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AD235" w14:textId="77DE7228" w:rsidR="00220EE5" w:rsidRDefault="00670B47" w:rsidP="00220EE5">
      <w:pPr>
        <w:jc w:val="center"/>
        <w:rPr>
          <w:rFonts w:ascii="Garamond" w:hAnsi="Garamond"/>
          <w:b/>
          <w:sz w:val="68"/>
          <w:lang w:val="en-US"/>
        </w:rPr>
      </w:pPr>
      <w:bookmarkStart w:id="0" w:name="_Toc59000102"/>
      <w:bookmarkStart w:id="1" w:name="_Toc76795957"/>
      <w:r>
        <w:rPr>
          <w:rFonts w:ascii="Garamond" w:hAnsi="Garamond"/>
          <w:b/>
          <w:noProof/>
          <w:sz w:val="68"/>
          <w:lang w:val="en-US"/>
        </w:rPr>
        <w:drawing>
          <wp:inline distT="0" distB="0" distL="0" distR="0" wp14:anchorId="3415FFAA" wp14:editId="03A4B900">
            <wp:extent cx="2466600" cy="906401"/>
            <wp:effectExtent l="0" t="0" r="0" b="8255"/>
            <wp:docPr id="5" name="Image 5" descr="Une image contenant texte, clipart&#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texte, clipart&#10;&#10;Description générée automatiquement"/>
                    <pic:cNvPicPr/>
                  </pic:nvPicPr>
                  <pic:blipFill>
                    <a:blip r:embed="rId8">
                      <a:extLst>
                        <a:ext uri="{28A0092B-C50C-407E-A947-70E740481C1C}">
                          <a14:useLocalDpi xmlns:a14="http://schemas.microsoft.com/office/drawing/2010/main" val="0"/>
                        </a:ext>
                      </a:extLst>
                    </a:blip>
                    <a:stretch>
                      <a:fillRect/>
                    </a:stretch>
                  </pic:blipFill>
                  <pic:spPr>
                    <a:xfrm>
                      <a:off x="0" y="0"/>
                      <a:ext cx="2539819" cy="933307"/>
                    </a:xfrm>
                    <a:prstGeom prst="rect">
                      <a:avLst/>
                    </a:prstGeom>
                  </pic:spPr>
                </pic:pic>
              </a:graphicData>
            </a:graphic>
          </wp:inline>
        </w:drawing>
      </w:r>
    </w:p>
    <w:p w14:paraId="2BCE5B9F" w14:textId="77777777" w:rsidR="00220EE5" w:rsidRPr="00220EE5" w:rsidRDefault="00220EE5" w:rsidP="00220EE5">
      <w:pPr>
        <w:jc w:val="center"/>
        <w:rPr>
          <w:rFonts w:ascii="Garamond" w:hAnsi="Garamond"/>
          <w:b/>
          <w:sz w:val="52"/>
          <w:szCs w:val="52"/>
          <w:lang w:val="en-US"/>
        </w:rPr>
      </w:pPr>
    </w:p>
    <w:tbl>
      <w:tblPr>
        <w:tblW w:w="0" w:type="auto"/>
        <w:tblLook w:val="04A0" w:firstRow="1" w:lastRow="0" w:firstColumn="1" w:lastColumn="0" w:noHBand="0" w:noVBand="1"/>
      </w:tblPr>
      <w:tblGrid>
        <w:gridCol w:w="8210"/>
      </w:tblGrid>
      <w:tr w:rsidR="009F629B" w:rsidRPr="00A34B91" w14:paraId="0586BACC" w14:textId="77777777" w:rsidTr="00670B47">
        <w:trPr>
          <w:trHeight w:val="2029"/>
        </w:trPr>
        <w:tc>
          <w:tcPr>
            <w:tcW w:w="8210" w:type="dxa"/>
          </w:tcPr>
          <w:p w14:paraId="006D8B54" w14:textId="5BB4E92B" w:rsidR="009F629B" w:rsidRPr="007E1C7F" w:rsidRDefault="00F50170" w:rsidP="00F50170">
            <w:pPr>
              <w:spacing w:after="240" w:line="240" w:lineRule="auto"/>
              <w:jc w:val="left"/>
              <w:rPr>
                <w:rFonts w:ascii="Garamond" w:hAnsi="Garamond"/>
                <w:b/>
                <w:sz w:val="56"/>
                <w:szCs w:val="56"/>
                <w:lang w:val="en-GB"/>
              </w:rPr>
            </w:pPr>
            <w:r w:rsidRPr="00A34B91">
              <w:rPr>
                <w:rFonts w:ascii="Garamond" w:hAnsi="Garamond"/>
                <w:b/>
                <w:sz w:val="56"/>
                <w:szCs w:val="56"/>
                <w:lang w:val="en-GB"/>
              </w:rPr>
              <w:t xml:space="preserve">Big Data Mining for Smart </w:t>
            </w:r>
            <w:r>
              <w:rPr>
                <w:rFonts w:ascii="Garamond" w:hAnsi="Garamond"/>
                <w:b/>
                <w:sz w:val="56"/>
                <w:szCs w:val="56"/>
                <w:lang w:val="en-GB"/>
              </w:rPr>
              <w:t>C</w:t>
            </w:r>
            <w:r w:rsidRPr="00A34B91">
              <w:rPr>
                <w:rFonts w:ascii="Garamond" w:hAnsi="Garamond"/>
                <w:b/>
                <w:sz w:val="56"/>
                <w:szCs w:val="56"/>
                <w:lang w:val="en-GB"/>
              </w:rPr>
              <w:t>ities: Real Estate</w:t>
            </w:r>
            <w:r w:rsidR="002649A6">
              <w:rPr>
                <w:rFonts w:ascii="Garamond" w:hAnsi="Garamond"/>
                <w:b/>
                <w:sz w:val="56"/>
                <w:szCs w:val="56"/>
                <w:lang w:val="en-GB"/>
              </w:rPr>
              <w:t xml:space="preserve"> Price</w:t>
            </w:r>
            <w:r w:rsidRPr="00A34B91">
              <w:rPr>
                <w:rFonts w:ascii="Garamond" w:hAnsi="Garamond"/>
                <w:b/>
                <w:sz w:val="56"/>
                <w:szCs w:val="56"/>
                <w:lang w:val="en-GB"/>
              </w:rPr>
              <w:t xml:space="preserve"> Prediction</w:t>
            </w:r>
            <w:r w:rsidR="007E1C7F">
              <w:rPr>
                <w:rFonts w:ascii="Garamond" w:hAnsi="Garamond"/>
                <w:b/>
                <w:sz w:val="56"/>
                <w:szCs w:val="56"/>
                <w:lang w:val="en-GB"/>
              </w:rPr>
              <w:t xml:space="preserve"> using Time-Series Analysis</w:t>
            </w:r>
            <w:r w:rsidR="002649A6">
              <w:rPr>
                <w:rFonts w:ascii="Garamond" w:hAnsi="Garamond"/>
                <w:b/>
                <w:sz w:val="56"/>
                <w:szCs w:val="56"/>
                <w:lang w:val="en-GB"/>
              </w:rPr>
              <w:t xml:space="preserve"> </w:t>
            </w:r>
          </w:p>
        </w:tc>
      </w:tr>
    </w:tbl>
    <w:p w14:paraId="458C514D" w14:textId="77777777" w:rsidR="00F46787" w:rsidRPr="00A34B91" w:rsidRDefault="00F46787" w:rsidP="009F629B">
      <w:pPr>
        <w:spacing w:after="240" w:line="240" w:lineRule="auto"/>
        <w:rPr>
          <w:rFonts w:ascii="Garamond" w:hAnsi="Garamond"/>
          <w:b/>
          <w:sz w:val="40"/>
          <w:lang w:val="en-GB"/>
        </w:rPr>
      </w:pPr>
    </w:p>
    <w:p w14:paraId="796E8B84" w14:textId="630803F2" w:rsidR="009F629B" w:rsidRDefault="009F629B" w:rsidP="009F629B">
      <w:pPr>
        <w:spacing w:after="240" w:line="240" w:lineRule="auto"/>
        <w:rPr>
          <w:rFonts w:ascii="Garamond" w:hAnsi="Garamond"/>
          <w:b/>
          <w:sz w:val="40"/>
          <w:lang w:val="en-US"/>
        </w:rPr>
      </w:pPr>
      <w:r w:rsidRPr="00D23636">
        <w:rPr>
          <w:rFonts w:ascii="Garamond" w:hAnsi="Garamond"/>
          <w:b/>
          <w:sz w:val="40"/>
          <w:lang w:val="en-US"/>
        </w:rPr>
        <w:t>Student Name</w:t>
      </w:r>
    </w:p>
    <w:p w14:paraId="7D40B969" w14:textId="77777777" w:rsidR="009F629B" w:rsidRDefault="009F629B" w:rsidP="009F629B">
      <w:pPr>
        <w:rPr>
          <w:lang w:val="en-US"/>
        </w:rPr>
      </w:pPr>
    </w:p>
    <w:tbl>
      <w:tblPr>
        <w:tblW w:w="8505" w:type="dxa"/>
        <w:tblLook w:val="04A0" w:firstRow="1" w:lastRow="0" w:firstColumn="1" w:lastColumn="0" w:noHBand="0" w:noVBand="1"/>
      </w:tblPr>
      <w:tblGrid>
        <w:gridCol w:w="2835"/>
        <w:gridCol w:w="5670"/>
      </w:tblGrid>
      <w:tr w:rsidR="00D632DC" w:rsidRPr="00A91854" w14:paraId="4D157D09" w14:textId="77777777" w:rsidTr="005B536B">
        <w:tc>
          <w:tcPr>
            <w:tcW w:w="2835" w:type="dxa"/>
          </w:tcPr>
          <w:p w14:paraId="3715E762" w14:textId="0875250D" w:rsidR="009F629B" w:rsidRPr="00A91854" w:rsidRDefault="00D632DC" w:rsidP="009F629B">
            <w:pPr>
              <w:rPr>
                <w:lang w:val="en-US"/>
              </w:rPr>
            </w:pPr>
            <w:r>
              <w:rPr>
                <w:lang w:val="en-US"/>
              </w:rPr>
              <w:t xml:space="preserve">Main academic </w:t>
            </w:r>
            <w:r w:rsidR="009F629B" w:rsidRPr="00A91854">
              <w:rPr>
                <w:lang w:val="en-US"/>
              </w:rPr>
              <w:t>Supervisor:</w:t>
            </w:r>
          </w:p>
        </w:tc>
        <w:tc>
          <w:tcPr>
            <w:tcW w:w="5670" w:type="dxa"/>
          </w:tcPr>
          <w:p w14:paraId="5E5A665A" w14:textId="69796137" w:rsidR="009F629B" w:rsidRPr="005B536B" w:rsidRDefault="00F50170" w:rsidP="009F629B">
            <w:pPr>
              <w:rPr>
                <w:lang w:val="en-US"/>
              </w:rPr>
            </w:pPr>
            <w:r>
              <w:rPr>
                <w:sz w:val="23"/>
                <w:szCs w:val="23"/>
              </w:rPr>
              <w:t>Prof. Christos Tjortjis , International Hellenic University</w:t>
            </w:r>
          </w:p>
        </w:tc>
      </w:tr>
      <w:tr w:rsidR="00D632DC" w:rsidRPr="00A91854" w14:paraId="08BC1A3F" w14:textId="77777777" w:rsidTr="005B536B">
        <w:tc>
          <w:tcPr>
            <w:tcW w:w="2835" w:type="dxa"/>
          </w:tcPr>
          <w:p w14:paraId="4C6AA327" w14:textId="0D6B1851" w:rsidR="009F629B" w:rsidRDefault="00D632DC" w:rsidP="009F629B">
            <w:pPr>
              <w:rPr>
                <w:lang w:val="en-US"/>
              </w:rPr>
            </w:pPr>
            <w:r>
              <w:rPr>
                <w:lang w:val="en-US"/>
              </w:rPr>
              <w:t>Academic co-</w:t>
            </w:r>
            <w:r w:rsidR="00A34B91">
              <w:rPr>
                <w:lang w:val="en-US"/>
              </w:rPr>
              <w:t>supervisor</w:t>
            </w:r>
            <w:r w:rsidR="009F629B" w:rsidRPr="00A91854">
              <w:rPr>
                <w:lang w:val="en-US"/>
              </w:rPr>
              <w:t>:</w:t>
            </w:r>
          </w:p>
          <w:p w14:paraId="1A517DCF" w14:textId="322D8D3E" w:rsidR="00D632DC" w:rsidRPr="00A91854" w:rsidRDefault="00D632DC" w:rsidP="009F629B">
            <w:pPr>
              <w:rPr>
                <w:lang w:val="en-US"/>
              </w:rPr>
            </w:pPr>
            <w:r>
              <w:rPr>
                <w:lang w:val="en-US"/>
              </w:rPr>
              <w:t>Partner supervisor:</w:t>
            </w:r>
          </w:p>
          <w:p w14:paraId="3201E3B0" w14:textId="77777777" w:rsidR="009F629B" w:rsidRPr="00A91854" w:rsidRDefault="009F629B" w:rsidP="009F629B">
            <w:pPr>
              <w:rPr>
                <w:lang w:val="en-US"/>
              </w:rPr>
            </w:pPr>
          </w:p>
        </w:tc>
        <w:tc>
          <w:tcPr>
            <w:tcW w:w="5670" w:type="dxa"/>
          </w:tcPr>
          <w:p w14:paraId="6C7430D6" w14:textId="409E7FC2" w:rsidR="00D632DC" w:rsidRDefault="00D632DC" w:rsidP="00D632DC">
            <w:pPr>
              <w:rPr>
                <w:lang w:val="en-US"/>
              </w:rPr>
            </w:pPr>
            <w:r>
              <w:rPr>
                <w:lang w:val="en-US"/>
              </w:rPr>
              <w:t>Title, First name, LAST NAME, SMACCs Univ.</w:t>
            </w:r>
          </w:p>
          <w:p w14:paraId="4F519B35" w14:textId="1B9801FB" w:rsidR="00D632DC" w:rsidRPr="00A91854" w:rsidRDefault="00D632DC" w:rsidP="00D632DC">
            <w:pPr>
              <w:rPr>
                <w:lang w:val="en-US"/>
              </w:rPr>
            </w:pPr>
            <w:r>
              <w:rPr>
                <w:lang w:val="en-US"/>
              </w:rPr>
              <w:t>Title,</w:t>
            </w:r>
            <w:r w:rsidRPr="00A91854">
              <w:rPr>
                <w:lang w:val="en-US"/>
              </w:rPr>
              <w:t xml:space="preserve"> </w:t>
            </w:r>
            <w:r>
              <w:rPr>
                <w:lang w:val="en-US"/>
              </w:rPr>
              <w:t>First name, LAST NAME, affiliation</w:t>
            </w:r>
          </w:p>
        </w:tc>
      </w:tr>
    </w:tbl>
    <w:p w14:paraId="7BC64308" w14:textId="2825134D" w:rsidR="0036705E" w:rsidRPr="005B536B" w:rsidRDefault="0036705E" w:rsidP="005B536B">
      <w:pPr>
        <w:jc w:val="center"/>
        <w:rPr>
          <w:b/>
          <w:bCs/>
          <w:sz w:val="30"/>
          <w:lang w:val="en-US"/>
        </w:rPr>
      </w:pPr>
      <w:r w:rsidRPr="00E94165">
        <w:rPr>
          <w:b/>
          <w:bCs/>
          <w:sz w:val="30"/>
          <w:lang w:val="en-US"/>
        </w:rPr>
        <w:t xml:space="preserve">A </w:t>
      </w:r>
      <w:r w:rsidR="00220EE5">
        <w:rPr>
          <w:b/>
          <w:bCs/>
          <w:sz w:val="30"/>
          <w:lang w:val="en-US"/>
        </w:rPr>
        <w:t>Master T</w:t>
      </w:r>
      <w:r w:rsidRPr="00E94165">
        <w:rPr>
          <w:b/>
          <w:bCs/>
          <w:sz w:val="30"/>
          <w:lang w:val="en-US"/>
        </w:rPr>
        <w:t xml:space="preserve">hesis submitted for the </w:t>
      </w:r>
      <w:r w:rsidR="00D632DC" w:rsidRPr="00E94165">
        <w:rPr>
          <w:b/>
          <w:bCs/>
          <w:sz w:val="30"/>
          <w:lang w:val="en-US"/>
        </w:rPr>
        <w:t xml:space="preserve">Erasmus Mundus Joint </w:t>
      </w:r>
      <w:proofErr w:type="gramStart"/>
      <w:r w:rsidR="00D632DC" w:rsidRPr="00E94165">
        <w:rPr>
          <w:b/>
          <w:bCs/>
          <w:sz w:val="30"/>
          <w:lang w:val="en-US"/>
        </w:rPr>
        <w:t>Master Degree</w:t>
      </w:r>
      <w:proofErr w:type="gramEnd"/>
      <w:r w:rsidR="00D632DC" w:rsidRPr="00E94165">
        <w:rPr>
          <w:b/>
          <w:bCs/>
          <w:sz w:val="30"/>
          <w:lang w:val="en-US"/>
        </w:rPr>
        <w:t xml:space="preserve"> on Smart Cities and Communities (SMACCs)</w:t>
      </w:r>
    </w:p>
    <w:p w14:paraId="53762E47" w14:textId="77777777" w:rsidR="005B536B" w:rsidRDefault="00D632DC" w:rsidP="009F629B">
      <w:pPr>
        <w:jc w:val="center"/>
        <w:rPr>
          <w:sz w:val="32"/>
          <w:szCs w:val="32"/>
          <w:lang w:val="en-US"/>
        </w:rPr>
      </w:pPr>
      <w:r>
        <w:rPr>
          <w:sz w:val="32"/>
          <w:szCs w:val="32"/>
          <w:lang w:val="en-US"/>
        </w:rPr>
        <w:t>June</w:t>
      </w:r>
      <w:r w:rsidR="00F55AE6">
        <w:rPr>
          <w:sz w:val="32"/>
          <w:szCs w:val="32"/>
          <w:lang w:val="en-US"/>
        </w:rPr>
        <w:t xml:space="preserve"> 20</w:t>
      </w:r>
      <w:r>
        <w:rPr>
          <w:sz w:val="32"/>
          <w:szCs w:val="32"/>
          <w:lang w:val="en-US"/>
        </w:rPr>
        <w:t>21</w:t>
      </w:r>
    </w:p>
    <w:p w14:paraId="000694E7" w14:textId="53EC6513" w:rsidR="009F629B" w:rsidRDefault="009F629B" w:rsidP="009F629B">
      <w:pPr>
        <w:jc w:val="center"/>
        <w:rPr>
          <w:rFonts w:ascii="Garamond" w:hAnsi="Garamond"/>
          <w:sz w:val="28"/>
          <w:szCs w:val="28"/>
          <w:lang w:val="en-US"/>
        </w:rPr>
      </w:pPr>
      <w:r w:rsidRPr="00DD2840">
        <w:rPr>
          <w:sz w:val="32"/>
          <w:szCs w:val="32"/>
          <w:lang w:val="en-US"/>
        </w:rPr>
        <w:br/>
      </w:r>
      <w:r w:rsidR="00E94165" w:rsidRPr="00E94165">
        <w:rPr>
          <w:rFonts w:ascii="Garamond" w:hAnsi="Garamond"/>
          <w:sz w:val="28"/>
          <w:szCs w:val="28"/>
          <w:lang w:val="en-US"/>
        </w:rPr>
        <w:t>University of Mons, Heriot Watt University, International Hellenic University, Universi</w:t>
      </w:r>
      <w:r w:rsidR="009E2A89">
        <w:rPr>
          <w:rFonts w:ascii="Garamond" w:hAnsi="Garamond"/>
          <w:sz w:val="28"/>
          <w:szCs w:val="28"/>
          <w:lang w:val="en-US"/>
        </w:rPr>
        <w:t>ty of the Basque Country</w:t>
      </w:r>
    </w:p>
    <w:tbl>
      <w:tblPr>
        <w:tblStyle w:val="TableGrid"/>
        <w:tblW w:w="10065"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2033"/>
        <w:gridCol w:w="2994"/>
        <w:gridCol w:w="2482"/>
      </w:tblGrid>
      <w:tr w:rsidR="0063625D" w14:paraId="07642435" w14:textId="77777777" w:rsidTr="00F46787">
        <w:tc>
          <w:tcPr>
            <w:tcW w:w="2123" w:type="dxa"/>
            <w:vAlign w:val="center"/>
          </w:tcPr>
          <w:p w14:paraId="04D51F61" w14:textId="666987EE" w:rsidR="00670B47" w:rsidRDefault="00670B47" w:rsidP="00F46787">
            <w:pPr>
              <w:jc w:val="center"/>
              <w:rPr>
                <w:rFonts w:ascii="Garamond" w:hAnsi="Garamond"/>
                <w:sz w:val="28"/>
                <w:szCs w:val="28"/>
                <w:lang w:val="en-US"/>
              </w:rPr>
            </w:pPr>
            <w:r>
              <w:rPr>
                <w:noProof/>
              </w:rPr>
              <w:drawing>
                <wp:inline distT="0" distB="0" distL="0" distR="0" wp14:anchorId="7990A686" wp14:editId="3D51668E">
                  <wp:extent cx="1484620" cy="507037"/>
                  <wp:effectExtent l="0" t="0" r="1905" b="7620"/>
                  <wp:docPr id="7" name="Image 7" descr="Photos, logos, tournages - Université de 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otos, logos, tournages - Université de Mo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79765" cy="539532"/>
                          </a:xfrm>
                          <a:prstGeom prst="rect">
                            <a:avLst/>
                          </a:prstGeom>
                          <a:noFill/>
                          <a:ln>
                            <a:noFill/>
                          </a:ln>
                        </pic:spPr>
                      </pic:pic>
                    </a:graphicData>
                  </a:graphic>
                </wp:inline>
              </w:drawing>
            </w:r>
          </w:p>
        </w:tc>
        <w:tc>
          <w:tcPr>
            <w:tcW w:w="2123" w:type="dxa"/>
            <w:vAlign w:val="center"/>
          </w:tcPr>
          <w:p w14:paraId="7F21924B" w14:textId="000370A3" w:rsidR="00670B47" w:rsidRDefault="00670B47" w:rsidP="00F46787">
            <w:pPr>
              <w:jc w:val="center"/>
              <w:rPr>
                <w:rFonts w:ascii="Garamond" w:hAnsi="Garamond"/>
                <w:sz w:val="28"/>
                <w:szCs w:val="28"/>
                <w:lang w:val="en-US"/>
              </w:rPr>
            </w:pPr>
            <w:r>
              <w:rPr>
                <w:noProof/>
              </w:rPr>
              <w:drawing>
                <wp:inline distT="0" distB="0" distL="0" distR="0" wp14:anchorId="1F04C2AE" wp14:editId="14AD6029">
                  <wp:extent cx="1039709" cy="520038"/>
                  <wp:effectExtent l="0" t="0" r="8255" b="0"/>
                  <wp:docPr id="8" name="Image 8" descr="Une image contenant texte, signe, arts de la table, vaissel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 signe, arts de la table, vaisselle&#10;&#10;Description générée automatiquemen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5579" cy="557986"/>
                          </a:xfrm>
                          <a:prstGeom prst="rect">
                            <a:avLst/>
                          </a:prstGeom>
                          <a:noFill/>
                          <a:ln>
                            <a:noFill/>
                          </a:ln>
                        </pic:spPr>
                      </pic:pic>
                    </a:graphicData>
                  </a:graphic>
                </wp:inline>
              </w:drawing>
            </w:r>
          </w:p>
        </w:tc>
        <w:tc>
          <w:tcPr>
            <w:tcW w:w="2123" w:type="dxa"/>
            <w:vAlign w:val="center"/>
          </w:tcPr>
          <w:p w14:paraId="45F64114" w14:textId="46B41FE8" w:rsidR="00670B47" w:rsidRDefault="00670B47" w:rsidP="00F46787">
            <w:pPr>
              <w:jc w:val="center"/>
              <w:rPr>
                <w:rFonts w:ascii="Garamond" w:hAnsi="Garamond"/>
                <w:sz w:val="28"/>
                <w:szCs w:val="28"/>
                <w:lang w:val="en-US"/>
              </w:rPr>
            </w:pPr>
            <w:r>
              <w:rPr>
                <w:noProof/>
              </w:rPr>
              <w:drawing>
                <wp:inline distT="0" distB="0" distL="0" distR="0" wp14:anchorId="0738F0DC" wp14:editId="67FC5552">
                  <wp:extent cx="1764115" cy="480662"/>
                  <wp:effectExtent l="0" t="0" r="0" b="0"/>
                  <wp:docPr id="9" name="Image 9" descr="MA in the Classical Archaeology and the Ancient History of Macedonia,  Thessaloniki, Greec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 in the Classical Archaeology and the Ancient History of Macedonia,  Thessaloniki, Greece 202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64115" cy="480662"/>
                          </a:xfrm>
                          <a:prstGeom prst="rect">
                            <a:avLst/>
                          </a:prstGeom>
                          <a:noFill/>
                          <a:ln>
                            <a:noFill/>
                          </a:ln>
                        </pic:spPr>
                      </pic:pic>
                    </a:graphicData>
                  </a:graphic>
                </wp:inline>
              </w:drawing>
            </w:r>
          </w:p>
        </w:tc>
        <w:tc>
          <w:tcPr>
            <w:tcW w:w="3696" w:type="dxa"/>
            <w:vAlign w:val="center"/>
          </w:tcPr>
          <w:p w14:paraId="132B8398" w14:textId="30B2112E" w:rsidR="00670B47" w:rsidRDefault="00F46787" w:rsidP="00F46787">
            <w:pPr>
              <w:jc w:val="center"/>
              <w:rPr>
                <w:rFonts w:ascii="Garamond" w:hAnsi="Garamond"/>
                <w:sz w:val="28"/>
                <w:szCs w:val="28"/>
                <w:lang w:val="en-US"/>
              </w:rPr>
            </w:pPr>
            <w:r>
              <w:rPr>
                <w:noProof/>
              </w:rPr>
              <w:drawing>
                <wp:anchor distT="0" distB="0" distL="114300" distR="114300" simplePos="0" relativeHeight="251657216" behindDoc="0" locked="0" layoutInCell="1" allowOverlap="1" wp14:anchorId="5011ECA9" wp14:editId="1F026850">
                  <wp:simplePos x="0" y="0"/>
                  <wp:positionH relativeFrom="column">
                    <wp:posOffset>-89535</wp:posOffset>
                  </wp:positionH>
                  <wp:positionV relativeFrom="paragraph">
                    <wp:posOffset>-163830</wp:posOffset>
                  </wp:positionV>
                  <wp:extent cx="1546860" cy="709295"/>
                  <wp:effectExtent l="0" t="0" r="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46860" cy="7092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7242CDA0" w14:textId="77BE0276" w:rsidR="00670B47" w:rsidRDefault="00670B47" w:rsidP="005B536B">
      <w:pPr>
        <w:ind w:right="-569"/>
        <w:jc w:val="left"/>
        <w:rPr>
          <w:rFonts w:ascii="Garamond" w:hAnsi="Garamond"/>
          <w:sz w:val="28"/>
          <w:szCs w:val="28"/>
          <w:lang w:val="en-US"/>
        </w:rPr>
      </w:pPr>
    </w:p>
    <w:p w14:paraId="6D8200A2" w14:textId="73E4B9A4" w:rsidR="00EF4F0F" w:rsidRDefault="00EF4F0F" w:rsidP="009F629B">
      <w:pPr>
        <w:jc w:val="center"/>
        <w:rPr>
          <w:rFonts w:ascii="Garamond" w:hAnsi="Garamond"/>
          <w:sz w:val="28"/>
          <w:szCs w:val="28"/>
          <w:lang w:val="en-US"/>
        </w:rPr>
        <w:sectPr w:rsidR="00EF4F0F" w:rsidSect="009825B0">
          <w:footerReference w:type="even" r:id="rId13"/>
          <w:footerReference w:type="default" r:id="rId14"/>
          <w:type w:val="oddPage"/>
          <w:pgSz w:w="11906" w:h="16838" w:code="9"/>
          <w:pgMar w:top="1418" w:right="1418" w:bottom="1418" w:left="1418" w:header="709" w:footer="709" w:gutter="567"/>
          <w:pgNumType w:fmt="lowerRoman" w:start="1"/>
          <w:cols w:space="708"/>
          <w:titlePg/>
          <w:docGrid w:linePitch="360"/>
        </w:sectPr>
      </w:pPr>
    </w:p>
    <w:p w14:paraId="4D7018FC" w14:textId="55004C28" w:rsidR="00915C19" w:rsidRPr="00DD2840" w:rsidRDefault="00DD2840" w:rsidP="009825B0">
      <w:pPr>
        <w:pStyle w:val="Heading1-no-numbers"/>
        <w:rPr>
          <w:lang w:val="en-US"/>
        </w:rPr>
      </w:pPr>
      <w:bookmarkStart w:id="2" w:name="_Toc72522490"/>
      <w:bookmarkEnd w:id="0"/>
      <w:bookmarkEnd w:id="1"/>
      <w:r>
        <w:rPr>
          <w:lang w:val="en-US"/>
        </w:rPr>
        <w:lastRenderedPageBreak/>
        <w:t>A</w:t>
      </w:r>
      <w:r w:rsidR="008C1E36">
        <w:rPr>
          <w:lang w:val="en-US"/>
        </w:rPr>
        <w:t>cknowledgements</w:t>
      </w:r>
      <w:bookmarkEnd w:id="2"/>
    </w:p>
    <w:p w14:paraId="36094A10" w14:textId="77777777" w:rsidR="00EF4F0F" w:rsidRDefault="00EF4F0F">
      <w:pPr>
        <w:rPr>
          <w:lang w:val="en-US"/>
        </w:rPr>
      </w:pPr>
      <w:bookmarkStart w:id="3" w:name="_Toc59000103"/>
      <w:bookmarkStart w:id="4" w:name="_Toc76795958"/>
    </w:p>
    <w:p w14:paraId="565FD8E5" w14:textId="36109AA4" w:rsidR="00EF4F0F" w:rsidRDefault="00EF4F0F">
      <w:pPr>
        <w:rPr>
          <w:lang w:val="en-US"/>
        </w:rPr>
        <w:sectPr w:rsidR="00EF4F0F" w:rsidSect="00EF4F0F">
          <w:headerReference w:type="first" r:id="rId15"/>
          <w:footerReference w:type="first" r:id="rId16"/>
          <w:type w:val="oddPage"/>
          <w:pgSz w:w="11906" w:h="16838" w:code="9"/>
          <w:pgMar w:top="1418" w:right="1418" w:bottom="1418" w:left="1418" w:header="709" w:footer="709" w:gutter="567"/>
          <w:pgNumType w:fmt="lowerRoman"/>
          <w:cols w:space="708"/>
          <w:titlePg/>
          <w:docGrid w:linePitch="360"/>
        </w:sectPr>
      </w:pPr>
    </w:p>
    <w:p w14:paraId="6C81A6D7" w14:textId="721979BA" w:rsidR="00915C19" w:rsidRDefault="00915C19">
      <w:pPr>
        <w:rPr>
          <w:lang w:val="en-US"/>
        </w:rPr>
      </w:pPr>
    </w:p>
    <w:p w14:paraId="61A3CB7A" w14:textId="77777777" w:rsidR="008C1E36" w:rsidRPr="00DD2840" w:rsidRDefault="008C1E36" w:rsidP="008C1E36">
      <w:pPr>
        <w:pStyle w:val="Heading1-no-numbers"/>
        <w:rPr>
          <w:lang w:val="en-US"/>
        </w:rPr>
      </w:pPr>
      <w:bookmarkStart w:id="5" w:name="_Toc72522491"/>
      <w:r>
        <w:rPr>
          <w:lang w:val="en-US"/>
        </w:rPr>
        <w:t>Abstract</w:t>
      </w:r>
      <w:bookmarkEnd w:id="5"/>
    </w:p>
    <w:p w14:paraId="63C20533" w14:textId="77777777" w:rsidR="008C1E36" w:rsidRDefault="008C1E36" w:rsidP="008C1E36">
      <w:pPr>
        <w:rPr>
          <w:lang w:val="en-US"/>
        </w:rPr>
      </w:pPr>
      <w:r>
        <w:rPr>
          <w:lang w:val="en-US"/>
        </w:rPr>
        <w:t>Here goes a summary of the dissertation (</w:t>
      </w:r>
      <w:proofErr w:type="gramStart"/>
      <w:r>
        <w:rPr>
          <w:lang w:val="en-US"/>
        </w:rPr>
        <w:t>1 page</w:t>
      </w:r>
      <w:proofErr w:type="gramEnd"/>
      <w:r>
        <w:rPr>
          <w:lang w:val="en-US"/>
        </w:rPr>
        <w:t xml:space="preserve"> max): describes </w:t>
      </w:r>
      <w:r w:rsidRPr="00D632DC">
        <w:rPr>
          <w:lang w:val="en-US"/>
        </w:rPr>
        <w:t xml:space="preserve">briefly the </w:t>
      </w:r>
      <w:r>
        <w:rPr>
          <w:lang w:val="en-US"/>
        </w:rPr>
        <w:t>motivation and objectives</w:t>
      </w:r>
      <w:r w:rsidRPr="00D632DC">
        <w:rPr>
          <w:lang w:val="en-US"/>
        </w:rPr>
        <w:t xml:space="preserve">, the employed </w:t>
      </w:r>
      <w:r>
        <w:rPr>
          <w:lang w:val="en-US"/>
        </w:rPr>
        <w:t xml:space="preserve">methods </w:t>
      </w:r>
      <w:r w:rsidRPr="00D632DC">
        <w:rPr>
          <w:lang w:val="en-US"/>
        </w:rPr>
        <w:t>and the main findings and conclusions</w:t>
      </w:r>
      <w:r>
        <w:rPr>
          <w:lang w:val="en-US"/>
        </w:rPr>
        <w:t>.</w:t>
      </w:r>
    </w:p>
    <w:p w14:paraId="254E555D" w14:textId="35AAB5C3" w:rsidR="008C1E36" w:rsidRDefault="00F50170" w:rsidP="008C1E36">
      <w:pPr>
        <w:rPr>
          <w:color w:val="FF0000"/>
        </w:rPr>
      </w:pPr>
      <w:r w:rsidRPr="001541E5">
        <w:rPr>
          <w:color w:val="FF0000"/>
        </w:rPr>
        <w:t xml:space="preserve">This dissertation was written as a part of the MSc in </w:t>
      </w:r>
      <w:r>
        <w:rPr>
          <w:color w:val="FF0000"/>
        </w:rPr>
        <w:t>Smart Cities and Communities (SMACCs) under the European Unions Erasmus + Program</w:t>
      </w:r>
    </w:p>
    <w:p w14:paraId="710BC537" w14:textId="77777777" w:rsidR="00310497" w:rsidRDefault="00310497" w:rsidP="008C1E36">
      <w:pPr>
        <w:rPr>
          <w:b/>
          <w:bCs/>
          <w:lang w:val="en-US"/>
        </w:rPr>
      </w:pPr>
    </w:p>
    <w:p w14:paraId="492D9079" w14:textId="658F9EBB" w:rsidR="008C1E36" w:rsidRPr="00875C93" w:rsidRDefault="008C1E36" w:rsidP="008C1E36">
      <w:pPr>
        <w:rPr>
          <w:lang w:val="en-US"/>
        </w:rPr>
      </w:pPr>
      <w:r w:rsidRPr="00D632DC">
        <w:rPr>
          <w:b/>
          <w:bCs/>
          <w:lang w:val="en-US"/>
        </w:rPr>
        <w:t>Keywords:</w:t>
      </w:r>
      <w:r w:rsidR="00F96CA1">
        <w:rPr>
          <w:b/>
          <w:bCs/>
          <w:lang w:val="en-US"/>
        </w:rPr>
        <w:t xml:space="preserve"> </w:t>
      </w:r>
      <w:r w:rsidR="00F96CA1" w:rsidRPr="00F96CA1">
        <w:rPr>
          <w:bCs/>
          <w:lang w:val="en-US"/>
        </w:rPr>
        <w:t>Price Forecast</w:t>
      </w:r>
      <w:r w:rsidR="00F96CA1">
        <w:rPr>
          <w:bCs/>
          <w:lang w:val="en-US"/>
        </w:rPr>
        <w:t>,</w:t>
      </w:r>
      <w:r>
        <w:rPr>
          <w:lang w:val="en-US"/>
        </w:rPr>
        <w:t xml:space="preserve"> </w:t>
      </w:r>
      <w:r w:rsidR="00757497" w:rsidRPr="00757497">
        <w:rPr>
          <w:lang w:val="en-US"/>
        </w:rPr>
        <w:t xml:space="preserve">Multivariate Time Series, Vector </w:t>
      </w:r>
      <w:r w:rsidR="00757497">
        <w:rPr>
          <w:lang w:val="en-US"/>
        </w:rPr>
        <w:t>A</w:t>
      </w:r>
      <w:r w:rsidR="00757497" w:rsidRPr="00757497">
        <w:rPr>
          <w:lang w:val="en-US"/>
        </w:rPr>
        <w:t xml:space="preserve">utoregressive </w:t>
      </w:r>
      <w:r w:rsidR="00757497">
        <w:rPr>
          <w:lang w:val="en-US"/>
        </w:rPr>
        <w:t>M</w:t>
      </w:r>
      <w:r w:rsidR="00757497" w:rsidRPr="00757497">
        <w:rPr>
          <w:lang w:val="en-US"/>
        </w:rPr>
        <w:t xml:space="preserve">oving </w:t>
      </w:r>
      <w:r w:rsidR="00757497">
        <w:rPr>
          <w:lang w:val="en-US"/>
        </w:rPr>
        <w:t>A</w:t>
      </w:r>
      <w:r w:rsidR="00757497" w:rsidRPr="00757497">
        <w:rPr>
          <w:lang w:val="en-US"/>
        </w:rPr>
        <w:t xml:space="preserve">verage </w:t>
      </w:r>
      <w:r w:rsidR="00757497">
        <w:rPr>
          <w:lang w:val="en-US"/>
        </w:rPr>
        <w:t>M</w:t>
      </w:r>
      <w:r w:rsidR="00757497" w:rsidRPr="00757497">
        <w:rPr>
          <w:lang w:val="en-US"/>
        </w:rPr>
        <w:t>odels (VARMA), Stationary Time Series</w:t>
      </w:r>
      <w:r w:rsidR="00757497">
        <w:rPr>
          <w:lang w:val="en-US"/>
        </w:rPr>
        <w:t xml:space="preserve">, </w:t>
      </w:r>
    </w:p>
    <w:p w14:paraId="07CAC08E" w14:textId="77777777" w:rsidR="00F50170" w:rsidRDefault="00F50170" w:rsidP="00F50170">
      <w:pPr>
        <w:pStyle w:val="BodyText"/>
        <w:spacing w:before="215" w:line="412" w:lineRule="auto"/>
        <w:ind w:right="-46"/>
        <w:jc w:val="right"/>
      </w:pPr>
      <w:r>
        <w:t xml:space="preserve">Syuqran </w:t>
      </w:r>
      <w:proofErr w:type="spellStart"/>
      <w:r>
        <w:t>Naim</w:t>
      </w:r>
      <w:proofErr w:type="spellEnd"/>
      <w:r>
        <w:t xml:space="preserve"> Shamsuddin</w:t>
      </w:r>
    </w:p>
    <w:p w14:paraId="190948A9" w14:textId="0849BFC9" w:rsidR="008C1E36" w:rsidRPr="00DD2840" w:rsidRDefault="00F50170" w:rsidP="00F50170">
      <w:pPr>
        <w:ind w:right="207"/>
        <w:jc w:val="right"/>
        <w:rPr>
          <w:lang w:val="en-US"/>
        </w:rPr>
      </w:pPr>
      <w:r w:rsidRPr="00BC1882">
        <w:rPr>
          <w:spacing w:val="-57"/>
          <w:lang w:val="en-GB"/>
        </w:rPr>
        <w:t xml:space="preserve"> </w:t>
      </w:r>
      <w:r>
        <w:t>June 2021</w:t>
      </w:r>
    </w:p>
    <w:p w14:paraId="20FB3EC5" w14:textId="77777777" w:rsidR="008C1E36" w:rsidRPr="00875C93" w:rsidRDefault="008C1E36">
      <w:pPr>
        <w:rPr>
          <w:lang w:val="en-US"/>
        </w:rPr>
      </w:pPr>
    </w:p>
    <w:p w14:paraId="44EA72FA" w14:textId="77777777" w:rsidR="00E7566D" w:rsidRPr="00875C93" w:rsidRDefault="00E7566D">
      <w:pPr>
        <w:rPr>
          <w:lang w:val="en-US"/>
        </w:rPr>
      </w:pPr>
    </w:p>
    <w:p w14:paraId="7149B7CF" w14:textId="77777777" w:rsidR="00DA08AD" w:rsidRPr="00875C93" w:rsidRDefault="00DA08AD" w:rsidP="00E7566D">
      <w:pPr>
        <w:rPr>
          <w:lang w:val="en-US"/>
        </w:rPr>
        <w:sectPr w:rsidR="00DA08AD" w:rsidRPr="00875C93" w:rsidSect="00EF4F0F">
          <w:headerReference w:type="first" r:id="rId17"/>
          <w:type w:val="oddPage"/>
          <w:pgSz w:w="11906" w:h="16838" w:code="9"/>
          <w:pgMar w:top="1418" w:right="1418" w:bottom="1418" w:left="1418" w:header="709" w:footer="709" w:gutter="567"/>
          <w:pgNumType w:fmt="lowerRoman"/>
          <w:cols w:space="708"/>
          <w:titlePg/>
          <w:docGrid w:linePitch="360"/>
        </w:sectPr>
      </w:pPr>
    </w:p>
    <w:p w14:paraId="341D7BFB" w14:textId="1A6C1583" w:rsidR="00DA08AD" w:rsidRPr="009F629B" w:rsidRDefault="00FE16E6" w:rsidP="00DA08AD">
      <w:pPr>
        <w:pStyle w:val="Heading1-no-numbers"/>
        <w:rPr>
          <w:lang w:val="en-US"/>
        </w:rPr>
      </w:pPr>
      <w:bookmarkStart w:id="6" w:name="_Toc72522492"/>
      <w:r>
        <w:rPr>
          <w:lang w:val="en-US"/>
        </w:rPr>
        <w:lastRenderedPageBreak/>
        <w:t xml:space="preserve">Table of </w:t>
      </w:r>
      <w:r w:rsidR="009F629B">
        <w:rPr>
          <w:lang w:val="en-US"/>
        </w:rPr>
        <w:t>Contents</w:t>
      </w:r>
      <w:bookmarkEnd w:id="6"/>
    </w:p>
    <w:bookmarkEnd w:id="3"/>
    <w:bookmarkEnd w:id="4"/>
    <w:p w14:paraId="37882C27" w14:textId="21A3D36B" w:rsidR="003E16CE" w:rsidRDefault="00915C19">
      <w:pPr>
        <w:pStyle w:val="TOC1"/>
        <w:rPr>
          <w:rFonts w:asciiTheme="minorHAnsi" w:eastAsiaTheme="minorEastAsia" w:hAnsiTheme="minorHAnsi" w:cstheme="minorBidi"/>
          <w:b w:val="0"/>
          <w:bCs w:val="0"/>
          <w:caps w:val="0"/>
          <w:noProof/>
          <w:sz w:val="22"/>
          <w:szCs w:val="22"/>
          <w:lang w:val="en-GB" w:eastAsia="en-GB"/>
        </w:rPr>
      </w:pPr>
      <w:r>
        <w:fldChar w:fldCharType="begin"/>
      </w:r>
      <w:r>
        <w:instrText xml:space="preserve"> TOC \o "1-3" \h \z </w:instrText>
      </w:r>
      <w:r>
        <w:fldChar w:fldCharType="separate"/>
      </w:r>
      <w:hyperlink w:anchor="_Toc72522490" w:history="1">
        <w:r w:rsidR="003E16CE" w:rsidRPr="00C945E1">
          <w:rPr>
            <w:rStyle w:val="Hyperlink"/>
            <w:noProof/>
            <w:lang w:val="en-US"/>
          </w:rPr>
          <w:t>Acknowledgements</w:t>
        </w:r>
        <w:r w:rsidR="003E16CE">
          <w:rPr>
            <w:noProof/>
            <w:webHidden/>
          </w:rPr>
          <w:tab/>
        </w:r>
        <w:r w:rsidR="003E16CE">
          <w:rPr>
            <w:noProof/>
            <w:webHidden/>
          </w:rPr>
          <w:fldChar w:fldCharType="begin"/>
        </w:r>
        <w:r w:rsidR="003E16CE">
          <w:rPr>
            <w:noProof/>
            <w:webHidden/>
          </w:rPr>
          <w:instrText xml:space="preserve"> PAGEREF _Toc72522490 \h </w:instrText>
        </w:r>
        <w:r w:rsidR="003E16CE">
          <w:rPr>
            <w:noProof/>
            <w:webHidden/>
          </w:rPr>
        </w:r>
        <w:r w:rsidR="003E16CE">
          <w:rPr>
            <w:noProof/>
            <w:webHidden/>
          </w:rPr>
          <w:fldChar w:fldCharType="separate"/>
        </w:r>
        <w:r w:rsidR="003E16CE">
          <w:rPr>
            <w:noProof/>
            <w:webHidden/>
          </w:rPr>
          <w:t>iii</w:t>
        </w:r>
        <w:r w:rsidR="003E16CE">
          <w:rPr>
            <w:noProof/>
            <w:webHidden/>
          </w:rPr>
          <w:fldChar w:fldCharType="end"/>
        </w:r>
      </w:hyperlink>
    </w:p>
    <w:p w14:paraId="7E1298B9" w14:textId="77C8A61A"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491" w:history="1">
        <w:r w:rsidR="003E16CE" w:rsidRPr="00C945E1">
          <w:rPr>
            <w:rStyle w:val="Hyperlink"/>
            <w:noProof/>
            <w:lang w:val="en-US"/>
          </w:rPr>
          <w:t>Abstract</w:t>
        </w:r>
        <w:r w:rsidR="003E16CE">
          <w:rPr>
            <w:noProof/>
            <w:webHidden/>
          </w:rPr>
          <w:tab/>
        </w:r>
        <w:r w:rsidR="003E16CE">
          <w:rPr>
            <w:noProof/>
            <w:webHidden/>
          </w:rPr>
          <w:fldChar w:fldCharType="begin"/>
        </w:r>
        <w:r w:rsidR="003E16CE">
          <w:rPr>
            <w:noProof/>
            <w:webHidden/>
          </w:rPr>
          <w:instrText xml:space="preserve"> PAGEREF _Toc72522491 \h </w:instrText>
        </w:r>
        <w:r w:rsidR="003E16CE">
          <w:rPr>
            <w:noProof/>
            <w:webHidden/>
          </w:rPr>
        </w:r>
        <w:r w:rsidR="003E16CE">
          <w:rPr>
            <w:noProof/>
            <w:webHidden/>
          </w:rPr>
          <w:fldChar w:fldCharType="separate"/>
        </w:r>
        <w:r w:rsidR="003E16CE">
          <w:rPr>
            <w:noProof/>
            <w:webHidden/>
          </w:rPr>
          <w:t>v</w:t>
        </w:r>
        <w:r w:rsidR="003E16CE">
          <w:rPr>
            <w:noProof/>
            <w:webHidden/>
          </w:rPr>
          <w:fldChar w:fldCharType="end"/>
        </w:r>
      </w:hyperlink>
    </w:p>
    <w:p w14:paraId="2A79F921" w14:textId="4A70297A"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492" w:history="1">
        <w:r w:rsidR="003E16CE" w:rsidRPr="00C945E1">
          <w:rPr>
            <w:rStyle w:val="Hyperlink"/>
            <w:noProof/>
            <w:lang w:val="en-US"/>
          </w:rPr>
          <w:t>Table of Contents</w:t>
        </w:r>
        <w:r w:rsidR="003E16CE">
          <w:rPr>
            <w:noProof/>
            <w:webHidden/>
          </w:rPr>
          <w:tab/>
        </w:r>
        <w:r w:rsidR="003E16CE">
          <w:rPr>
            <w:noProof/>
            <w:webHidden/>
          </w:rPr>
          <w:fldChar w:fldCharType="begin"/>
        </w:r>
        <w:r w:rsidR="003E16CE">
          <w:rPr>
            <w:noProof/>
            <w:webHidden/>
          </w:rPr>
          <w:instrText xml:space="preserve"> PAGEREF _Toc72522492 \h </w:instrText>
        </w:r>
        <w:r w:rsidR="003E16CE">
          <w:rPr>
            <w:noProof/>
            <w:webHidden/>
          </w:rPr>
        </w:r>
        <w:r w:rsidR="003E16CE">
          <w:rPr>
            <w:noProof/>
            <w:webHidden/>
          </w:rPr>
          <w:fldChar w:fldCharType="separate"/>
        </w:r>
        <w:r w:rsidR="003E16CE">
          <w:rPr>
            <w:noProof/>
            <w:webHidden/>
          </w:rPr>
          <w:t>vii</w:t>
        </w:r>
        <w:r w:rsidR="003E16CE">
          <w:rPr>
            <w:noProof/>
            <w:webHidden/>
          </w:rPr>
          <w:fldChar w:fldCharType="end"/>
        </w:r>
      </w:hyperlink>
    </w:p>
    <w:p w14:paraId="24572DA6" w14:textId="37AFCE36"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493" w:history="1">
        <w:r w:rsidR="003E16CE" w:rsidRPr="00C945E1">
          <w:rPr>
            <w:rStyle w:val="Hyperlink"/>
            <w:noProof/>
            <w:lang w:val="en-US"/>
          </w:rPr>
          <w:t>1</w:t>
        </w:r>
        <w:r w:rsidR="003E16CE">
          <w:rPr>
            <w:rFonts w:asciiTheme="minorHAnsi" w:eastAsiaTheme="minorEastAsia" w:hAnsiTheme="minorHAnsi" w:cstheme="minorBidi"/>
            <w:b w:val="0"/>
            <w:bCs w:val="0"/>
            <w:caps w:val="0"/>
            <w:noProof/>
            <w:sz w:val="22"/>
            <w:szCs w:val="22"/>
            <w:lang w:val="en-GB" w:eastAsia="en-GB"/>
          </w:rPr>
          <w:tab/>
        </w:r>
        <w:r w:rsidR="003E16CE" w:rsidRPr="00C945E1">
          <w:rPr>
            <w:rStyle w:val="Hyperlink"/>
            <w:noProof/>
            <w:lang w:val="en-US"/>
          </w:rPr>
          <w:t>Introduction</w:t>
        </w:r>
        <w:r w:rsidR="003E16CE">
          <w:rPr>
            <w:noProof/>
            <w:webHidden/>
          </w:rPr>
          <w:tab/>
        </w:r>
        <w:r w:rsidR="003E16CE">
          <w:rPr>
            <w:noProof/>
            <w:webHidden/>
          </w:rPr>
          <w:fldChar w:fldCharType="begin"/>
        </w:r>
        <w:r w:rsidR="003E16CE">
          <w:rPr>
            <w:noProof/>
            <w:webHidden/>
          </w:rPr>
          <w:instrText xml:space="preserve"> PAGEREF _Toc72522493 \h </w:instrText>
        </w:r>
        <w:r w:rsidR="003E16CE">
          <w:rPr>
            <w:noProof/>
            <w:webHidden/>
          </w:rPr>
        </w:r>
        <w:r w:rsidR="003E16CE">
          <w:rPr>
            <w:noProof/>
            <w:webHidden/>
          </w:rPr>
          <w:fldChar w:fldCharType="separate"/>
        </w:r>
        <w:r w:rsidR="003E16CE">
          <w:rPr>
            <w:noProof/>
            <w:webHidden/>
          </w:rPr>
          <w:t>1</w:t>
        </w:r>
        <w:r w:rsidR="003E16CE">
          <w:rPr>
            <w:noProof/>
            <w:webHidden/>
          </w:rPr>
          <w:fldChar w:fldCharType="end"/>
        </w:r>
      </w:hyperlink>
    </w:p>
    <w:p w14:paraId="3F7EF7CC" w14:textId="58FA5912"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494" w:history="1">
        <w:r w:rsidR="003E16CE" w:rsidRPr="00C945E1">
          <w:rPr>
            <w:rStyle w:val="Hyperlink"/>
            <w:noProof/>
          </w:rPr>
          <w:t>2</w:t>
        </w:r>
        <w:r w:rsidR="003E16CE">
          <w:rPr>
            <w:rFonts w:asciiTheme="minorHAnsi" w:eastAsiaTheme="minorEastAsia" w:hAnsiTheme="minorHAnsi" w:cstheme="minorBidi"/>
            <w:b w:val="0"/>
            <w:bCs w:val="0"/>
            <w:caps w:val="0"/>
            <w:noProof/>
            <w:sz w:val="22"/>
            <w:szCs w:val="22"/>
            <w:lang w:val="en-GB" w:eastAsia="en-GB"/>
          </w:rPr>
          <w:tab/>
        </w:r>
        <w:r w:rsidR="003E16CE" w:rsidRPr="00C945E1">
          <w:rPr>
            <w:rStyle w:val="Hyperlink"/>
            <w:noProof/>
            <w:lang w:val="en-US"/>
          </w:rPr>
          <w:t>Smart Cities</w:t>
        </w:r>
        <w:r w:rsidR="003E16CE">
          <w:rPr>
            <w:noProof/>
            <w:webHidden/>
          </w:rPr>
          <w:tab/>
        </w:r>
        <w:r w:rsidR="003E16CE">
          <w:rPr>
            <w:noProof/>
            <w:webHidden/>
          </w:rPr>
          <w:fldChar w:fldCharType="begin"/>
        </w:r>
        <w:r w:rsidR="003E16CE">
          <w:rPr>
            <w:noProof/>
            <w:webHidden/>
          </w:rPr>
          <w:instrText xml:space="preserve"> PAGEREF _Toc72522494 \h </w:instrText>
        </w:r>
        <w:r w:rsidR="003E16CE">
          <w:rPr>
            <w:noProof/>
            <w:webHidden/>
          </w:rPr>
        </w:r>
        <w:r w:rsidR="003E16CE">
          <w:rPr>
            <w:noProof/>
            <w:webHidden/>
          </w:rPr>
          <w:fldChar w:fldCharType="separate"/>
        </w:r>
        <w:r w:rsidR="003E16CE">
          <w:rPr>
            <w:noProof/>
            <w:webHidden/>
          </w:rPr>
          <w:t>3</w:t>
        </w:r>
        <w:r w:rsidR="003E16CE">
          <w:rPr>
            <w:noProof/>
            <w:webHidden/>
          </w:rPr>
          <w:fldChar w:fldCharType="end"/>
        </w:r>
      </w:hyperlink>
    </w:p>
    <w:p w14:paraId="04F51352" w14:textId="76606E90" w:rsidR="003E16CE" w:rsidRDefault="004504BD">
      <w:pPr>
        <w:pStyle w:val="TOC2"/>
        <w:rPr>
          <w:rFonts w:asciiTheme="minorHAnsi" w:eastAsiaTheme="minorEastAsia" w:hAnsiTheme="minorHAnsi" w:cstheme="minorBidi"/>
          <w:smallCaps w:val="0"/>
          <w:noProof/>
          <w:sz w:val="22"/>
          <w:szCs w:val="22"/>
          <w:lang w:val="en-GB" w:eastAsia="en-GB"/>
        </w:rPr>
      </w:pPr>
      <w:hyperlink w:anchor="_Toc72522495" w:history="1">
        <w:r w:rsidR="003E16CE" w:rsidRPr="00C945E1">
          <w:rPr>
            <w:rStyle w:val="Hyperlink"/>
            <w:noProof/>
          </w:rPr>
          <w:t>2.1</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Smart City Definition</w:t>
        </w:r>
        <w:r w:rsidR="003E16CE">
          <w:rPr>
            <w:noProof/>
            <w:webHidden/>
          </w:rPr>
          <w:tab/>
        </w:r>
        <w:r w:rsidR="003E16CE">
          <w:rPr>
            <w:noProof/>
            <w:webHidden/>
          </w:rPr>
          <w:fldChar w:fldCharType="begin"/>
        </w:r>
        <w:r w:rsidR="003E16CE">
          <w:rPr>
            <w:noProof/>
            <w:webHidden/>
          </w:rPr>
          <w:instrText xml:space="preserve"> PAGEREF _Toc72522495 \h </w:instrText>
        </w:r>
        <w:r w:rsidR="003E16CE">
          <w:rPr>
            <w:noProof/>
            <w:webHidden/>
          </w:rPr>
        </w:r>
        <w:r w:rsidR="003E16CE">
          <w:rPr>
            <w:noProof/>
            <w:webHidden/>
          </w:rPr>
          <w:fldChar w:fldCharType="separate"/>
        </w:r>
        <w:r w:rsidR="003E16CE">
          <w:rPr>
            <w:noProof/>
            <w:webHidden/>
          </w:rPr>
          <w:t>3</w:t>
        </w:r>
        <w:r w:rsidR="003E16CE">
          <w:rPr>
            <w:noProof/>
            <w:webHidden/>
          </w:rPr>
          <w:fldChar w:fldCharType="end"/>
        </w:r>
      </w:hyperlink>
    </w:p>
    <w:p w14:paraId="48F2EBD5" w14:textId="761B9AC9" w:rsidR="003E16CE" w:rsidRDefault="004504BD">
      <w:pPr>
        <w:pStyle w:val="TOC2"/>
        <w:rPr>
          <w:rFonts w:asciiTheme="minorHAnsi" w:eastAsiaTheme="minorEastAsia" w:hAnsiTheme="minorHAnsi" w:cstheme="minorBidi"/>
          <w:smallCaps w:val="0"/>
          <w:noProof/>
          <w:sz w:val="22"/>
          <w:szCs w:val="22"/>
          <w:lang w:val="en-GB" w:eastAsia="en-GB"/>
        </w:rPr>
      </w:pPr>
      <w:hyperlink w:anchor="_Toc72522496" w:history="1">
        <w:r w:rsidR="003E16CE" w:rsidRPr="00C945E1">
          <w:rPr>
            <w:rStyle w:val="Hyperlink"/>
            <w:noProof/>
            <w:lang w:val="en-US"/>
          </w:rPr>
          <w:t>2.2</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Smart City Infrastructure and Applications</w:t>
        </w:r>
        <w:r w:rsidR="003E16CE">
          <w:rPr>
            <w:noProof/>
            <w:webHidden/>
          </w:rPr>
          <w:tab/>
        </w:r>
        <w:r w:rsidR="003E16CE">
          <w:rPr>
            <w:noProof/>
            <w:webHidden/>
          </w:rPr>
          <w:fldChar w:fldCharType="begin"/>
        </w:r>
        <w:r w:rsidR="003E16CE">
          <w:rPr>
            <w:noProof/>
            <w:webHidden/>
          </w:rPr>
          <w:instrText xml:space="preserve"> PAGEREF _Toc72522496 \h </w:instrText>
        </w:r>
        <w:r w:rsidR="003E16CE">
          <w:rPr>
            <w:noProof/>
            <w:webHidden/>
          </w:rPr>
        </w:r>
        <w:r w:rsidR="003E16CE">
          <w:rPr>
            <w:noProof/>
            <w:webHidden/>
          </w:rPr>
          <w:fldChar w:fldCharType="separate"/>
        </w:r>
        <w:r w:rsidR="003E16CE">
          <w:rPr>
            <w:noProof/>
            <w:webHidden/>
          </w:rPr>
          <w:t>6</w:t>
        </w:r>
        <w:r w:rsidR="003E16CE">
          <w:rPr>
            <w:noProof/>
            <w:webHidden/>
          </w:rPr>
          <w:fldChar w:fldCharType="end"/>
        </w:r>
      </w:hyperlink>
    </w:p>
    <w:p w14:paraId="2A4E2951" w14:textId="3581F55F" w:rsidR="003E16CE" w:rsidRDefault="004504BD">
      <w:pPr>
        <w:pStyle w:val="TOC2"/>
        <w:rPr>
          <w:rFonts w:asciiTheme="minorHAnsi" w:eastAsiaTheme="minorEastAsia" w:hAnsiTheme="minorHAnsi" w:cstheme="minorBidi"/>
          <w:smallCaps w:val="0"/>
          <w:noProof/>
          <w:sz w:val="22"/>
          <w:szCs w:val="22"/>
          <w:lang w:val="en-GB" w:eastAsia="en-GB"/>
        </w:rPr>
      </w:pPr>
      <w:hyperlink w:anchor="_Toc72522497" w:history="1">
        <w:r w:rsidR="003E16CE" w:rsidRPr="00C945E1">
          <w:rPr>
            <w:rStyle w:val="Hyperlink"/>
            <w:noProof/>
            <w:lang w:val="en-US"/>
          </w:rPr>
          <w:t>2.3</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Smart Cities in Context</w:t>
        </w:r>
        <w:r w:rsidR="003E16CE">
          <w:rPr>
            <w:noProof/>
            <w:webHidden/>
          </w:rPr>
          <w:tab/>
        </w:r>
        <w:r w:rsidR="003E16CE">
          <w:rPr>
            <w:noProof/>
            <w:webHidden/>
          </w:rPr>
          <w:fldChar w:fldCharType="begin"/>
        </w:r>
        <w:r w:rsidR="003E16CE">
          <w:rPr>
            <w:noProof/>
            <w:webHidden/>
          </w:rPr>
          <w:instrText xml:space="preserve"> PAGEREF _Toc72522497 \h </w:instrText>
        </w:r>
        <w:r w:rsidR="003E16CE">
          <w:rPr>
            <w:noProof/>
            <w:webHidden/>
          </w:rPr>
        </w:r>
        <w:r w:rsidR="003E16CE">
          <w:rPr>
            <w:noProof/>
            <w:webHidden/>
          </w:rPr>
          <w:fldChar w:fldCharType="separate"/>
        </w:r>
        <w:r w:rsidR="003E16CE">
          <w:rPr>
            <w:noProof/>
            <w:webHidden/>
          </w:rPr>
          <w:t>8</w:t>
        </w:r>
        <w:r w:rsidR="003E16CE">
          <w:rPr>
            <w:noProof/>
            <w:webHidden/>
          </w:rPr>
          <w:fldChar w:fldCharType="end"/>
        </w:r>
      </w:hyperlink>
    </w:p>
    <w:p w14:paraId="1393C139" w14:textId="1F6BB517"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498" w:history="1">
        <w:r w:rsidR="003E16CE" w:rsidRPr="00C945E1">
          <w:rPr>
            <w:rStyle w:val="Hyperlink"/>
            <w:noProof/>
            <w:lang w:val="en-US"/>
          </w:rPr>
          <w:t>3</w:t>
        </w:r>
        <w:r w:rsidR="003E16CE">
          <w:rPr>
            <w:rFonts w:asciiTheme="minorHAnsi" w:eastAsiaTheme="minorEastAsia" w:hAnsiTheme="minorHAnsi" w:cstheme="minorBidi"/>
            <w:b w:val="0"/>
            <w:bCs w:val="0"/>
            <w:caps w:val="0"/>
            <w:noProof/>
            <w:sz w:val="22"/>
            <w:szCs w:val="22"/>
            <w:lang w:val="en-GB" w:eastAsia="en-GB"/>
          </w:rPr>
          <w:tab/>
        </w:r>
        <w:r w:rsidR="003E16CE" w:rsidRPr="00C945E1">
          <w:rPr>
            <w:rStyle w:val="Hyperlink"/>
            <w:noProof/>
            <w:lang w:val="en-US"/>
          </w:rPr>
          <w:t>Big Data, Data Mining in Smart Cities</w:t>
        </w:r>
        <w:r w:rsidR="003E16CE">
          <w:rPr>
            <w:noProof/>
            <w:webHidden/>
          </w:rPr>
          <w:tab/>
        </w:r>
        <w:r w:rsidR="003E16CE">
          <w:rPr>
            <w:noProof/>
            <w:webHidden/>
          </w:rPr>
          <w:fldChar w:fldCharType="begin"/>
        </w:r>
        <w:r w:rsidR="003E16CE">
          <w:rPr>
            <w:noProof/>
            <w:webHidden/>
          </w:rPr>
          <w:instrText xml:space="preserve"> PAGEREF _Toc72522498 \h </w:instrText>
        </w:r>
        <w:r w:rsidR="003E16CE">
          <w:rPr>
            <w:noProof/>
            <w:webHidden/>
          </w:rPr>
        </w:r>
        <w:r w:rsidR="003E16CE">
          <w:rPr>
            <w:noProof/>
            <w:webHidden/>
          </w:rPr>
          <w:fldChar w:fldCharType="separate"/>
        </w:r>
        <w:r w:rsidR="003E16CE">
          <w:rPr>
            <w:noProof/>
            <w:webHidden/>
          </w:rPr>
          <w:t>10</w:t>
        </w:r>
        <w:r w:rsidR="003E16CE">
          <w:rPr>
            <w:noProof/>
            <w:webHidden/>
          </w:rPr>
          <w:fldChar w:fldCharType="end"/>
        </w:r>
      </w:hyperlink>
    </w:p>
    <w:p w14:paraId="26687569" w14:textId="41C93BCE" w:rsidR="003E16CE" w:rsidRDefault="004504BD">
      <w:pPr>
        <w:pStyle w:val="TOC2"/>
        <w:rPr>
          <w:rFonts w:asciiTheme="minorHAnsi" w:eastAsiaTheme="minorEastAsia" w:hAnsiTheme="minorHAnsi" w:cstheme="minorBidi"/>
          <w:smallCaps w:val="0"/>
          <w:noProof/>
          <w:sz w:val="22"/>
          <w:szCs w:val="22"/>
          <w:lang w:val="en-GB" w:eastAsia="en-GB"/>
        </w:rPr>
      </w:pPr>
      <w:hyperlink w:anchor="_Toc72522499" w:history="1">
        <w:r w:rsidR="003E16CE" w:rsidRPr="00C945E1">
          <w:rPr>
            <w:rStyle w:val="Hyperlink"/>
            <w:noProof/>
          </w:rPr>
          <w:t>3.1</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Big Data in Smart Cities</w:t>
        </w:r>
        <w:r w:rsidR="003E16CE">
          <w:rPr>
            <w:noProof/>
            <w:webHidden/>
          </w:rPr>
          <w:tab/>
        </w:r>
        <w:r w:rsidR="003E16CE">
          <w:rPr>
            <w:noProof/>
            <w:webHidden/>
          </w:rPr>
          <w:fldChar w:fldCharType="begin"/>
        </w:r>
        <w:r w:rsidR="003E16CE">
          <w:rPr>
            <w:noProof/>
            <w:webHidden/>
          </w:rPr>
          <w:instrText xml:space="preserve"> PAGEREF _Toc72522499 \h </w:instrText>
        </w:r>
        <w:r w:rsidR="003E16CE">
          <w:rPr>
            <w:noProof/>
            <w:webHidden/>
          </w:rPr>
        </w:r>
        <w:r w:rsidR="003E16CE">
          <w:rPr>
            <w:noProof/>
            <w:webHidden/>
          </w:rPr>
          <w:fldChar w:fldCharType="separate"/>
        </w:r>
        <w:r w:rsidR="003E16CE">
          <w:rPr>
            <w:noProof/>
            <w:webHidden/>
          </w:rPr>
          <w:t>10</w:t>
        </w:r>
        <w:r w:rsidR="003E16CE">
          <w:rPr>
            <w:noProof/>
            <w:webHidden/>
          </w:rPr>
          <w:fldChar w:fldCharType="end"/>
        </w:r>
      </w:hyperlink>
    </w:p>
    <w:p w14:paraId="106CFE7C" w14:textId="32D0AFE5" w:rsidR="003E16CE" w:rsidRDefault="004504BD">
      <w:pPr>
        <w:pStyle w:val="TOC3"/>
        <w:rPr>
          <w:rFonts w:asciiTheme="minorHAnsi" w:eastAsiaTheme="minorEastAsia" w:hAnsiTheme="minorHAnsi" w:cstheme="minorBidi"/>
          <w:i w:val="0"/>
          <w:iCs w:val="0"/>
          <w:noProof/>
          <w:sz w:val="22"/>
          <w:szCs w:val="22"/>
          <w:lang w:val="en-GB" w:eastAsia="en-GB"/>
        </w:rPr>
      </w:pPr>
      <w:hyperlink w:anchor="_Toc72522500" w:history="1">
        <w:r w:rsidR="003E16CE" w:rsidRPr="00C945E1">
          <w:rPr>
            <w:rStyle w:val="Hyperlink"/>
            <w:noProof/>
          </w:rPr>
          <w:t>3.1.1</w:t>
        </w:r>
        <w:r w:rsidR="003E16CE">
          <w:rPr>
            <w:rFonts w:asciiTheme="minorHAnsi" w:eastAsiaTheme="minorEastAsia" w:hAnsiTheme="minorHAnsi" w:cstheme="minorBidi"/>
            <w:i w:val="0"/>
            <w:iCs w:val="0"/>
            <w:noProof/>
            <w:sz w:val="22"/>
            <w:szCs w:val="22"/>
            <w:lang w:val="en-GB" w:eastAsia="en-GB"/>
          </w:rPr>
          <w:tab/>
        </w:r>
        <w:r w:rsidR="003E16CE" w:rsidRPr="00C945E1">
          <w:rPr>
            <w:rStyle w:val="Hyperlink"/>
            <w:noProof/>
          </w:rPr>
          <w:t>General Concepts</w:t>
        </w:r>
        <w:r w:rsidR="003E16CE">
          <w:rPr>
            <w:noProof/>
            <w:webHidden/>
          </w:rPr>
          <w:tab/>
        </w:r>
        <w:r w:rsidR="003E16CE">
          <w:rPr>
            <w:noProof/>
            <w:webHidden/>
          </w:rPr>
          <w:fldChar w:fldCharType="begin"/>
        </w:r>
        <w:r w:rsidR="003E16CE">
          <w:rPr>
            <w:noProof/>
            <w:webHidden/>
          </w:rPr>
          <w:instrText xml:space="preserve"> PAGEREF _Toc72522500 \h </w:instrText>
        </w:r>
        <w:r w:rsidR="003E16CE">
          <w:rPr>
            <w:noProof/>
            <w:webHidden/>
          </w:rPr>
        </w:r>
        <w:r w:rsidR="003E16CE">
          <w:rPr>
            <w:noProof/>
            <w:webHidden/>
          </w:rPr>
          <w:fldChar w:fldCharType="separate"/>
        </w:r>
        <w:r w:rsidR="003E16CE">
          <w:rPr>
            <w:noProof/>
            <w:webHidden/>
          </w:rPr>
          <w:t>10</w:t>
        </w:r>
        <w:r w:rsidR="003E16CE">
          <w:rPr>
            <w:noProof/>
            <w:webHidden/>
          </w:rPr>
          <w:fldChar w:fldCharType="end"/>
        </w:r>
      </w:hyperlink>
    </w:p>
    <w:p w14:paraId="406B9D82" w14:textId="712514EB" w:rsidR="003E16CE" w:rsidRDefault="004504BD">
      <w:pPr>
        <w:pStyle w:val="TOC3"/>
        <w:rPr>
          <w:rFonts w:asciiTheme="minorHAnsi" w:eastAsiaTheme="minorEastAsia" w:hAnsiTheme="minorHAnsi" w:cstheme="minorBidi"/>
          <w:i w:val="0"/>
          <w:iCs w:val="0"/>
          <w:noProof/>
          <w:sz w:val="22"/>
          <w:szCs w:val="22"/>
          <w:lang w:val="en-GB" w:eastAsia="en-GB"/>
        </w:rPr>
      </w:pPr>
      <w:hyperlink w:anchor="_Toc72522501" w:history="1">
        <w:r w:rsidR="003E16CE" w:rsidRPr="00C945E1">
          <w:rPr>
            <w:rStyle w:val="Hyperlink"/>
            <w:noProof/>
          </w:rPr>
          <w:t>3.1.2</w:t>
        </w:r>
        <w:r w:rsidR="003E16CE">
          <w:rPr>
            <w:rFonts w:asciiTheme="minorHAnsi" w:eastAsiaTheme="minorEastAsia" w:hAnsiTheme="minorHAnsi" w:cstheme="minorBidi"/>
            <w:i w:val="0"/>
            <w:iCs w:val="0"/>
            <w:noProof/>
            <w:sz w:val="22"/>
            <w:szCs w:val="22"/>
            <w:lang w:val="en-GB" w:eastAsia="en-GB"/>
          </w:rPr>
          <w:tab/>
        </w:r>
        <w:r w:rsidR="003E16CE" w:rsidRPr="00C945E1">
          <w:rPr>
            <w:rStyle w:val="Hyperlink"/>
            <w:noProof/>
          </w:rPr>
          <w:t>Big Data Value Chain Operators:</w:t>
        </w:r>
        <w:r w:rsidR="003E16CE">
          <w:rPr>
            <w:noProof/>
            <w:webHidden/>
          </w:rPr>
          <w:tab/>
        </w:r>
        <w:r w:rsidR="003E16CE">
          <w:rPr>
            <w:noProof/>
            <w:webHidden/>
          </w:rPr>
          <w:fldChar w:fldCharType="begin"/>
        </w:r>
        <w:r w:rsidR="003E16CE">
          <w:rPr>
            <w:noProof/>
            <w:webHidden/>
          </w:rPr>
          <w:instrText xml:space="preserve"> PAGEREF _Toc72522501 \h </w:instrText>
        </w:r>
        <w:r w:rsidR="003E16CE">
          <w:rPr>
            <w:noProof/>
            <w:webHidden/>
          </w:rPr>
        </w:r>
        <w:r w:rsidR="003E16CE">
          <w:rPr>
            <w:noProof/>
            <w:webHidden/>
          </w:rPr>
          <w:fldChar w:fldCharType="separate"/>
        </w:r>
        <w:r w:rsidR="003E16CE">
          <w:rPr>
            <w:noProof/>
            <w:webHidden/>
          </w:rPr>
          <w:t>12</w:t>
        </w:r>
        <w:r w:rsidR="003E16CE">
          <w:rPr>
            <w:noProof/>
            <w:webHidden/>
          </w:rPr>
          <w:fldChar w:fldCharType="end"/>
        </w:r>
      </w:hyperlink>
    </w:p>
    <w:p w14:paraId="7B86627C" w14:textId="112659CB" w:rsidR="003E16CE" w:rsidRDefault="004504BD">
      <w:pPr>
        <w:pStyle w:val="TOC3"/>
        <w:rPr>
          <w:rFonts w:asciiTheme="minorHAnsi" w:eastAsiaTheme="minorEastAsia" w:hAnsiTheme="minorHAnsi" w:cstheme="minorBidi"/>
          <w:i w:val="0"/>
          <w:iCs w:val="0"/>
          <w:noProof/>
          <w:sz w:val="22"/>
          <w:szCs w:val="22"/>
          <w:lang w:val="en-GB" w:eastAsia="en-GB"/>
        </w:rPr>
      </w:pPr>
      <w:hyperlink w:anchor="_Toc72522502" w:history="1">
        <w:r w:rsidR="003E16CE" w:rsidRPr="00C945E1">
          <w:rPr>
            <w:rStyle w:val="Hyperlink"/>
            <w:noProof/>
          </w:rPr>
          <w:t>3.1.3</w:t>
        </w:r>
        <w:r w:rsidR="003E16CE">
          <w:rPr>
            <w:rFonts w:asciiTheme="minorHAnsi" w:eastAsiaTheme="minorEastAsia" w:hAnsiTheme="minorHAnsi" w:cstheme="minorBidi"/>
            <w:i w:val="0"/>
            <w:iCs w:val="0"/>
            <w:noProof/>
            <w:sz w:val="22"/>
            <w:szCs w:val="22"/>
            <w:lang w:val="en-GB" w:eastAsia="en-GB"/>
          </w:rPr>
          <w:tab/>
        </w:r>
        <w:r w:rsidR="003E16CE" w:rsidRPr="00C945E1">
          <w:rPr>
            <w:rStyle w:val="Hyperlink"/>
            <w:noProof/>
          </w:rPr>
          <w:t xml:space="preserve">Platforms </w:t>
        </w:r>
        <w:r w:rsidR="003E16CE">
          <w:rPr>
            <w:noProof/>
            <w:webHidden/>
          </w:rPr>
          <w:tab/>
        </w:r>
        <w:r w:rsidR="003E16CE">
          <w:rPr>
            <w:noProof/>
            <w:webHidden/>
          </w:rPr>
          <w:fldChar w:fldCharType="begin"/>
        </w:r>
        <w:r w:rsidR="003E16CE">
          <w:rPr>
            <w:noProof/>
            <w:webHidden/>
          </w:rPr>
          <w:instrText xml:space="preserve"> PAGEREF _Toc72522502 \h </w:instrText>
        </w:r>
        <w:r w:rsidR="003E16CE">
          <w:rPr>
            <w:noProof/>
            <w:webHidden/>
          </w:rPr>
        </w:r>
        <w:r w:rsidR="003E16CE">
          <w:rPr>
            <w:noProof/>
            <w:webHidden/>
          </w:rPr>
          <w:fldChar w:fldCharType="separate"/>
        </w:r>
        <w:r w:rsidR="003E16CE">
          <w:rPr>
            <w:noProof/>
            <w:webHidden/>
          </w:rPr>
          <w:t>13</w:t>
        </w:r>
        <w:r w:rsidR="003E16CE">
          <w:rPr>
            <w:noProof/>
            <w:webHidden/>
          </w:rPr>
          <w:fldChar w:fldCharType="end"/>
        </w:r>
      </w:hyperlink>
    </w:p>
    <w:p w14:paraId="6D7D1C37" w14:textId="2536E6E8" w:rsidR="003E16CE" w:rsidRDefault="004504BD">
      <w:pPr>
        <w:pStyle w:val="TOC2"/>
        <w:rPr>
          <w:rFonts w:asciiTheme="minorHAnsi" w:eastAsiaTheme="minorEastAsia" w:hAnsiTheme="minorHAnsi" w:cstheme="minorBidi"/>
          <w:smallCaps w:val="0"/>
          <w:noProof/>
          <w:sz w:val="22"/>
          <w:szCs w:val="22"/>
          <w:lang w:val="en-GB" w:eastAsia="en-GB"/>
        </w:rPr>
      </w:pPr>
      <w:hyperlink w:anchor="_Toc72522503" w:history="1">
        <w:r w:rsidR="003E16CE" w:rsidRPr="00C945E1">
          <w:rPr>
            <w:rStyle w:val="Hyperlink"/>
            <w:noProof/>
            <w:lang w:val="en-US"/>
          </w:rPr>
          <w:t>3.2</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Data Mining</w:t>
        </w:r>
        <w:r w:rsidR="003E16CE">
          <w:rPr>
            <w:noProof/>
            <w:webHidden/>
          </w:rPr>
          <w:tab/>
        </w:r>
        <w:r w:rsidR="003E16CE">
          <w:rPr>
            <w:noProof/>
            <w:webHidden/>
          </w:rPr>
          <w:fldChar w:fldCharType="begin"/>
        </w:r>
        <w:r w:rsidR="003E16CE">
          <w:rPr>
            <w:noProof/>
            <w:webHidden/>
          </w:rPr>
          <w:instrText xml:space="preserve"> PAGEREF _Toc72522503 \h </w:instrText>
        </w:r>
        <w:r w:rsidR="003E16CE">
          <w:rPr>
            <w:noProof/>
            <w:webHidden/>
          </w:rPr>
        </w:r>
        <w:r w:rsidR="003E16CE">
          <w:rPr>
            <w:noProof/>
            <w:webHidden/>
          </w:rPr>
          <w:fldChar w:fldCharType="separate"/>
        </w:r>
        <w:r w:rsidR="003E16CE">
          <w:rPr>
            <w:noProof/>
            <w:webHidden/>
          </w:rPr>
          <w:t>14</w:t>
        </w:r>
        <w:r w:rsidR="003E16CE">
          <w:rPr>
            <w:noProof/>
            <w:webHidden/>
          </w:rPr>
          <w:fldChar w:fldCharType="end"/>
        </w:r>
      </w:hyperlink>
    </w:p>
    <w:p w14:paraId="73B05CD8" w14:textId="16F57744" w:rsidR="003E16CE" w:rsidRDefault="004504BD">
      <w:pPr>
        <w:pStyle w:val="TOC3"/>
        <w:rPr>
          <w:rFonts w:asciiTheme="minorHAnsi" w:eastAsiaTheme="minorEastAsia" w:hAnsiTheme="minorHAnsi" w:cstheme="minorBidi"/>
          <w:i w:val="0"/>
          <w:iCs w:val="0"/>
          <w:noProof/>
          <w:sz w:val="22"/>
          <w:szCs w:val="22"/>
          <w:lang w:val="en-GB" w:eastAsia="en-GB"/>
        </w:rPr>
      </w:pPr>
      <w:hyperlink w:anchor="_Toc72522504" w:history="1">
        <w:r w:rsidR="003E16CE" w:rsidRPr="00C945E1">
          <w:rPr>
            <w:rStyle w:val="Hyperlink"/>
            <w:noProof/>
          </w:rPr>
          <w:t>3.2.1</w:t>
        </w:r>
        <w:r w:rsidR="003E16CE">
          <w:rPr>
            <w:rFonts w:asciiTheme="minorHAnsi" w:eastAsiaTheme="minorEastAsia" w:hAnsiTheme="minorHAnsi" w:cstheme="minorBidi"/>
            <w:i w:val="0"/>
            <w:iCs w:val="0"/>
            <w:noProof/>
            <w:sz w:val="22"/>
            <w:szCs w:val="22"/>
            <w:lang w:val="en-GB" w:eastAsia="en-GB"/>
          </w:rPr>
          <w:tab/>
        </w:r>
        <w:r w:rsidR="003E16CE" w:rsidRPr="00C945E1">
          <w:rPr>
            <w:rStyle w:val="Hyperlink"/>
            <w:noProof/>
          </w:rPr>
          <w:t>Data Mining functionalities.</w:t>
        </w:r>
        <w:r w:rsidR="003E16CE">
          <w:rPr>
            <w:noProof/>
            <w:webHidden/>
          </w:rPr>
          <w:tab/>
        </w:r>
        <w:r w:rsidR="003E16CE">
          <w:rPr>
            <w:noProof/>
            <w:webHidden/>
          </w:rPr>
          <w:fldChar w:fldCharType="begin"/>
        </w:r>
        <w:r w:rsidR="003E16CE">
          <w:rPr>
            <w:noProof/>
            <w:webHidden/>
          </w:rPr>
          <w:instrText xml:space="preserve"> PAGEREF _Toc72522504 \h </w:instrText>
        </w:r>
        <w:r w:rsidR="003E16CE">
          <w:rPr>
            <w:noProof/>
            <w:webHidden/>
          </w:rPr>
        </w:r>
        <w:r w:rsidR="003E16CE">
          <w:rPr>
            <w:noProof/>
            <w:webHidden/>
          </w:rPr>
          <w:fldChar w:fldCharType="separate"/>
        </w:r>
        <w:r w:rsidR="003E16CE">
          <w:rPr>
            <w:noProof/>
            <w:webHidden/>
          </w:rPr>
          <w:t>14</w:t>
        </w:r>
        <w:r w:rsidR="003E16CE">
          <w:rPr>
            <w:noProof/>
            <w:webHidden/>
          </w:rPr>
          <w:fldChar w:fldCharType="end"/>
        </w:r>
      </w:hyperlink>
    </w:p>
    <w:p w14:paraId="4FE6B5D7" w14:textId="3E8569E5" w:rsidR="003E16CE" w:rsidRDefault="004504BD">
      <w:pPr>
        <w:pStyle w:val="TOC3"/>
        <w:rPr>
          <w:rFonts w:asciiTheme="minorHAnsi" w:eastAsiaTheme="minorEastAsia" w:hAnsiTheme="minorHAnsi" w:cstheme="minorBidi"/>
          <w:i w:val="0"/>
          <w:iCs w:val="0"/>
          <w:noProof/>
          <w:sz w:val="22"/>
          <w:szCs w:val="22"/>
          <w:lang w:val="en-GB" w:eastAsia="en-GB"/>
        </w:rPr>
      </w:pPr>
      <w:hyperlink w:anchor="_Toc72522505" w:history="1">
        <w:r w:rsidR="003E16CE" w:rsidRPr="00C945E1">
          <w:rPr>
            <w:rStyle w:val="Hyperlink"/>
            <w:noProof/>
          </w:rPr>
          <w:t>3.2.2</w:t>
        </w:r>
        <w:r w:rsidR="003E16CE">
          <w:rPr>
            <w:rFonts w:asciiTheme="minorHAnsi" w:eastAsiaTheme="minorEastAsia" w:hAnsiTheme="minorHAnsi" w:cstheme="minorBidi"/>
            <w:i w:val="0"/>
            <w:iCs w:val="0"/>
            <w:noProof/>
            <w:sz w:val="22"/>
            <w:szCs w:val="22"/>
            <w:lang w:val="en-GB" w:eastAsia="en-GB"/>
          </w:rPr>
          <w:tab/>
        </w:r>
        <w:r w:rsidR="003E16CE" w:rsidRPr="00C945E1">
          <w:rPr>
            <w:rStyle w:val="Hyperlink"/>
            <w:noProof/>
          </w:rPr>
          <w:t>Evaluation and Metrics in Data Mining</w:t>
        </w:r>
        <w:r w:rsidR="003E16CE">
          <w:rPr>
            <w:noProof/>
            <w:webHidden/>
          </w:rPr>
          <w:tab/>
        </w:r>
        <w:r w:rsidR="003E16CE">
          <w:rPr>
            <w:noProof/>
            <w:webHidden/>
          </w:rPr>
          <w:fldChar w:fldCharType="begin"/>
        </w:r>
        <w:r w:rsidR="003E16CE">
          <w:rPr>
            <w:noProof/>
            <w:webHidden/>
          </w:rPr>
          <w:instrText xml:space="preserve"> PAGEREF _Toc72522505 \h </w:instrText>
        </w:r>
        <w:r w:rsidR="003E16CE">
          <w:rPr>
            <w:noProof/>
            <w:webHidden/>
          </w:rPr>
        </w:r>
        <w:r w:rsidR="003E16CE">
          <w:rPr>
            <w:noProof/>
            <w:webHidden/>
          </w:rPr>
          <w:fldChar w:fldCharType="separate"/>
        </w:r>
        <w:r w:rsidR="003E16CE">
          <w:rPr>
            <w:noProof/>
            <w:webHidden/>
          </w:rPr>
          <w:t>16</w:t>
        </w:r>
        <w:r w:rsidR="003E16CE">
          <w:rPr>
            <w:noProof/>
            <w:webHidden/>
          </w:rPr>
          <w:fldChar w:fldCharType="end"/>
        </w:r>
      </w:hyperlink>
    </w:p>
    <w:p w14:paraId="60DADE2F" w14:textId="46583EB2" w:rsidR="003E16CE" w:rsidRDefault="004504BD">
      <w:pPr>
        <w:pStyle w:val="TOC3"/>
        <w:rPr>
          <w:rFonts w:asciiTheme="minorHAnsi" w:eastAsiaTheme="minorEastAsia" w:hAnsiTheme="minorHAnsi" w:cstheme="minorBidi"/>
          <w:i w:val="0"/>
          <w:iCs w:val="0"/>
          <w:noProof/>
          <w:sz w:val="22"/>
          <w:szCs w:val="22"/>
          <w:lang w:val="en-GB" w:eastAsia="en-GB"/>
        </w:rPr>
      </w:pPr>
      <w:hyperlink w:anchor="_Toc72522506" w:history="1">
        <w:r w:rsidR="003E16CE" w:rsidRPr="00C945E1">
          <w:rPr>
            <w:rStyle w:val="Hyperlink"/>
            <w:noProof/>
          </w:rPr>
          <w:t>3.2.3</w:t>
        </w:r>
        <w:r w:rsidR="003E16CE">
          <w:rPr>
            <w:rFonts w:asciiTheme="minorHAnsi" w:eastAsiaTheme="minorEastAsia" w:hAnsiTheme="minorHAnsi" w:cstheme="minorBidi"/>
            <w:i w:val="0"/>
            <w:iCs w:val="0"/>
            <w:noProof/>
            <w:sz w:val="22"/>
            <w:szCs w:val="22"/>
            <w:lang w:val="en-GB" w:eastAsia="en-GB"/>
          </w:rPr>
          <w:tab/>
        </w:r>
        <w:r w:rsidR="003E16CE" w:rsidRPr="00C945E1">
          <w:rPr>
            <w:rStyle w:val="Hyperlink"/>
            <w:noProof/>
          </w:rPr>
          <w:t>Challenges in  Data Mining</w:t>
        </w:r>
        <w:r w:rsidR="003E16CE">
          <w:rPr>
            <w:noProof/>
            <w:webHidden/>
          </w:rPr>
          <w:tab/>
        </w:r>
        <w:r w:rsidR="003E16CE">
          <w:rPr>
            <w:noProof/>
            <w:webHidden/>
          </w:rPr>
          <w:fldChar w:fldCharType="begin"/>
        </w:r>
        <w:r w:rsidR="003E16CE">
          <w:rPr>
            <w:noProof/>
            <w:webHidden/>
          </w:rPr>
          <w:instrText xml:space="preserve"> PAGEREF _Toc72522506 \h </w:instrText>
        </w:r>
        <w:r w:rsidR="003E16CE">
          <w:rPr>
            <w:noProof/>
            <w:webHidden/>
          </w:rPr>
        </w:r>
        <w:r w:rsidR="003E16CE">
          <w:rPr>
            <w:noProof/>
            <w:webHidden/>
          </w:rPr>
          <w:fldChar w:fldCharType="separate"/>
        </w:r>
        <w:r w:rsidR="003E16CE">
          <w:rPr>
            <w:noProof/>
            <w:webHidden/>
          </w:rPr>
          <w:t>16</w:t>
        </w:r>
        <w:r w:rsidR="003E16CE">
          <w:rPr>
            <w:noProof/>
            <w:webHidden/>
          </w:rPr>
          <w:fldChar w:fldCharType="end"/>
        </w:r>
      </w:hyperlink>
    </w:p>
    <w:p w14:paraId="478A8C30" w14:textId="62900D65"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507" w:history="1">
        <w:r w:rsidR="003E16CE" w:rsidRPr="00C945E1">
          <w:rPr>
            <w:rStyle w:val="Hyperlink"/>
            <w:noProof/>
            <w:lang w:val="en-US"/>
          </w:rPr>
          <w:t>4</w:t>
        </w:r>
        <w:r w:rsidR="003E16CE">
          <w:rPr>
            <w:rFonts w:asciiTheme="minorHAnsi" w:eastAsiaTheme="minorEastAsia" w:hAnsiTheme="minorHAnsi" w:cstheme="minorBidi"/>
            <w:b w:val="0"/>
            <w:bCs w:val="0"/>
            <w:caps w:val="0"/>
            <w:noProof/>
            <w:sz w:val="22"/>
            <w:szCs w:val="22"/>
            <w:lang w:val="en-GB" w:eastAsia="en-GB"/>
          </w:rPr>
          <w:tab/>
        </w:r>
        <w:r w:rsidR="003E16CE" w:rsidRPr="00C945E1">
          <w:rPr>
            <w:rStyle w:val="Hyperlink"/>
            <w:noProof/>
            <w:lang w:val="en-US"/>
          </w:rPr>
          <w:t>Real Estate &amp; Smart City</w:t>
        </w:r>
        <w:r w:rsidR="003E16CE">
          <w:rPr>
            <w:noProof/>
            <w:webHidden/>
          </w:rPr>
          <w:tab/>
        </w:r>
        <w:r w:rsidR="003E16CE">
          <w:rPr>
            <w:noProof/>
            <w:webHidden/>
          </w:rPr>
          <w:fldChar w:fldCharType="begin"/>
        </w:r>
        <w:r w:rsidR="003E16CE">
          <w:rPr>
            <w:noProof/>
            <w:webHidden/>
          </w:rPr>
          <w:instrText xml:space="preserve"> PAGEREF _Toc72522507 \h </w:instrText>
        </w:r>
        <w:r w:rsidR="003E16CE">
          <w:rPr>
            <w:noProof/>
            <w:webHidden/>
          </w:rPr>
        </w:r>
        <w:r w:rsidR="003E16CE">
          <w:rPr>
            <w:noProof/>
            <w:webHidden/>
          </w:rPr>
          <w:fldChar w:fldCharType="separate"/>
        </w:r>
        <w:r w:rsidR="003E16CE">
          <w:rPr>
            <w:noProof/>
            <w:webHidden/>
          </w:rPr>
          <w:t>17</w:t>
        </w:r>
        <w:r w:rsidR="003E16CE">
          <w:rPr>
            <w:noProof/>
            <w:webHidden/>
          </w:rPr>
          <w:fldChar w:fldCharType="end"/>
        </w:r>
      </w:hyperlink>
    </w:p>
    <w:p w14:paraId="2930E27C" w14:textId="20287090" w:rsidR="003E16CE" w:rsidRDefault="004504BD">
      <w:pPr>
        <w:pStyle w:val="TOC2"/>
        <w:rPr>
          <w:rFonts w:asciiTheme="minorHAnsi" w:eastAsiaTheme="minorEastAsia" w:hAnsiTheme="minorHAnsi" w:cstheme="minorBidi"/>
          <w:smallCaps w:val="0"/>
          <w:noProof/>
          <w:sz w:val="22"/>
          <w:szCs w:val="22"/>
          <w:lang w:val="en-GB" w:eastAsia="en-GB"/>
        </w:rPr>
      </w:pPr>
      <w:hyperlink w:anchor="_Toc72522508" w:history="1">
        <w:r w:rsidR="003E16CE" w:rsidRPr="00C945E1">
          <w:rPr>
            <w:rStyle w:val="Hyperlink"/>
            <w:noProof/>
            <w:lang w:val="en-GB"/>
          </w:rPr>
          <w:t>4.1</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GB"/>
          </w:rPr>
          <w:t>Impact of Smart City in Real Estate</w:t>
        </w:r>
        <w:r w:rsidR="003E16CE">
          <w:rPr>
            <w:noProof/>
            <w:webHidden/>
          </w:rPr>
          <w:tab/>
        </w:r>
        <w:r w:rsidR="003E16CE">
          <w:rPr>
            <w:noProof/>
            <w:webHidden/>
          </w:rPr>
          <w:fldChar w:fldCharType="begin"/>
        </w:r>
        <w:r w:rsidR="003E16CE">
          <w:rPr>
            <w:noProof/>
            <w:webHidden/>
          </w:rPr>
          <w:instrText xml:space="preserve"> PAGEREF _Toc72522508 \h </w:instrText>
        </w:r>
        <w:r w:rsidR="003E16CE">
          <w:rPr>
            <w:noProof/>
            <w:webHidden/>
          </w:rPr>
        </w:r>
        <w:r w:rsidR="003E16CE">
          <w:rPr>
            <w:noProof/>
            <w:webHidden/>
          </w:rPr>
          <w:fldChar w:fldCharType="separate"/>
        </w:r>
        <w:r w:rsidR="003E16CE">
          <w:rPr>
            <w:noProof/>
            <w:webHidden/>
          </w:rPr>
          <w:t>17</w:t>
        </w:r>
        <w:r w:rsidR="003E16CE">
          <w:rPr>
            <w:noProof/>
            <w:webHidden/>
          </w:rPr>
          <w:fldChar w:fldCharType="end"/>
        </w:r>
      </w:hyperlink>
    </w:p>
    <w:p w14:paraId="536D68BE" w14:textId="71A5FE43" w:rsidR="003E16CE" w:rsidRDefault="004504BD">
      <w:pPr>
        <w:pStyle w:val="TOC2"/>
        <w:rPr>
          <w:rFonts w:asciiTheme="minorHAnsi" w:eastAsiaTheme="minorEastAsia" w:hAnsiTheme="minorHAnsi" w:cstheme="minorBidi"/>
          <w:smallCaps w:val="0"/>
          <w:noProof/>
          <w:sz w:val="22"/>
          <w:szCs w:val="22"/>
          <w:lang w:val="en-GB" w:eastAsia="en-GB"/>
        </w:rPr>
      </w:pPr>
      <w:hyperlink w:anchor="_Toc72522509" w:history="1">
        <w:r w:rsidR="003E16CE" w:rsidRPr="00C945E1">
          <w:rPr>
            <w:rStyle w:val="Hyperlink"/>
            <w:noProof/>
            <w:lang w:val="en-US"/>
          </w:rPr>
          <w:t>4.2</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Data mining in Real Estate</w:t>
        </w:r>
        <w:r w:rsidR="003E16CE">
          <w:rPr>
            <w:noProof/>
            <w:webHidden/>
          </w:rPr>
          <w:tab/>
        </w:r>
        <w:r w:rsidR="003E16CE">
          <w:rPr>
            <w:noProof/>
            <w:webHidden/>
          </w:rPr>
          <w:fldChar w:fldCharType="begin"/>
        </w:r>
        <w:r w:rsidR="003E16CE">
          <w:rPr>
            <w:noProof/>
            <w:webHidden/>
          </w:rPr>
          <w:instrText xml:space="preserve"> PAGEREF _Toc72522509 \h </w:instrText>
        </w:r>
        <w:r w:rsidR="003E16CE">
          <w:rPr>
            <w:noProof/>
            <w:webHidden/>
          </w:rPr>
        </w:r>
        <w:r w:rsidR="003E16CE">
          <w:rPr>
            <w:noProof/>
            <w:webHidden/>
          </w:rPr>
          <w:fldChar w:fldCharType="separate"/>
        </w:r>
        <w:r w:rsidR="003E16CE">
          <w:rPr>
            <w:noProof/>
            <w:webHidden/>
          </w:rPr>
          <w:t>19</w:t>
        </w:r>
        <w:r w:rsidR="003E16CE">
          <w:rPr>
            <w:noProof/>
            <w:webHidden/>
          </w:rPr>
          <w:fldChar w:fldCharType="end"/>
        </w:r>
      </w:hyperlink>
    </w:p>
    <w:p w14:paraId="2758159F" w14:textId="6D99E537" w:rsidR="003E16CE" w:rsidRDefault="004504BD">
      <w:pPr>
        <w:pStyle w:val="TOC2"/>
        <w:rPr>
          <w:rFonts w:asciiTheme="minorHAnsi" w:eastAsiaTheme="minorEastAsia" w:hAnsiTheme="minorHAnsi" w:cstheme="minorBidi"/>
          <w:smallCaps w:val="0"/>
          <w:noProof/>
          <w:sz w:val="22"/>
          <w:szCs w:val="22"/>
          <w:lang w:val="en-GB" w:eastAsia="en-GB"/>
        </w:rPr>
      </w:pPr>
      <w:hyperlink w:anchor="_Toc72522510" w:history="1">
        <w:r w:rsidR="003E16CE" w:rsidRPr="00C945E1">
          <w:rPr>
            <w:rStyle w:val="Hyperlink"/>
            <w:noProof/>
            <w:lang w:val="en-US"/>
          </w:rPr>
          <w:t>4.3</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Selected Real Estate Market</w:t>
        </w:r>
        <w:r w:rsidR="003E16CE">
          <w:rPr>
            <w:noProof/>
            <w:webHidden/>
          </w:rPr>
          <w:tab/>
        </w:r>
        <w:r w:rsidR="003E16CE">
          <w:rPr>
            <w:noProof/>
            <w:webHidden/>
          </w:rPr>
          <w:fldChar w:fldCharType="begin"/>
        </w:r>
        <w:r w:rsidR="003E16CE">
          <w:rPr>
            <w:noProof/>
            <w:webHidden/>
          </w:rPr>
          <w:instrText xml:space="preserve"> PAGEREF _Toc72522510 \h </w:instrText>
        </w:r>
        <w:r w:rsidR="003E16CE">
          <w:rPr>
            <w:noProof/>
            <w:webHidden/>
          </w:rPr>
        </w:r>
        <w:r w:rsidR="003E16CE">
          <w:rPr>
            <w:noProof/>
            <w:webHidden/>
          </w:rPr>
          <w:fldChar w:fldCharType="separate"/>
        </w:r>
        <w:r w:rsidR="003E16CE">
          <w:rPr>
            <w:noProof/>
            <w:webHidden/>
          </w:rPr>
          <w:t>20</w:t>
        </w:r>
        <w:r w:rsidR="003E16CE">
          <w:rPr>
            <w:noProof/>
            <w:webHidden/>
          </w:rPr>
          <w:fldChar w:fldCharType="end"/>
        </w:r>
      </w:hyperlink>
    </w:p>
    <w:p w14:paraId="79422B02" w14:textId="216EC283"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511" w:history="1">
        <w:r w:rsidR="003E16CE" w:rsidRPr="00C945E1">
          <w:rPr>
            <w:rStyle w:val="Hyperlink"/>
            <w:noProof/>
            <w:lang w:val="en-US"/>
          </w:rPr>
          <w:t>5</w:t>
        </w:r>
        <w:r w:rsidR="003E16CE">
          <w:rPr>
            <w:rFonts w:asciiTheme="minorHAnsi" w:eastAsiaTheme="minorEastAsia" w:hAnsiTheme="minorHAnsi" w:cstheme="minorBidi"/>
            <w:b w:val="0"/>
            <w:bCs w:val="0"/>
            <w:caps w:val="0"/>
            <w:noProof/>
            <w:sz w:val="22"/>
            <w:szCs w:val="22"/>
            <w:lang w:val="en-GB" w:eastAsia="en-GB"/>
          </w:rPr>
          <w:tab/>
        </w:r>
        <w:r w:rsidR="003E16CE" w:rsidRPr="00C945E1">
          <w:rPr>
            <w:rStyle w:val="Hyperlink"/>
            <w:noProof/>
            <w:lang w:val="en-US"/>
          </w:rPr>
          <w:t>Methodology</w:t>
        </w:r>
        <w:r w:rsidR="003E16CE">
          <w:rPr>
            <w:noProof/>
            <w:webHidden/>
          </w:rPr>
          <w:tab/>
        </w:r>
        <w:r w:rsidR="003E16CE">
          <w:rPr>
            <w:noProof/>
            <w:webHidden/>
          </w:rPr>
          <w:fldChar w:fldCharType="begin"/>
        </w:r>
        <w:r w:rsidR="003E16CE">
          <w:rPr>
            <w:noProof/>
            <w:webHidden/>
          </w:rPr>
          <w:instrText xml:space="preserve"> PAGEREF _Toc72522511 \h </w:instrText>
        </w:r>
        <w:r w:rsidR="003E16CE">
          <w:rPr>
            <w:noProof/>
            <w:webHidden/>
          </w:rPr>
        </w:r>
        <w:r w:rsidR="003E16CE">
          <w:rPr>
            <w:noProof/>
            <w:webHidden/>
          </w:rPr>
          <w:fldChar w:fldCharType="separate"/>
        </w:r>
        <w:r w:rsidR="003E16CE">
          <w:rPr>
            <w:noProof/>
            <w:webHidden/>
          </w:rPr>
          <w:t>21</w:t>
        </w:r>
        <w:r w:rsidR="003E16CE">
          <w:rPr>
            <w:noProof/>
            <w:webHidden/>
          </w:rPr>
          <w:fldChar w:fldCharType="end"/>
        </w:r>
      </w:hyperlink>
    </w:p>
    <w:p w14:paraId="7A78D90B" w14:textId="7B8E779F" w:rsidR="003E16CE" w:rsidRDefault="004504BD">
      <w:pPr>
        <w:pStyle w:val="TOC2"/>
        <w:rPr>
          <w:rFonts w:asciiTheme="minorHAnsi" w:eastAsiaTheme="minorEastAsia" w:hAnsiTheme="minorHAnsi" w:cstheme="minorBidi"/>
          <w:smallCaps w:val="0"/>
          <w:noProof/>
          <w:sz w:val="22"/>
          <w:szCs w:val="22"/>
          <w:lang w:val="en-GB" w:eastAsia="en-GB"/>
        </w:rPr>
      </w:pPr>
      <w:hyperlink w:anchor="_Toc72522512" w:history="1">
        <w:r w:rsidR="003E16CE" w:rsidRPr="00C945E1">
          <w:rPr>
            <w:rStyle w:val="Hyperlink"/>
            <w:noProof/>
            <w:lang w:val="en-US"/>
          </w:rPr>
          <w:t>5.1</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Data Extraction</w:t>
        </w:r>
        <w:r w:rsidR="003E16CE">
          <w:rPr>
            <w:noProof/>
            <w:webHidden/>
          </w:rPr>
          <w:tab/>
        </w:r>
        <w:r w:rsidR="003E16CE">
          <w:rPr>
            <w:noProof/>
            <w:webHidden/>
          </w:rPr>
          <w:fldChar w:fldCharType="begin"/>
        </w:r>
        <w:r w:rsidR="003E16CE">
          <w:rPr>
            <w:noProof/>
            <w:webHidden/>
          </w:rPr>
          <w:instrText xml:space="preserve"> PAGEREF _Toc72522512 \h </w:instrText>
        </w:r>
        <w:r w:rsidR="003E16CE">
          <w:rPr>
            <w:noProof/>
            <w:webHidden/>
          </w:rPr>
        </w:r>
        <w:r w:rsidR="003E16CE">
          <w:rPr>
            <w:noProof/>
            <w:webHidden/>
          </w:rPr>
          <w:fldChar w:fldCharType="separate"/>
        </w:r>
        <w:r w:rsidR="003E16CE">
          <w:rPr>
            <w:noProof/>
            <w:webHidden/>
          </w:rPr>
          <w:t>22</w:t>
        </w:r>
        <w:r w:rsidR="003E16CE">
          <w:rPr>
            <w:noProof/>
            <w:webHidden/>
          </w:rPr>
          <w:fldChar w:fldCharType="end"/>
        </w:r>
      </w:hyperlink>
    </w:p>
    <w:p w14:paraId="092B7BCD" w14:textId="4D32C494" w:rsidR="003E16CE" w:rsidRDefault="004504BD">
      <w:pPr>
        <w:pStyle w:val="TOC2"/>
        <w:rPr>
          <w:rFonts w:asciiTheme="minorHAnsi" w:eastAsiaTheme="minorEastAsia" w:hAnsiTheme="minorHAnsi" w:cstheme="minorBidi"/>
          <w:smallCaps w:val="0"/>
          <w:noProof/>
          <w:sz w:val="22"/>
          <w:szCs w:val="22"/>
          <w:lang w:val="en-GB" w:eastAsia="en-GB"/>
        </w:rPr>
      </w:pPr>
      <w:hyperlink w:anchor="_Toc72522513" w:history="1">
        <w:r w:rsidR="003E16CE" w:rsidRPr="00C945E1">
          <w:rPr>
            <w:rStyle w:val="Hyperlink"/>
            <w:noProof/>
            <w:lang w:val="en-US"/>
          </w:rPr>
          <w:t>5.2</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Data Pre processing and Transformation</w:t>
        </w:r>
        <w:r w:rsidR="003E16CE">
          <w:rPr>
            <w:noProof/>
            <w:webHidden/>
          </w:rPr>
          <w:tab/>
        </w:r>
        <w:r w:rsidR="003E16CE">
          <w:rPr>
            <w:noProof/>
            <w:webHidden/>
          </w:rPr>
          <w:fldChar w:fldCharType="begin"/>
        </w:r>
        <w:r w:rsidR="003E16CE">
          <w:rPr>
            <w:noProof/>
            <w:webHidden/>
          </w:rPr>
          <w:instrText xml:space="preserve"> PAGEREF _Toc72522513 \h </w:instrText>
        </w:r>
        <w:r w:rsidR="003E16CE">
          <w:rPr>
            <w:noProof/>
            <w:webHidden/>
          </w:rPr>
        </w:r>
        <w:r w:rsidR="003E16CE">
          <w:rPr>
            <w:noProof/>
            <w:webHidden/>
          </w:rPr>
          <w:fldChar w:fldCharType="separate"/>
        </w:r>
        <w:r w:rsidR="003E16CE">
          <w:rPr>
            <w:noProof/>
            <w:webHidden/>
          </w:rPr>
          <w:t>24</w:t>
        </w:r>
        <w:r w:rsidR="003E16CE">
          <w:rPr>
            <w:noProof/>
            <w:webHidden/>
          </w:rPr>
          <w:fldChar w:fldCharType="end"/>
        </w:r>
      </w:hyperlink>
    </w:p>
    <w:p w14:paraId="6439243D" w14:textId="029C9B10" w:rsidR="003E16CE" w:rsidRDefault="004504BD">
      <w:pPr>
        <w:pStyle w:val="TOC2"/>
        <w:rPr>
          <w:rFonts w:asciiTheme="minorHAnsi" w:eastAsiaTheme="minorEastAsia" w:hAnsiTheme="minorHAnsi" w:cstheme="minorBidi"/>
          <w:smallCaps w:val="0"/>
          <w:noProof/>
          <w:sz w:val="22"/>
          <w:szCs w:val="22"/>
          <w:lang w:val="en-GB" w:eastAsia="en-GB"/>
        </w:rPr>
      </w:pPr>
      <w:hyperlink w:anchor="_Toc72522514" w:history="1">
        <w:r w:rsidR="003E16CE" w:rsidRPr="00C945E1">
          <w:rPr>
            <w:rStyle w:val="Hyperlink"/>
            <w:noProof/>
            <w:lang w:val="en-US"/>
          </w:rPr>
          <w:t>5.3</w:t>
        </w:r>
        <w:r w:rsidR="003E16CE">
          <w:rPr>
            <w:rFonts w:asciiTheme="minorHAnsi" w:eastAsiaTheme="minorEastAsia" w:hAnsiTheme="minorHAnsi" w:cstheme="minorBidi"/>
            <w:smallCaps w:val="0"/>
            <w:noProof/>
            <w:sz w:val="22"/>
            <w:szCs w:val="22"/>
            <w:lang w:val="en-GB" w:eastAsia="en-GB"/>
          </w:rPr>
          <w:tab/>
        </w:r>
        <w:r w:rsidR="003E16CE" w:rsidRPr="00C945E1">
          <w:rPr>
            <w:rStyle w:val="Hyperlink"/>
            <w:noProof/>
            <w:lang w:val="en-US"/>
          </w:rPr>
          <w:t>Initial Model Selection</w:t>
        </w:r>
        <w:r w:rsidR="003E16CE">
          <w:rPr>
            <w:noProof/>
            <w:webHidden/>
          </w:rPr>
          <w:tab/>
        </w:r>
        <w:r w:rsidR="003E16CE">
          <w:rPr>
            <w:noProof/>
            <w:webHidden/>
          </w:rPr>
          <w:fldChar w:fldCharType="begin"/>
        </w:r>
        <w:r w:rsidR="003E16CE">
          <w:rPr>
            <w:noProof/>
            <w:webHidden/>
          </w:rPr>
          <w:instrText xml:space="preserve"> PAGEREF _Toc72522514 \h </w:instrText>
        </w:r>
        <w:r w:rsidR="003E16CE">
          <w:rPr>
            <w:noProof/>
            <w:webHidden/>
          </w:rPr>
        </w:r>
        <w:r w:rsidR="003E16CE">
          <w:rPr>
            <w:noProof/>
            <w:webHidden/>
          </w:rPr>
          <w:fldChar w:fldCharType="separate"/>
        </w:r>
        <w:r w:rsidR="003E16CE">
          <w:rPr>
            <w:noProof/>
            <w:webHidden/>
          </w:rPr>
          <w:t>24</w:t>
        </w:r>
        <w:r w:rsidR="003E16CE">
          <w:rPr>
            <w:noProof/>
            <w:webHidden/>
          </w:rPr>
          <w:fldChar w:fldCharType="end"/>
        </w:r>
      </w:hyperlink>
    </w:p>
    <w:p w14:paraId="7F301DE9" w14:textId="1C07AFB0"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515" w:history="1">
        <w:r w:rsidR="003E16CE" w:rsidRPr="00C945E1">
          <w:rPr>
            <w:rStyle w:val="Hyperlink"/>
            <w:noProof/>
          </w:rPr>
          <w:t>6</w:t>
        </w:r>
        <w:r w:rsidR="003E16CE">
          <w:rPr>
            <w:rFonts w:asciiTheme="minorHAnsi" w:eastAsiaTheme="minorEastAsia" w:hAnsiTheme="minorHAnsi" w:cstheme="minorBidi"/>
            <w:b w:val="0"/>
            <w:bCs w:val="0"/>
            <w:caps w:val="0"/>
            <w:noProof/>
            <w:sz w:val="22"/>
            <w:szCs w:val="22"/>
            <w:lang w:val="en-GB" w:eastAsia="en-GB"/>
          </w:rPr>
          <w:tab/>
        </w:r>
        <w:r w:rsidR="003E16CE" w:rsidRPr="00C945E1">
          <w:rPr>
            <w:rStyle w:val="Hyperlink"/>
            <w:noProof/>
            <w:lang w:val="en-US"/>
          </w:rPr>
          <w:t>Conclusion and future work</w:t>
        </w:r>
        <w:r w:rsidR="003E16CE">
          <w:rPr>
            <w:noProof/>
            <w:webHidden/>
          </w:rPr>
          <w:tab/>
        </w:r>
        <w:r w:rsidR="003E16CE">
          <w:rPr>
            <w:noProof/>
            <w:webHidden/>
          </w:rPr>
          <w:fldChar w:fldCharType="begin"/>
        </w:r>
        <w:r w:rsidR="003E16CE">
          <w:rPr>
            <w:noProof/>
            <w:webHidden/>
          </w:rPr>
          <w:instrText xml:space="preserve"> PAGEREF _Toc72522515 \h </w:instrText>
        </w:r>
        <w:r w:rsidR="003E16CE">
          <w:rPr>
            <w:noProof/>
            <w:webHidden/>
          </w:rPr>
        </w:r>
        <w:r w:rsidR="003E16CE">
          <w:rPr>
            <w:noProof/>
            <w:webHidden/>
          </w:rPr>
          <w:fldChar w:fldCharType="separate"/>
        </w:r>
        <w:r w:rsidR="003E16CE">
          <w:rPr>
            <w:noProof/>
            <w:webHidden/>
          </w:rPr>
          <w:t>25</w:t>
        </w:r>
        <w:r w:rsidR="003E16CE">
          <w:rPr>
            <w:noProof/>
            <w:webHidden/>
          </w:rPr>
          <w:fldChar w:fldCharType="end"/>
        </w:r>
      </w:hyperlink>
    </w:p>
    <w:p w14:paraId="73F8671B" w14:textId="0FDC7CBB"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516" w:history="1">
        <w:r w:rsidR="003E16CE" w:rsidRPr="00C945E1">
          <w:rPr>
            <w:rStyle w:val="Hyperlink"/>
            <w:noProof/>
            <w:lang w:val="fr-BE"/>
          </w:rPr>
          <w:t>Bibliography</w:t>
        </w:r>
        <w:r w:rsidR="003E16CE">
          <w:rPr>
            <w:noProof/>
            <w:webHidden/>
          </w:rPr>
          <w:tab/>
        </w:r>
        <w:r w:rsidR="003E16CE">
          <w:rPr>
            <w:noProof/>
            <w:webHidden/>
          </w:rPr>
          <w:fldChar w:fldCharType="begin"/>
        </w:r>
        <w:r w:rsidR="003E16CE">
          <w:rPr>
            <w:noProof/>
            <w:webHidden/>
          </w:rPr>
          <w:instrText xml:space="preserve"> PAGEREF _Toc72522516 \h </w:instrText>
        </w:r>
        <w:r w:rsidR="003E16CE">
          <w:rPr>
            <w:noProof/>
            <w:webHidden/>
          </w:rPr>
        </w:r>
        <w:r w:rsidR="003E16CE">
          <w:rPr>
            <w:noProof/>
            <w:webHidden/>
          </w:rPr>
          <w:fldChar w:fldCharType="separate"/>
        </w:r>
        <w:r w:rsidR="003E16CE">
          <w:rPr>
            <w:noProof/>
            <w:webHidden/>
          </w:rPr>
          <w:t>27</w:t>
        </w:r>
        <w:r w:rsidR="003E16CE">
          <w:rPr>
            <w:noProof/>
            <w:webHidden/>
          </w:rPr>
          <w:fldChar w:fldCharType="end"/>
        </w:r>
      </w:hyperlink>
    </w:p>
    <w:p w14:paraId="1B987391" w14:textId="45FA19A4" w:rsidR="003E16CE" w:rsidRDefault="004504BD">
      <w:pPr>
        <w:pStyle w:val="TOC1"/>
        <w:rPr>
          <w:rFonts w:asciiTheme="minorHAnsi" w:eastAsiaTheme="minorEastAsia" w:hAnsiTheme="minorHAnsi" w:cstheme="minorBidi"/>
          <w:b w:val="0"/>
          <w:bCs w:val="0"/>
          <w:caps w:val="0"/>
          <w:noProof/>
          <w:sz w:val="22"/>
          <w:szCs w:val="22"/>
          <w:lang w:val="en-GB" w:eastAsia="en-GB"/>
        </w:rPr>
      </w:pPr>
      <w:hyperlink w:anchor="_Toc72522517" w:history="1">
        <w:r w:rsidR="003E16CE" w:rsidRPr="00C945E1">
          <w:rPr>
            <w:rStyle w:val="Hyperlink"/>
            <w:noProof/>
            <w:lang w:val="en-US"/>
          </w:rPr>
          <w:t>Appendix</w:t>
        </w:r>
        <w:r w:rsidR="003E16CE">
          <w:rPr>
            <w:noProof/>
            <w:webHidden/>
          </w:rPr>
          <w:tab/>
        </w:r>
        <w:r w:rsidR="003E16CE">
          <w:rPr>
            <w:noProof/>
            <w:webHidden/>
          </w:rPr>
          <w:fldChar w:fldCharType="begin"/>
        </w:r>
        <w:r w:rsidR="003E16CE">
          <w:rPr>
            <w:noProof/>
            <w:webHidden/>
          </w:rPr>
          <w:instrText xml:space="preserve"> PAGEREF _Toc72522517 \h </w:instrText>
        </w:r>
        <w:r w:rsidR="003E16CE">
          <w:rPr>
            <w:noProof/>
            <w:webHidden/>
          </w:rPr>
        </w:r>
        <w:r w:rsidR="003E16CE">
          <w:rPr>
            <w:noProof/>
            <w:webHidden/>
          </w:rPr>
          <w:fldChar w:fldCharType="separate"/>
        </w:r>
        <w:r w:rsidR="003E16CE">
          <w:rPr>
            <w:noProof/>
            <w:webHidden/>
          </w:rPr>
          <w:t>31</w:t>
        </w:r>
        <w:r w:rsidR="003E16CE">
          <w:rPr>
            <w:noProof/>
            <w:webHidden/>
          </w:rPr>
          <w:fldChar w:fldCharType="end"/>
        </w:r>
      </w:hyperlink>
    </w:p>
    <w:p w14:paraId="745F9632" w14:textId="429645C9" w:rsidR="00915C19" w:rsidRDefault="00915C19" w:rsidP="00513431">
      <w:pPr>
        <w:tabs>
          <w:tab w:val="right" w:leader="dot" w:pos="8460"/>
        </w:tabs>
      </w:pPr>
      <w:r>
        <w:fldChar w:fldCharType="end"/>
      </w:r>
    </w:p>
    <w:p w14:paraId="1211F148" w14:textId="77777777" w:rsidR="00915C19" w:rsidRDefault="00915C19"/>
    <w:p w14:paraId="09E17B02" w14:textId="77777777" w:rsidR="00DA08AD" w:rsidRDefault="00DA08AD"/>
    <w:p w14:paraId="5B3054DD" w14:textId="77777777" w:rsidR="00F50170" w:rsidRDefault="00F50170" w:rsidP="00F50170">
      <w:pPr>
        <w:spacing w:before="73"/>
        <w:ind w:left="705" w:right="-46"/>
        <w:rPr>
          <w:rFonts w:ascii="Arial"/>
          <w:b/>
          <w:sz w:val="36"/>
        </w:rPr>
      </w:pPr>
      <w:r>
        <w:rPr>
          <w:rFonts w:ascii="Arial"/>
          <w:b/>
          <w:sz w:val="36"/>
        </w:rPr>
        <w:t>List</w:t>
      </w:r>
      <w:r>
        <w:rPr>
          <w:rFonts w:ascii="Arial"/>
          <w:b/>
          <w:spacing w:val="-6"/>
          <w:sz w:val="36"/>
        </w:rPr>
        <w:t xml:space="preserve"> </w:t>
      </w:r>
      <w:r>
        <w:rPr>
          <w:rFonts w:ascii="Arial"/>
          <w:b/>
          <w:sz w:val="36"/>
        </w:rPr>
        <w:t>of</w:t>
      </w:r>
      <w:r>
        <w:rPr>
          <w:rFonts w:ascii="Arial"/>
          <w:b/>
          <w:spacing w:val="-5"/>
          <w:sz w:val="36"/>
        </w:rPr>
        <w:t xml:space="preserve"> </w:t>
      </w:r>
      <w:r>
        <w:rPr>
          <w:rFonts w:ascii="Arial"/>
          <w:b/>
          <w:sz w:val="36"/>
        </w:rPr>
        <w:t>Figures</w:t>
      </w:r>
    </w:p>
    <w:p w14:paraId="68348B2F" w14:textId="77777777" w:rsidR="00F50170" w:rsidRDefault="00F50170" w:rsidP="00F50170">
      <w:pPr>
        <w:spacing w:before="73"/>
        <w:ind w:left="705" w:right="-46"/>
        <w:rPr>
          <w:rFonts w:ascii="Arial"/>
          <w:b/>
          <w:sz w:val="36"/>
        </w:rPr>
      </w:pPr>
    </w:p>
    <w:p w14:paraId="42CC6F4D" w14:textId="77777777" w:rsidR="00F50170" w:rsidRDefault="00F50170" w:rsidP="00F50170">
      <w:pPr>
        <w:pStyle w:val="TableofFigures"/>
        <w:tabs>
          <w:tab w:val="right" w:leader="dot" w:pos="10080"/>
        </w:tabs>
        <w:ind w:right="-46"/>
        <w:rPr>
          <w:rFonts w:eastAsiaTheme="minorEastAsia" w:cstheme="minorBidi"/>
          <w:noProof/>
          <w:lang w:val="en-GB" w:eastAsia="en-GB"/>
        </w:rPr>
      </w:pPr>
      <w:r>
        <w:rPr>
          <w:rFonts w:ascii="Arial"/>
          <w:b/>
          <w:sz w:val="52"/>
        </w:rPr>
        <w:fldChar w:fldCharType="begin"/>
      </w:r>
      <w:r>
        <w:rPr>
          <w:rFonts w:ascii="Arial"/>
          <w:b/>
          <w:sz w:val="52"/>
        </w:rPr>
        <w:instrText xml:space="preserve"> TOC \h \z \c "Figure" </w:instrText>
      </w:r>
      <w:r>
        <w:rPr>
          <w:rFonts w:ascii="Arial"/>
          <w:b/>
          <w:sz w:val="52"/>
        </w:rPr>
        <w:fldChar w:fldCharType="separate"/>
      </w:r>
      <w:hyperlink w:anchor="_Toc69911017" w:history="1">
        <w:r w:rsidRPr="000133D4">
          <w:rPr>
            <w:rStyle w:val="Hyperlink"/>
            <w:rFonts w:eastAsia="Arial"/>
            <w:noProof/>
          </w:rPr>
          <w:t>Figure 1 Smart City Ecosystem Framework [5]</w:t>
        </w:r>
        <w:r>
          <w:rPr>
            <w:noProof/>
            <w:webHidden/>
          </w:rPr>
          <w:tab/>
        </w:r>
        <w:r>
          <w:rPr>
            <w:noProof/>
            <w:webHidden/>
          </w:rPr>
          <w:fldChar w:fldCharType="begin"/>
        </w:r>
        <w:r>
          <w:rPr>
            <w:noProof/>
            <w:webHidden/>
          </w:rPr>
          <w:instrText xml:space="preserve"> PAGEREF _Toc69911017 \h </w:instrText>
        </w:r>
        <w:r>
          <w:rPr>
            <w:noProof/>
            <w:webHidden/>
          </w:rPr>
        </w:r>
        <w:r>
          <w:rPr>
            <w:noProof/>
            <w:webHidden/>
          </w:rPr>
          <w:fldChar w:fldCharType="separate"/>
        </w:r>
        <w:r>
          <w:rPr>
            <w:noProof/>
            <w:webHidden/>
          </w:rPr>
          <w:t>9</w:t>
        </w:r>
        <w:r>
          <w:rPr>
            <w:noProof/>
            <w:webHidden/>
          </w:rPr>
          <w:fldChar w:fldCharType="end"/>
        </w:r>
      </w:hyperlink>
    </w:p>
    <w:p w14:paraId="37D6C606" w14:textId="77777777" w:rsidR="00F50170" w:rsidRDefault="004504BD" w:rsidP="00F50170">
      <w:pPr>
        <w:pStyle w:val="TableofFigures"/>
        <w:tabs>
          <w:tab w:val="right" w:leader="dot" w:pos="10080"/>
        </w:tabs>
        <w:ind w:right="-46"/>
        <w:rPr>
          <w:rFonts w:eastAsiaTheme="minorEastAsia" w:cstheme="minorBidi"/>
          <w:noProof/>
          <w:lang w:val="en-GB" w:eastAsia="en-GB"/>
        </w:rPr>
      </w:pPr>
      <w:hyperlink r:id="rId18" w:anchor="_Toc69911018" w:history="1">
        <w:r w:rsidR="00F50170" w:rsidRPr="000133D4">
          <w:rPr>
            <w:rStyle w:val="Hyperlink"/>
            <w:rFonts w:eastAsia="Arial"/>
            <w:noProof/>
          </w:rPr>
          <w:t>Figure 2 Implementation Strategies in Smart Cities</w:t>
        </w:r>
        <w:r w:rsidR="00F50170">
          <w:rPr>
            <w:noProof/>
            <w:webHidden/>
          </w:rPr>
          <w:tab/>
        </w:r>
        <w:r w:rsidR="00F50170">
          <w:rPr>
            <w:noProof/>
            <w:webHidden/>
          </w:rPr>
          <w:fldChar w:fldCharType="begin"/>
        </w:r>
        <w:r w:rsidR="00F50170">
          <w:rPr>
            <w:noProof/>
            <w:webHidden/>
          </w:rPr>
          <w:instrText xml:space="preserve"> PAGEREF _Toc69911018 \h </w:instrText>
        </w:r>
        <w:r w:rsidR="00F50170">
          <w:rPr>
            <w:noProof/>
            <w:webHidden/>
          </w:rPr>
        </w:r>
        <w:r w:rsidR="00F50170">
          <w:rPr>
            <w:noProof/>
            <w:webHidden/>
          </w:rPr>
          <w:fldChar w:fldCharType="separate"/>
        </w:r>
        <w:r w:rsidR="00F50170">
          <w:rPr>
            <w:noProof/>
            <w:webHidden/>
          </w:rPr>
          <w:t>15</w:t>
        </w:r>
        <w:r w:rsidR="00F50170">
          <w:rPr>
            <w:noProof/>
            <w:webHidden/>
          </w:rPr>
          <w:fldChar w:fldCharType="end"/>
        </w:r>
      </w:hyperlink>
    </w:p>
    <w:p w14:paraId="4577A0FB" w14:textId="77777777" w:rsidR="00F50170" w:rsidRDefault="004504BD" w:rsidP="00F50170">
      <w:pPr>
        <w:pStyle w:val="TableofFigures"/>
        <w:tabs>
          <w:tab w:val="right" w:leader="dot" w:pos="10080"/>
        </w:tabs>
        <w:ind w:right="-46"/>
        <w:rPr>
          <w:rFonts w:eastAsiaTheme="minorEastAsia" w:cstheme="minorBidi"/>
          <w:noProof/>
          <w:lang w:val="en-GB" w:eastAsia="en-GB"/>
        </w:rPr>
      </w:pPr>
      <w:hyperlink w:anchor="_Toc69911019" w:history="1">
        <w:r w:rsidR="00F50170" w:rsidRPr="000133D4">
          <w:rPr>
            <w:rStyle w:val="Hyperlink"/>
            <w:rFonts w:eastAsia="Arial"/>
            <w:noProof/>
          </w:rPr>
          <w:t>Figure 3 Athens Metropolitan Area, highlighting the surrounding municipality [27]</w:t>
        </w:r>
        <w:r w:rsidR="00F50170">
          <w:rPr>
            <w:noProof/>
            <w:webHidden/>
          </w:rPr>
          <w:tab/>
        </w:r>
        <w:r w:rsidR="00F50170">
          <w:rPr>
            <w:noProof/>
            <w:webHidden/>
          </w:rPr>
          <w:fldChar w:fldCharType="begin"/>
        </w:r>
        <w:r w:rsidR="00F50170">
          <w:rPr>
            <w:noProof/>
            <w:webHidden/>
          </w:rPr>
          <w:instrText xml:space="preserve"> PAGEREF _Toc69911019 \h </w:instrText>
        </w:r>
        <w:r w:rsidR="00F50170">
          <w:rPr>
            <w:noProof/>
            <w:webHidden/>
          </w:rPr>
        </w:r>
        <w:r w:rsidR="00F50170">
          <w:rPr>
            <w:noProof/>
            <w:webHidden/>
          </w:rPr>
          <w:fldChar w:fldCharType="separate"/>
        </w:r>
        <w:r w:rsidR="00F50170">
          <w:rPr>
            <w:noProof/>
            <w:webHidden/>
          </w:rPr>
          <w:t>20</w:t>
        </w:r>
        <w:r w:rsidR="00F50170">
          <w:rPr>
            <w:noProof/>
            <w:webHidden/>
          </w:rPr>
          <w:fldChar w:fldCharType="end"/>
        </w:r>
      </w:hyperlink>
    </w:p>
    <w:p w14:paraId="19679DFE" w14:textId="77777777" w:rsidR="00F50170" w:rsidRDefault="004504BD" w:rsidP="00F50170">
      <w:pPr>
        <w:pStyle w:val="TableofFigures"/>
        <w:tabs>
          <w:tab w:val="right" w:leader="dot" w:pos="10080"/>
        </w:tabs>
        <w:ind w:right="-46"/>
        <w:rPr>
          <w:rFonts w:eastAsiaTheme="minorEastAsia" w:cstheme="minorBidi"/>
          <w:noProof/>
          <w:lang w:val="en-GB" w:eastAsia="en-GB"/>
        </w:rPr>
      </w:pPr>
      <w:hyperlink w:anchor="_Toc69911020" w:history="1">
        <w:r w:rsidR="00F50170" w:rsidRPr="000133D4">
          <w:rPr>
            <w:rStyle w:val="Hyperlink"/>
            <w:rFonts w:eastAsia="Arial"/>
            <w:noProof/>
          </w:rPr>
          <w:t>Figure 4 Districts in Municipality of Athens</w:t>
        </w:r>
        <w:r w:rsidR="00F50170">
          <w:rPr>
            <w:noProof/>
            <w:webHidden/>
          </w:rPr>
          <w:tab/>
        </w:r>
        <w:r w:rsidR="00F50170">
          <w:rPr>
            <w:noProof/>
            <w:webHidden/>
          </w:rPr>
          <w:fldChar w:fldCharType="begin"/>
        </w:r>
        <w:r w:rsidR="00F50170">
          <w:rPr>
            <w:noProof/>
            <w:webHidden/>
          </w:rPr>
          <w:instrText xml:space="preserve"> PAGEREF _Toc69911020 \h </w:instrText>
        </w:r>
        <w:r w:rsidR="00F50170">
          <w:rPr>
            <w:noProof/>
            <w:webHidden/>
          </w:rPr>
        </w:r>
        <w:r w:rsidR="00F50170">
          <w:rPr>
            <w:noProof/>
            <w:webHidden/>
          </w:rPr>
          <w:fldChar w:fldCharType="separate"/>
        </w:r>
        <w:r w:rsidR="00F50170">
          <w:rPr>
            <w:noProof/>
            <w:webHidden/>
          </w:rPr>
          <w:t>20</w:t>
        </w:r>
        <w:r w:rsidR="00F50170">
          <w:rPr>
            <w:noProof/>
            <w:webHidden/>
          </w:rPr>
          <w:fldChar w:fldCharType="end"/>
        </w:r>
      </w:hyperlink>
    </w:p>
    <w:p w14:paraId="3724E6D3" w14:textId="77777777" w:rsidR="00F50170" w:rsidRDefault="00F50170" w:rsidP="00F50170">
      <w:pPr>
        <w:spacing w:before="73"/>
        <w:ind w:left="705" w:right="-46"/>
        <w:rPr>
          <w:rFonts w:ascii="Arial"/>
          <w:b/>
          <w:sz w:val="52"/>
        </w:rPr>
      </w:pPr>
      <w:r>
        <w:rPr>
          <w:rFonts w:ascii="Arial"/>
          <w:b/>
          <w:sz w:val="52"/>
        </w:rPr>
        <w:fldChar w:fldCharType="end"/>
      </w:r>
    </w:p>
    <w:p w14:paraId="1DB8066B" w14:textId="77777777" w:rsidR="00F50170" w:rsidRDefault="00F50170" w:rsidP="00F50170">
      <w:pPr>
        <w:spacing w:before="73"/>
        <w:ind w:left="705" w:right="-46"/>
        <w:rPr>
          <w:rFonts w:ascii="Arial"/>
          <w:b/>
          <w:sz w:val="36"/>
        </w:rPr>
      </w:pPr>
      <w:r w:rsidRPr="0068486B">
        <w:rPr>
          <w:rFonts w:ascii="Arial"/>
          <w:b/>
          <w:sz w:val="36"/>
        </w:rPr>
        <w:t xml:space="preserve"> </w:t>
      </w:r>
      <w:r>
        <w:rPr>
          <w:rFonts w:ascii="Arial"/>
          <w:b/>
          <w:sz w:val="36"/>
        </w:rPr>
        <w:t>List</w:t>
      </w:r>
      <w:r>
        <w:rPr>
          <w:rFonts w:ascii="Arial"/>
          <w:b/>
          <w:spacing w:val="-6"/>
          <w:sz w:val="36"/>
        </w:rPr>
        <w:t xml:space="preserve"> </w:t>
      </w:r>
      <w:r>
        <w:rPr>
          <w:rFonts w:ascii="Arial"/>
          <w:b/>
          <w:sz w:val="36"/>
        </w:rPr>
        <w:t>of</w:t>
      </w:r>
      <w:r>
        <w:rPr>
          <w:rFonts w:ascii="Arial"/>
          <w:b/>
          <w:spacing w:val="-5"/>
          <w:sz w:val="36"/>
        </w:rPr>
        <w:t xml:space="preserve"> </w:t>
      </w:r>
      <w:r>
        <w:rPr>
          <w:rFonts w:ascii="Arial"/>
          <w:b/>
          <w:sz w:val="36"/>
        </w:rPr>
        <w:t>Tables</w:t>
      </w:r>
    </w:p>
    <w:p w14:paraId="37DB0193" w14:textId="77777777" w:rsidR="00F50170" w:rsidRDefault="00F50170" w:rsidP="00F50170">
      <w:pPr>
        <w:pStyle w:val="TableofFigures"/>
        <w:tabs>
          <w:tab w:val="right" w:leader="dot" w:pos="10080"/>
        </w:tabs>
        <w:ind w:right="-46"/>
        <w:rPr>
          <w:rFonts w:eastAsiaTheme="minorEastAsia" w:cstheme="minorBidi"/>
          <w:i w:val="0"/>
          <w:iCs w:val="0"/>
          <w:noProof/>
          <w:sz w:val="22"/>
          <w:szCs w:val="22"/>
          <w:lang w:val="en-GB" w:eastAsia="en-GB"/>
        </w:rPr>
      </w:pPr>
      <w:r>
        <w:rPr>
          <w:rFonts w:ascii="Arial"/>
          <w:b/>
          <w:sz w:val="36"/>
        </w:rPr>
        <w:fldChar w:fldCharType="begin"/>
      </w:r>
      <w:r>
        <w:rPr>
          <w:rFonts w:ascii="Arial"/>
          <w:b/>
          <w:sz w:val="36"/>
        </w:rPr>
        <w:instrText xml:space="preserve"> TOC \h \z \c "Figure" </w:instrText>
      </w:r>
      <w:r>
        <w:rPr>
          <w:rFonts w:ascii="Arial"/>
          <w:b/>
          <w:sz w:val="36"/>
        </w:rPr>
        <w:fldChar w:fldCharType="separate"/>
      </w:r>
    </w:p>
    <w:p w14:paraId="67D841E9" w14:textId="77777777" w:rsidR="00F50170" w:rsidRPr="00DC6CF2" w:rsidRDefault="00F50170" w:rsidP="00F50170">
      <w:pPr>
        <w:pStyle w:val="TableofFigures"/>
        <w:tabs>
          <w:tab w:val="right" w:leader="dot" w:pos="10080"/>
        </w:tabs>
        <w:ind w:right="-46"/>
        <w:rPr>
          <w:rFonts w:eastAsiaTheme="minorEastAsia" w:cstheme="minorBidi"/>
          <w:i w:val="0"/>
          <w:iCs w:val="0"/>
          <w:noProof/>
          <w:sz w:val="22"/>
          <w:szCs w:val="22"/>
          <w:lang w:val="en-GB" w:eastAsia="en-GB"/>
        </w:rPr>
      </w:pPr>
      <w:r w:rsidRPr="00DC6CF2">
        <w:rPr>
          <w:rStyle w:val="Hyperlink"/>
          <w:rFonts w:eastAsia="Arial"/>
          <w:noProof/>
        </w:rPr>
        <w:fldChar w:fldCharType="begin"/>
      </w:r>
      <w:r w:rsidRPr="00DC6CF2">
        <w:rPr>
          <w:rStyle w:val="Hyperlink"/>
          <w:rFonts w:eastAsia="Arial"/>
          <w:noProof/>
        </w:rPr>
        <w:instrText xml:space="preserve"> TOC \h \z \c "Table" </w:instrText>
      </w:r>
      <w:r w:rsidRPr="00DC6CF2">
        <w:rPr>
          <w:rStyle w:val="Hyperlink"/>
          <w:rFonts w:eastAsia="Arial"/>
          <w:noProof/>
        </w:rPr>
        <w:fldChar w:fldCharType="separate"/>
      </w:r>
      <w:hyperlink w:anchor="_Toc70437735" w:history="1">
        <w:r w:rsidRPr="00DC6CF2">
          <w:rPr>
            <w:rStyle w:val="Hyperlink"/>
            <w:rFonts w:eastAsia="Arial"/>
            <w:noProof/>
          </w:rPr>
          <w:t>Table 1 Key Sectors in Smart City and Potential Application [11]</w:t>
        </w:r>
        <w:r w:rsidRPr="00DC6CF2">
          <w:rPr>
            <w:noProof/>
            <w:webHidden/>
          </w:rPr>
          <w:tab/>
        </w:r>
        <w:r w:rsidRPr="00DC6CF2">
          <w:rPr>
            <w:noProof/>
            <w:webHidden/>
          </w:rPr>
          <w:fldChar w:fldCharType="begin"/>
        </w:r>
        <w:r w:rsidRPr="00DC6CF2">
          <w:rPr>
            <w:noProof/>
            <w:webHidden/>
          </w:rPr>
          <w:instrText xml:space="preserve"> PAGEREF _Toc70437735 \h </w:instrText>
        </w:r>
        <w:r w:rsidRPr="00DC6CF2">
          <w:rPr>
            <w:noProof/>
            <w:webHidden/>
          </w:rPr>
        </w:r>
        <w:r w:rsidRPr="00DC6CF2">
          <w:rPr>
            <w:noProof/>
            <w:webHidden/>
          </w:rPr>
          <w:fldChar w:fldCharType="separate"/>
        </w:r>
        <w:r w:rsidRPr="00DC6CF2">
          <w:rPr>
            <w:noProof/>
            <w:webHidden/>
          </w:rPr>
          <w:t>9</w:t>
        </w:r>
        <w:r w:rsidRPr="00DC6CF2">
          <w:rPr>
            <w:noProof/>
            <w:webHidden/>
          </w:rPr>
          <w:fldChar w:fldCharType="end"/>
        </w:r>
      </w:hyperlink>
    </w:p>
    <w:p w14:paraId="6E657BDB" w14:textId="77777777" w:rsidR="00F50170" w:rsidRPr="00DC6CF2" w:rsidRDefault="004504BD" w:rsidP="00F50170">
      <w:pPr>
        <w:pStyle w:val="TableofFigures"/>
        <w:tabs>
          <w:tab w:val="right" w:leader="dot" w:pos="10080"/>
        </w:tabs>
        <w:ind w:right="-46"/>
        <w:rPr>
          <w:rFonts w:eastAsiaTheme="minorEastAsia" w:cstheme="minorBidi"/>
          <w:i w:val="0"/>
          <w:iCs w:val="0"/>
          <w:noProof/>
          <w:sz w:val="22"/>
          <w:szCs w:val="22"/>
          <w:lang w:val="en-GB" w:eastAsia="en-GB"/>
        </w:rPr>
      </w:pPr>
      <w:hyperlink w:anchor="_Toc70437736" w:history="1">
        <w:r w:rsidR="00F50170" w:rsidRPr="00DC6CF2">
          <w:rPr>
            <w:rStyle w:val="Hyperlink"/>
            <w:rFonts w:eastAsia="Arial"/>
            <w:noProof/>
          </w:rPr>
          <w:t>Table 2: Key Enabling Technologies</w:t>
        </w:r>
        <w:r w:rsidR="00F50170" w:rsidRPr="00DC6CF2">
          <w:rPr>
            <w:noProof/>
            <w:webHidden/>
          </w:rPr>
          <w:tab/>
        </w:r>
        <w:r w:rsidR="00F50170" w:rsidRPr="00DC6CF2">
          <w:rPr>
            <w:noProof/>
            <w:webHidden/>
          </w:rPr>
          <w:fldChar w:fldCharType="begin"/>
        </w:r>
        <w:r w:rsidR="00F50170" w:rsidRPr="00DC6CF2">
          <w:rPr>
            <w:noProof/>
            <w:webHidden/>
          </w:rPr>
          <w:instrText xml:space="preserve"> PAGEREF _Toc70437736 \h </w:instrText>
        </w:r>
        <w:r w:rsidR="00F50170" w:rsidRPr="00DC6CF2">
          <w:rPr>
            <w:noProof/>
            <w:webHidden/>
          </w:rPr>
        </w:r>
        <w:r w:rsidR="00F50170" w:rsidRPr="00DC6CF2">
          <w:rPr>
            <w:noProof/>
            <w:webHidden/>
          </w:rPr>
          <w:fldChar w:fldCharType="separate"/>
        </w:r>
        <w:r w:rsidR="00F50170" w:rsidRPr="00DC6CF2">
          <w:rPr>
            <w:noProof/>
            <w:webHidden/>
          </w:rPr>
          <w:t>9</w:t>
        </w:r>
        <w:r w:rsidR="00F50170" w:rsidRPr="00DC6CF2">
          <w:rPr>
            <w:noProof/>
            <w:webHidden/>
          </w:rPr>
          <w:fldChar w:fldCharType="end"/>
        </w:r>
      </w:hyperlink>
    </w:p>
    <w:p w14:paraId="55620709" w14:textId="464D7632" w:rsidR="00F50170" w:rsidRDefault="00F50170" w:rsidP="00F50170">
      <w:pPr>
        <w:sectPr w:rsidR="00F50170" w:rsidSect="00513431">
          <w:type w:val="oddPage"/>
          <w:pgSz w:w="11906" w:h="16838"/>
          <w:pgMar w:top="1418" w:right="1418" w:bottom="1418" w:left="1418" w:header="709" w:footer="709" w:gutter="567"/>
          <w:pgNumType w:fmt="lowerRoman"/>
          <w:cols w:space="708"/>
          <w:docGrid w:linePitch="360"/>
        </w:sectPr>
      </w:pPr>
      <w:r w:rsidRPr="00DC6CF2">
        <w:rPr>
          <w:rStyle w:val="Hyperlink"/>
          <w:rFonts w:asciiTheme="minorHAnsi" w:eastAsia="Arial" w:hAnsiTheme="minorHAnsi"/>
          <w:noProof/>
        </w:rPr>
        <w:fldChar w:fldCharType="end"/>
      </w:r>
      <w:r>
        <w:rPr>
          <w:rFonts w:ascii="Arial" w:hAnsiTheme="minorHAnsi"/>
          <w:b/>
          <w:sz w:val="36"/>
          <w:szCs w:val="20"/>
        </w:rPr>
        <w:fldChar w:fldCharType="end"/>
      </w:r>
    </w:p>
    <w:p w14:paraId="2CB4C0BC" w14:textId="77777777" w:rsidR="00DA08AD" w:rsidRDefault="00145B63" w:rsidP="00BB53D4">
      <w:pPr>
        <w:pStyle w:val="Heading1"/>
        <w:rPr>
          <w:lang w:val="en-US"/>
        </w:rPr>
      </w:pPr>
      <w:bookmarkStart w:id="7" w:name="_Toc72522493"/>
      <w:r>
        <w:rPr>
          <w:lang w:val="en-US"/>
        </w:rPr>
        <w:lastRenderedPageBreak/>
        <w:t>Introduction</w:t>
      </w:r>
      <w:bookmarkEnd w:id="7"/>
    </w:p>
    <w:p w14:paraId="5F649E58" w14:textId="77777777" w:rsidR="00F50170" w:rsidRPr="00F50170" w:rsidRDefault="00F50170" w:rsidP="00F50170">
      <w:pPr>
        <w:pStyle w:val="BodyText"/>
        <w:spacing w:line="360" w:lineRule="auto"/>
        <w:ind w:right="-46"/>
        <w:jc w:val="both"/>
      </w:pPr>
      <w:r w:rsidRPr="00F50170">
        <w:t>The world´s appetite for seamless and smart services has ever been increasing since the technology boom in the end of 20th century. Our daily experiences in cities are increasingly tactile and efficient within the smart intelligent systems: smart devices</w:t>
      </w:r>
      <w:commentRangeStart w:id="8"/>
      <w:r w:rsidRPr="00F50170">
        <w:t xml:space="preserve"> alert everyday joe of subway delays but assure them that the day’s air quality is good, so </w:t>
      </w:r>
      <w:proofErr w:type="gramStart"/>
      <w:r w:rsidRPr="00F50170">
        <w:t>he  can</w:t>
      </w:r>
      <w:proofErr w:type="gramEnd"/>
      <w:r w:rsidRPr="00F50170">
        <w:t xml:space="preserve"> make an informed decision to cycle to work, staying fit in the process. An entrepreneur applies for a business license and is pleased to find not only a simple digital form with fast approval but ample city data that helps her identify a good location for her new </w:t>
      </w:r>
      <w:proofErr w:type="gramStart"/>
      <w:r w:rsidRPr="00F50170">
        <w:t>business .</w:t>
      </w:r>
      <w:proofErr w:type="gramEnd"/>
      <w:r w:rsidRPr="00F50170">
        <w:t xml:space="preserve"> A middle-aged woman worried about her aging father living alone is reassured to learn that local healthcare providers can monitor his diabetes and video chat with him in his home. </w:t>
      </w:r>
      <w:commentRangeEnd w:id="8"/>
      <w:r w:rsidRPr="00F50170">
        <w:commentReference w:id="8"/>
      </w:r>
      <w:r w:rsidRPr="00F50170">
        <w:t>Smart devices are now the new compass to the city, and a smart city is the city ready for future.</w:t>
      </w:r>
    </w:p>
    <w:p w14:paraId="321B8623" w14:textId="77777777" w:rsidR="00F50170" w:rsidRPr="00F50170" w:rsidRDefault="00F50170" w:rsidP="00F50170">
      <w:pPr>
        <w:pStyle w:val="BodyText"/>
        <w:spacing w:line="360" w:lineRule="auto"/>
        <w:ind w:right="-46"/>
        <w:jc w:val="both"/>
      </w:pPr>
    </w:p>
    <w:p w14:paraId="64F5C354" w14:textId="77777777" w:rsidR="00F50170" w:rsidRPr="00F50170" w:rsidRDefault="00F50170" w:rsidP="00F50170">
      <w:pPr>
        <w:pStyle w:val="BodyText"/>
        <w:spacing w:line="360" w:lineRule="auto"/>
        <w:ind w:right="-46"/>
        <w:jc w:val="both"/>
      </w:pPr>
      <w:commentRangeStart w:id="9"/>
      <w:r w:rsidRPr="00F50170">
        <w:t>Wealth of information at our fingertips navigate us to a more efficient use of our time and resources in our day to day activities</w:t>
      </w:r>
      <w:commentRangeEnd w:id="9"/>
      <w:r w:rsidRPr="00F50170">
        <w:commentReference w:id="9"/>
      </w:r>
      <w:r w:rsidRPr="00F50170">
        <w:t xml:space="preserve">. </w:t>
      </w:r>
      <w:proofErr w:type="gramStart"/>
      <w:r w:rsidRPr="00F50170">
        <w:t>These infinite information feed</w:t>
      </w:r>
      <w:proofErr w:type="gramEnd"/>
      <w:r w:rsidRPr="00F50170">
        <w:t xml:space="preserve"> is continuously fed by layers of sensors and trackers embedded throughout our urban environment: data flows in real time, mined into analytics ecosystems to run hyper-complex city operations and infrastructure often with minimum human interaction. As million more urban dwellers use them to make better decisions, the data accumulations </w:t>
      </w:r>
      <w:proofErr w:type="gramStart"/>
      <w:r w:rsidRPr="00F50170">
        <w:t>adds</w:t>
      </w:r>
      <w:proofErr w:type="gramEnd"/>
      <w:r w:rsidRPr="00F50170">
        <w:t xml:space="preserve"> up to exponential critical mass of information flow, the city as a whole is more responsive and productive. Less waiting time at transits and queue, more economical solutions to everyday needs. Energy, resources, space, and investment are utilized more efficiently. Ultimately, creating the ecosystem that defines a smart city.</w:t>
      </w:r>
    </w:p>
    <w:p w14:paraId="43536CD2" w14:textId="77777777" w:rsidR="00F50170" w:rsidRPr="00F50170" w:rsidRDefault="00F50170" w:rsidP="00F50170">
      <w:pPr>
        <w:pStyle w:val="BodyText"/>
        <w:spacing w:line="360" w:lineRule="auto"/>
        <w:ind w:right="-46"/>
        <w:jc w:val="both"/>
      </w:pPr>
    </w:p>
    <w:p w14:paraId="4AB6EF5D" w14:textId="5087C4A7" w:rsidR="00F50170" w:rsidRPr="006B0D5F" w:rsidRDefault="00F50170" w:rsidP="00381131">
      <w:pPr>
        <w:pStyle w:val="BodyText"/>
        <w:spacing w:line="360" w:lineRule="auto"/>
        <w:ind w:right="-46"/>
        <w:jc w:val="both"/>
        <w:rPr>
          <w:i/>
          <w:iCs/>
          <w:color w:val="FF0000"/>
          <w:lang w:val="en-GB"/>
        </w:rPr>
      </w:pPr>
      <w:r w:rsidRPr="00F50170">
        <w:t xml:space="preserve">Our growth in technology are also supported by the </w:t>
      </w:r>
      <w:proofErr w:type="gramStart"/>
      <w:r w:rsidRPr="00F50170">
        <w:t>ever growing</w:t>
      </w:r>
      <w:proofErr w:type="gramEnd"/>
      <w:r w:rsidRPr="00F50170">
        <w:t xml:space="preserve"> urban population, rampant physical development both exacerbated by the digital easiness in doing business and social mobility (up the ladder) is seen to have an adverse effect on how we use our limited resources in cities: land</w:t>
      </w:r>
      <w:r w:rsidRPr="006B0D5F">
        <w:rPr>
          <w:lang w:val="en-GB"/>
        </w:rPr>
        <w:t xml:space="preserve">. </w:t>
      </w:r>
    </w:p>
    <w:p w14:paraId="67098D90" w14:textId="77777777" w:rsidR="00F50170" w:rsidRPr="006B0D5F" w:rsidRDefault="00F50170" w:rsidP="00F50170">
      <w:pPr>
        <w:pStyle w:val="BodyText"/>
        <w:spacing w:line="360" w:lineRule="auto"/>
        <w:ind w:left="705" w:right="-46"/>
        <w:jc w:val="both"/>
        <w:rPr>
          <w:lang w:val="en-GB"/>
        </w:rPr>
      </w:pPr>
      <w:r w:rsidRPr="006B0D5F">
        <w:rPr>
          <w:noProof/>
        </w:rPr>
        <w:lastRenderedPageBreak/>
        <w:drawing>
          <wp:anchor distT="0" distB="0" distL="114300" distR="114300" simplePos="0" relativeHeight="251604480" behindDoc="0" locked="0" layoutInCell="1" allowOverlap="1" wp14:anchorId="5E1B433E" wp14:editId="3A687D42">
            <wp:simplePos x="0" y="0"/>
            <wp:positionH relativeFrom="page">
              <wp:posOffset>1862448</wp:posOffset>
            </wp:positionH>
            <wp:positionV relativeFrom="paragraph">
              <wp:posOffset>262890</wp:posOffset>
            </wp:positionV>
            <wp:extent cx="4450080" cy="2727325"/>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7693"/>
                    <a:stretch/>
                  </pic:blipFill>
                  <pic:spPr bwMode="auto">
                    <a:xfrm>
                      <a:off x="0" y="0"/>
                      <a:ext cx="4450080" cy="2727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488B1CA" w14:textId="77777777" w:rsidR="00F50170" w:rsidRPr="006B0D5F" w:rsidRDefault="00F50170" w:rsidP="00F50170">
      <w:pPr>
        <w:pStyle w:val="BodyText"/>
        <w:spacing w:line="360" w:lineRule="auto"/>
        <w:ind w:left="705" w:right="-46"/>
        <w:jc w:val="both"/>
        <w:rPr>
          <w:lang w:val="en-GB"/>
        </w:rPr>
      </w:pPr>
      <w:r w:rsidRPr="006B0D5F">
        <w:rPr>
          <w:lang w:val="en-GB"/>
        </w:rPr>
        <w:t xml:space="preserve"> </w:t>
      </w:r>
    </w:p>
    <w:p w14:paraId="3B19827A" w14:textId="77777777" w:rsidR="00F50170" w:rsidRPr="006B0D5F" w:rsidRDefault="00F50170" w:rsidP="001172B4">
      <w:pPr>
        <w:pStyle w:val="BodyText"/>
        <w:spacing w:line="360" w:lineRule="auto"/>
        <w:ind w:right="-46"/>
        <w:jc w:val="both"/>
        <w:rPr>
          <w:b/>
          <w:bCs/>
          <w:lang w:val="en-GB"/>
        </w:rPr>
      </w:pPr>
      <w:r w:rsidRPr="006B0D5F">
        <w:rPr>
          <w:b/>
          <w:bCs/>
          <w:lang w:val="en-GB"/>
        </w:rPr>
        <w:t xml:space="preserve">Research Question 1 </w:t>
      </w:r>
    </w:p>
    <w:p w14:paraId="5CAF51F8" w14:textId="00FFE7EA" w:rsidR="00F50170" w:rsidRPr="006B0D5F" w:rsidRDefault="00F50170" w:rsidP="001172B4">
      <w:pPr>
        <w:pStyle w:val="BodyText"/>
        <w:spacing w:line="360" w:lineRule="auto"/>
        <w:ind w:right="-46"/>
        <w:jc w:val="both"/>
        <w:rPr>
          <w:b/>
          <w:bCs/>
          <w:lang w:val="en-GB"/>
        </w:rPr>
      </w:pPr>
      <w:r w:rsidRPr="006B0D5F">
        <w:rPr>
          <w:b/>
          <w:bCs/>
          <w:lang w:val="en-GB"/>
        </w:rPr>
        <w:t xml:space="preserve">How can data mining </w:t>
      </w:r>
      <w:r w:rsidR="00336E41">
        <w:rPr>
          <w:b/>
          <w:bCs/>
          <w:lang w:val="en-GB"/>
        </w:rPr>
        <w:t>impact the real estate industry and what are the current state of art?</w:t>
      </w:r>
    </w:p>
    <w:p w14:paraId="4CE87427" w14:textId="77777777" w:rsidR="00F50170" w:rsidRPr="006B0D5F" w:rsidRDefault="00F50170" w:rsidP="001172B4">
      <w:pPr>
        <w:pStyle w:val="BodyText"/>
        <w:spacing w:line="360" w:lineRule="auto"/>
        <w:ind w:right="-46"/>
        <w:jc w:val="both"/>
        <w:rPr>
          <w:b/>
          <w:bCs/>
          <w:lang w:val="en-GB"/>
        </w:rPr>
      </w:pPr>
    </w:p>
    <w:p w14:paraId="0CBCECF0" w14:textId="77777777" w:rsidR="00F50170" w:rsidRPr="006B0D5F" w:rsidRDefault="00F50170" w:rsidP="001172B4">
      <w:pPr>
        <w:pStyle w:val="BodyText"/>
        <w:spacing w:line="360" w:lineRule="auto"/>
        <w:ind w:right="-46"/>
        <w:jc w:val="both"/>
        <w:rPr>
          <w:b/>
          <w:bCs/>
          <w:lang w:val="en-GB"/>
        </w:rPr>
      </w:pPr>
      <w:r w:rsidRPr="006B0D5F">
        <w:rPr>
          <w:b/>
          <w:bCs/>
          <w:lang w:val="en-GB"/>
        </w:rPr>
        <w:t>Research Question 2</w:t>
      </w:r>
    </w:p>
    <w:p w14:paraId="46DA74D3" w14:textId="3D2D78D7" w:rsidR="00F50170" w:rsidRPr="006B0D5F" w:rsidRDefault="00F50170" w:rsidP="001172B4">
      <w:pPr>
        <w:pStyle w:val="BodyText"/>
        <w:spacing w:line="360" w:lineRule="auto"/>
        <w:ind w:right="-46"/>
        <w:jc w:val="both"/>
        <w:rPr>
          <w:b/>
          <w:bCs/>
          <w:lang w:val="en-GB"/>
        </w:rPr>
      </w:pPr>
      <w:r w:rsidRPr="006B0D5F">
        <w:rPr>
          <w:b/>
          <w:bCs/>
          <w:lang w:val="en-GB"/>
        </w:rPr>
        <w:t xml:space="preserve">What data mining techniques can </w:t>
      </w:r>
      <w:r w:rsidR="0049173D">
        <w:rPr>
          <w:b/>
          <w:bCs/>
          <w:lang w:val="en-GB"/>
        </w:rPr>
        <w:t>be used to create a prediction model for house prices?</w:t>
      </w:r>
    </w:p>
    <w:p w14:paraId="45C0A0FD" w14:textId="77777777" w:rsidR="00F50170" w:rsidRPr="006B0D5F" w:rsidRDefault="00F50170" w:rsidP="00F50170">
      <w:pPr>
        <w:pStyle w:val="BodyText"/>
        <w:spacing w:line="360" w:lineRule="auto"/>
        <w:ind w:right="-46"/>
        <w:jc w:val="both"/>
        <w:rPr>
          <w:color w:val="FF0000"/>
        </w:rPr>
      </w:pPr>
    </w:p>
    <w:p w14:paraId="3543F7F5" w14:textId="5809B6F5" w:rsidR="00F50170" w:rsidRDefault="00F50170">
      <w:pPr>
        <w:rPr>
          <w:rStyle w:val="Strong"/>
          <w:b w:val="0"/>
          <w:lang w:val="en-US"/>
        </w:rPr>
      </w:pPr>
      <w:r w:rsidRPr="00F50170">
        <w:rPr>
          <w:rStyle w:val="Strong"/>
          <w:b w:val="0"/>
          <w:bCs w:val="0"/>
          <w:lang w:val="en-US"/>
        </w:rPr>
        <w:t xml:space="preserve">This </w:t>
      </w:r>
      <w:r w:rsidRPr="00F50170">
        <w:rPr>
          <w:rStyle w:val="Strong"/>
          <w:b w:val="0"/>
          <w:lang w:val="en-US"/>
        </w:rPr>
        <w:t>thesis</w:t>
      </w:r>
      <w:r w:rsidRPr="00F50170">
        <w:rPr>
          <w:rStyle w:val="Strong"/>
          <w:b w:val="0"/>
          <w:bCs w:val="0"/>
          <w:lang w:val="en-US"/>
        </w:rPr>
        <w:t xml:space="preserve"> is organized as follow: This section is an introduction on the subject matter. The second section will </w:t>
      </w:r>
      <w:proofErr w:type="gramStart"/>
      <w:r w:rsidRPr="00F50170">
        <w:rPr>
          <w:rStyle w:val="Strong"/>
          <w:b w:val="0"/>
          <w:bCs w:val="0"/>
          <w:lang w:val="en-US"/>
        </w:rPr>
        <w:t>look into</w:t>
      </w:r>
      <w:proofErr w:type="gramEnd"/>
      <w:r w:rsidRPr="00F50170">
        <w:rPr>
          <w:rStyle w:val="Strong"/>
          <w:b w:val="0"/>
          <w:bCs w:val="0"/>
          <w:lang w:val="en-US"/>
        </w:rPr>
        <w:t xml:space="preserve"> fundamental concept of smart city, big data mining and how they intersect. The scope and methodology of the study is then discussed in section three</w:t>
      </w:r>
    </w:p>
    <w:p w14:paraId="1CB17866" w14:textId="77777777" w:rsidR="00F50170" w:rsidRDefault="00F50170">
      <w:pPr>
        <w:rPr>
          <w:rStyle w:val="Strong"/>
          <w:b w:val="0"/>
          <w:lang w:val="en-US"/>
        </w:rPr>
      </w:pPr>
    </w:p>
    <w:p w14:paraId="31DE3979" w14:textId="7905DC20" w:rsidR="00915C19" w:rsidRPr="00DA08AD" w:rsidRDefault="00915C19" w:rsidP="00DA08AD">
      <w:pPr>
        <w:jc w:val="center"/>
        <w:rPr>
          <w:rStyle w:val="Strong"/>
          <w:b w:val="0"/>
        </w:rPr>
      </w:pPr>
    </w:p>
    <w:p w14:paraId="354FAAA7" w14:textId="77777777" w:rsidR="009E4136" w:rsidRDefault="009E4136">
      <w:pPr>
        <w:rPr>
          <w:rStyle w:val="Strong"/>
          <w:b w:val="0"/>
        </w:rPr>
      </w:pPr>
    </w:p>
    <w:p w14:paraId="4C529E63" w14:textId="77777777" w:rsidR="009E4136" w:rsidRDefault="009E4136">
      <w:pPr>
        <w:rPr>
          <w:rStyle w:val="Strong"/>
          <w:b w:val="0"/>
        </w:rPr>
      </w:pPr>
    </w:p>
    <w:p w14:paraId="18930E04" w14:textId="77777777" w:rsidR="009E4136" w:rsidRDefault="009E4136">
      <w:pPr>
        <w:rPr>
          <w:rStyle w:val="Strong"/>
          <w:b w:val="0"/>
        </w:rPr>
      </w:pPr>
    </w:p>
    <w:p w14:paraId="3680BCFD" w14:textId="77777777" w:rsidR="00BB53D4" w:rsidRPr="00DD2840" w:rsidRDefault="00BB53D4">
      <w:pPr>
        <w:rPr>
          <w:lang w:val="en-US"/>
        </w:rPr>
      </w:pPr>
    </w:p>
    <w:p w14:paraId="03DF038A" w14:textId="77777777" w:rsidR="00BB53D4" w:rsidRPr="00DD2840" w:rsidRDefault="00BB53D4">
      <w:pPr>
        <w:rPr>
          <w:lang w:val="en-US"/>
        </w:rPr>
      </w:pPr>
    </w:p>
    <w:p w14:paraId="1D977F81" w14:textId="77777777" w:rsidR="00DA08AD" w:rsidRPr="00DD2840" w:rsidRDefault="00DA08AD">
      <w:pPr>
        <w:rPr>
          <w:lang w:val="en-US"/>
        </w:rPr>
      </w:pPr>
    </w:p>
    <w:p w14:paraId="58033E72" w14:textId="77777777" w:rsidR="00DA08AD" w:rsidRPr="00DD2840" w:rsidRDefault="00DA08AD">
      <w:pPr>
        <w:rPr>
          <w:lang w:val="en-US"/>
        </w:rPr>
        <w:sectPr w:rsidR="00DA08AD" w:rsidRPr="00DD2840" w:rsidSect="00A97E79">
          <w:footerReference w:type="default" r:id="rId23"/>
          <w:type w:val="oddPage"/>
          <w:pgSz w:w="11906" w:h="16838"/>
          <w:pgMar w:top="1418" w:right="1418" w:bottom="1418" w:left="1418" w:header="709" w:footer="709" w:gutter="567"/>
          <w:pgNumType w:start="1"/>
          <w:cols w:space="708"/>
          <w:docGrid w:linePitch="360"/>
        </w:sectPr>
      </w:pPr>
    </w:p>
    <w:p w14:paraId="0F7F794D" w14:textId="7CF2D010" w:rsidR="00DA08AD" w:rsidRPr="00BB53D4" w:rsidRDefault="00F50170" w:rsidP="00BB53D4">
      <w:pPr>
        <w:pStyle w:val="Heading1"/>
      </w:pPr>
      <w:bookmarkStart w:id="10" w:name="_Toc72522494"/>
      <w:r>
        <w:rPr>
          <w:lang w:val="en-US"/>
        </w:rPr>
        <w:lastRenderedPageBreak/>
        <w:t>Smart Cities</w:t>
      </w:r>
      <w:bookmarkEnd w:id="10"/>
    </w:p>
    <w:p w14:paraId="7E017F4B" w14:textId="77777777" w:rsidR="00F50170" w:rsidRPr="00907D6B" w:rsidRDefault="00F50170" w:rsidP="00F50170">
      <w:pPr>
        <w:pStyle w:val="BodyText"/>
        <w:spacing w:line="360" w:lineRule="auto"/>
        <w:ind w:right="-46"/>
        <w:jc w:val="both"/>
      </w:pPr>
      <w:r w:rsidRPr="00907D6B">
        <w:t xml:space="preserve">Smart city is not relatively new, it has been </w:t>
      </w:r>
      <w:r>
        <w:t>the</w:t>
      </w:r>
      <w:r w:rsidRPr="00907D6B">
        <w:t xml:space="preserve"> topic of discussion since the dot</w:t>
      </w:r>
      <w:r>
        <w:t>-</w:t>
      </w:r>
      <w:r w:rsidRPr="00907D6B">
        <w:t>com boom, and foreground to many science-fiction literature and movies.</w:t>
      </w:r>
      <w:r>
        <w:t xml:space="preserve"> Data Mining is a key component of smart city infrastructure where big data, considered as a big part of the ecosystem where it feeds </w:t>
      </w:r>
      <w:proofErr w:type="gramStart"/>
      <w:r>
        <w:t>and also</w:t>
      </w:r>
      <w:proofErr w:type="gramEnd"/>
      <w:r>
        <w:t xml:space="preserve"> gain information in a perpetual informational machine.</w:t>
      </w:r>
      <w:r w:rsidRPr="00907D6B">
        <w:t xml:space="preserve"> Its definition, etymology and </w:t>
      </w:r>
      <w:proofErr w:type="gramStart"/>
      <w:r w:rsidRPr="00907D6B">
        <w:t>scope</w:t>
      </w:r>
      <w:proofErr w:type="gramEnd"/>
      <w:r w:rsidRPr="00907D6B">
        <w:t xml:space="preserve"> however, is ever growing and we look into some relevant literature into the term to make it more understandable in relation to the subject matter of the thesis.</w:t>
      </w:r>
      <w:r>
        <w:t xml:space="preserve"> </w:t>
      </w:r>
    </w:p>
    <w:p w14:paraId="1DD1F002" w14:textId="0FF44F7F" w:rsidR="00BB53D4" w:rsidRPr="009F629B" w:rsidRDefault="00F50170" w:rsidP="00BB53D4">
      <w:pPr>
        <w:pStyle w:val="Heading2"/>
      </w:pPr>
      <w:bookmarkStart w:id="11" w:name="_Toc72522495"/>
      <w:r>
        <w:rPr>
          <w:lang w:val="en-US"/>
        </w:rPr>
        <w:t>Smart City Definition</w:t>
      </w:r>
      <w:bookmarkEnd w:id="11"/>
    </w:p>
    <w:p w14:paraId="02A9222B" w14:textId="3F8A2F86" w:rsidR="00F50170" w:rsidRDefault="00F50170" w:rsidP="00F50170">
      <w:pPr>
        <w:pStyle w:val="BodyText"/>
        <w:spacing w:line="360" w:lineRule="auto"/>
        <w:ind w:right="-46"/>
        <w:jc w:val="both"/>
      </w:pPr>
      <w:proofErr w:type="gramStart"/>
      <w:r>
        <w:t>So</w:t>
      </w:r>
      <w:proofErr w:type="gramEnd"/>
      <w:r>
        <w:t xml:space="preserve"> what makes a city smart? Is it flying cars, sleek urban landscape and isolated high-tech building? Is it its ability to respond to issues in real time? How has our understanding and idea about smart city evolved? We will </w:t>
      </w:r>
      <w:proofErr w:type="gramStart"/>
      <w:r>
        <w:t>discussed</w:t>
      </w:r>
      <w:proofErr w:type="gramEnd"/>
      <w:r>
        <w:t xml:space="preserve"> this further in the next sub-chapter.</w:t>
      </w:r>
    </w:p>
    <w:p w14:paraId="1C375A6B" w14:textId="77777777" w:rsidR="00F50170" w:rsidRDefault="00F50170" w:rsidP="00F50170">
      <w:pPr>
        <w:pStyle w:val="BodyText"/>
        <w:spacing w:line="360" w:lineRule="auto"/>
        <w:ind w:right="-46" w:firstLine="720"/>
        <w:jc w:val="both"/>
      </w:pPr>
    </w:p>
    <w:p w14:paraId="79B6983E" w14:textId="77777777" w:rsidR="00F50170" w:rsidRDefault="00F50170" w:rsidP="00F50170">
      <w:pPr>
        <w:pStyle w:val="BodyText"/>
        <w:spacing w:line="360" w:lineRule="auto"/>
        <w:ind w:right="-46" w:firstLine="363"/>
        <w:jc w:val="both"/>
      </w:pPr>
      <w:bookmarkStart w:id="12" w:name="_Hlk72515842"/>
      <w:r w:rsidRPr="002C219C">
        <w:rPr>
          <w:lang w:val="en-GB"/>
        </w:rPr>
        <w:t xml:space="preserve">An indicative </w:t>
      </w:r>
      <w:r>
        <w:rPr>
          <w:lang w:val="en-GB"/>
        </w:rPr>
        <w:t>smart city</w:t>
      </w:r>
      <w:r w:rsidRPr="002C219C">
        <w:rPr>
          <w:lang w:val="en-GB"/>
        </w:rPr>
        <w:t xml:space="preserve"> definition comes from ISO/IEC </w:t>
      </w:r>
      <w:r>
        <w:rPr>
          <w:lang w:val="en-GB"/>
        </w:rPr>
        <w:fldChar w:fldCharType="begin"/>
      </w:r>
      <w:r>
        <w:rPr>
          <w:lang w:val="en-GB"/>
        </w:rPr>
        <w:instrText xml:space="preserve"> ADDIN ZOTERO_ITEM CSL_CITATION {"citationID":"XPswW9dB","properties":{"formattedCitation":"[4]","plainCitation":"[4]","noteIndex":0},"citationItems":[{"id":54,"uris":["http://zotero.org/users/7567862/items/3QHBWCHJ"],"uri":["http://zotero.org/users/7567862/items/3QHBWCHJ"],"itemData":{"id":54,"type":"webpage","title":"ISO/TS 37151:2015(en), Smart community infrastructures — Principles and requirements for performance metrics","URL":"https://www.iso.org/obp/ui/#iso:std:iso:ts:37151:ed-1:v1:en","accessed":{"date-parts":[["2021",3,9]]}}}],"schema":"https://github.com/citation-style-language/schema/raw/master/csl-citation.json"} </w:instrText>
      </w:r>
      <w:r>
        <w:rPr>
          <w:lang w:val="en-GB"/>
        </w:rPr>
        <w:fldChar w:fldCharType="separate"/>
      </w:r>
      <w:r w:rsidRPr="00537A9E">
        <w:t>[4]</w:t>
      </w:r>
      <w:r>
        <w:rPr>
          <w:lang w:val="en-GB"/>
        </w:rPr>
        <w:fldChar w:fldCharType="end"/>
      </w:r>
      <w:r>
        <w:rPr>
          <w:lang w:val="en-GB"/>
        </w:rPr>
        <w:t xml:space="preserve"> </w:t>
      </w:r>
      <w:r w:rsidRPr="002C219C">
        <w:rPr>
          <w:lang w:val="en-GB"/>
        </w:rPr>
        <w:t xml:space="preserve">and recognizes the smart and sustainable city as “an innovative city that uses </w:t>
      </w:r>
      <w:r>
        <w:rPr>
          <w:lang w:val="en-GB"/>
        </w:rPr>
        <w:t>information technology</w:t>
      </w:r>
      <w:r w:rsidRPr="002C219C">
        <w:rPr>
          <w:lang w:val="en-GB"/>
        </w:rPr>
        <w:t xml:space="preserve"> and other means to improve quality of life, efficiency of urban operation and services, and competitiveness, while ensuring that it meets the needs of present and future generations with respect to economic, social, and environmental</w:t>
      </w:r>
      <w:r>
        <w:rPr>
          <w:lang w:val="en-GB"/>
        </w:rPr>
        <w:t xml:space="preserve"> </w:t>
      </w:r>
      <w:r w:rsidRPr="002C219C">
        <w:rPr>
          <w:lang w:val="en-GB"/>
        </w:rPr>
        <w:t>aspects.”</w:t>
      </w:r>
      <w:r>
        <w:t xml:space="preserve"> A pretty much common view for most technical urban technologist and professionals alike.</w:t>
      </w:r>
    </w:p>
    <w:p w14:paraId="6CFB783C" w14:textId="77777777" w:rsidR="00F50170" w:rsidRDefault="00F50170" w:rsidP="00F50170">
      <w:pPr>
        <w:pStyle w:val="BodyText"/>
        <w:spacing w:line="360" w:lineRule="auto"/>
        <w:ind w:right="-46"/>
        <w:jc w:val="both"/>
      </w:pPr>
    </w:p>
    <w:p w14:paraId="06407D6D" w14:textId="77777777" w:rsidR="00F50170" w:rsidRDefault="00F50170" w:rsidP="00F50170">
      <w:pPr>
        <w:pStyle w:val="BodyText"/>
        <w:spacing w:line="360" w:lineRule="auto"/>
        <w:ind w:right="-46" w:firstLine="363"/>
        <w:jc w:val="both"/>
      </w:pPr>
      <w:r>
        <w:t>However, the term smart city has been interpreted differently within different context and field of study. Usage of the term “smart” as a branding tool also has been the subject to many debate For example, London- a world ranked smart city, with extensive technology application form wide use of surveillance systems, traffic management and highly robust open data platforms, they are still riddled with unequal growth, empty skyscrapers, homelessness and urban poor</w:t>
      </w:r>
      <w:r w:rsidRPr="00944F98">
        <w:t xml:space="preserve"> </w:t>
      </w:r>
      <w:r>
        <w:fldChar w:fldCharType="begin"/>
      </w:r>
      <w:r>
        <w:instrText xml:space="preserve"> ADDIN ZOTERO_ITEM CSL_CITATION {"citationID":"3FQrzzl0","properties":{"formattedCitation":"[5]","plainCitation":"[5]","noteIndex":0},"citationItems":[{"id":86,"uris":["http://zotero.org/users/7567862/items/5AZ6TM35"],"uri":["http://zotero.org/users/7567862/items/5AZ6TM35"],"itemData":{"id":86,"type":"webpage","abstract":"Digital stardust won’t magically make future cities more affordable or resilient.","container-title":"The Atlantic","language":"en","note":"section: Technology","title":"Stop Saying 'Smart Cities'","URL":"https://www.theatlantic.com/technology/archive/2018/02/stupid-cities/553052/","author":[{"family":"Sterling","given":"Bruce"}],"accessed":{"date-parts":[["2021",4,12]]},"issued":{"date-parts":[["2018",2,12]]}}}],"schema":"https://github.com/citation-style-language/schema/raw/master/csl-citation.json"} </w:instrText>
      </w:r>
      <w:r>
        <w:fldChar w:fldCharType="separate"/>
      </w:r>
      <w:r w:rsidRPr="00537A9E">
        <w:t>[5]</w:t>
      </w:r>
      <w:r>
        <w:fldChar w:fldCharType="end"/>
      </w:r>
      <w:r>
        <w:t xml:space="preserve"> where as some of the more interesting use of low technology cities like “sponge cities” in china is solving their urban water management issues with efficient but old school, engineering and planning strategies </w:t>
      </w:r>
      <w:r>
        <w:fldChar w:fldCharType="begin"/>
      </w:r>
      <w:r>
        <w:instrText xml:space="preserve"> ADDIN ZOTERO_ITEM CSL_CITATION {"citationID":"1ihOM5VI","properties":{"formattedCitation":"[6]","plainCitation":"[6]","noteIndex":0},"citationItems":[{"id":88,"uris":["http://zotero.org/users/7567862/items/B98QRDBY"],"uri":["http://zotero.org/users/7567862/items/B98QRDBY"],"itemData":{"id":88,"type":"article-journal","abstract":"Surface water flooding is currently viewed as the most serious water-related issue in many of the China’s large cities due to rapid urbanization, land-use change and the process of rapid socio-economic development. In 2014, the People’s Republic of China established the concept of the ‘Sponge City’, which will be used to tackle urban surface-water flooding and related urban water management issues, such as purification of urban runoff, attenuation of peak run-off and water conservation. The concept is being developed to make use of ‘blue’ and ‘green’ spaces in the urban environment for stormwater management and control. It is envisaged that related practices will enhance natural ecosystems and provide more aesthetically pleasing space for the people that live and work in urban environments, in addition enabling nature-based solutions to improve urban habitats for birds and other organisms. Until recently, grey infrastructure and hard engineering-based management approaches have been adopted in the rapidly developing Chinese urban environment as urban flood and drainage issues are predominantly managed by municipal water engineers. The Sponge City concept and related guidelines and practices will provide multiple opportunities to integrate ideas from eco-hydrology, climate change impact assessment and planning, and consideration of long-term social and environmental well-being, within the urban land-use planning process. This paper aims to explicate the Sponge city concept and its development, and consider the implications of the transformation of urban land-use planning and urban-water management practice in China. To achieve the dual goals of sustainable water-use and better flood control (as targeted by the Sponge City concept), more effective development and implementation of land-use guidance and assessment tools (with explicit integration of urban flood-risk assessment, land-drainage guidance, climate projection methods, and assessment of long-term sustainability) are recommended.","container-title":"Land Use Policy","DOI":"10.1016/j.landusepol.2018.03.005","ISSN":"0264-8377","journalAbbreviation":"Land Use Policy","language":"en","page":"772-778","source":"ScienceDirect","title":"“Sponge City” in China—A breakthrough of planning and flood risk management in the urban context","volume":"76","author":[{"family":"Chan","given":"Faith Ka Shun"},{"family":"Griffiths","given":"James A."},{"family":"Higgitt","given":"David"},{"family":"Xu","given":"Shuyang"},{"family":"Zhu","given":"Fangfang"},{"family":"Tang","given":"Yu-Ting"},{"family":"Xu","given":"Yuyao"},{"family":"Thorne","given":"Colin R."}],"issued":{"date-parts":[["2018",7,1]]}}}],"schema":"https://github.com/citation-style-language/schema/raw/master/csl-citation.json"} </w:instrText>
      </w:r>
      <w:r>
        <w:fldChar w:fldCharType="separate"/>
      </w:r>
      <w:r w:rsidRPr="00537A9E">
        <w:t>[6]</w:t>
      </w:r>
      <w:r>
        <w:fldChar w:fldCharType="end"/>
      </w:r>
      <w:r>
        <w:t xml:space="preserve">. However, with a conscious balance of </w:t>
      </w:r>
      <w:proofErr w:type="gramStart"/>
      <w:r>
        <w:t>these two approach of low-tech and high-tech strategies</w:t>
      </w:r>
      <w:proofErr w:type="gramEnd"/>
      <w:r>
        <w:t xml:space="preserve"> can be a </w:t>
      </w:r>
      <w:r>
        <w:lastRenderedPageBreak/>
        <w:t>sustainable way forward. This gap additionally, shows highlight the potential “smartness” aspect of city building that can be explored and understood.</w:t>
      </w:r>
    </w:p>
    <w:p w14:paraId="73187A2A" w14:textId="77777777" w:rsidR="00F50170" w:rsidRDefault="00F50170" w:rsidP="00F50170">
      <w:pPr>
        <w:pStyle w:val="BodyText"/>
        <w:spacing w:line="360" w:lineRule="auto"/>
        <w:ind w:right="-46"/>
        <w:jc w:val="both"/>
      </w:pPr>
    </w:p>
    <w:p w14:paraId="0D13869C" w14:textId="77777777" w:rsidR="00F50170" w:rsidRDefault="00F50170" w:rsidP="00F50170">
      <w:pPr>
        <w:pStyle w:val="BodyText"/>
        <w:spacing w:line="360" w:lineRule="auto"/>
        <w:ind w:right="-46" w:firstLine="363"/>
        <w:jc w:val="both"/>
      </w:pPr>
      <w:r>
        <w:t xml:space="preserve">A comprehensive look by </w:t>
      </w:r>
      <w:proofErr w:type="spellStart"/>
      <w:r>
        <w:t>Dameri</w:t>
      </w:r>
      <w:proofErr w:type="spellEnd"/>
      <w:r>
        <w:t xml:space="preserve"> </w:t>
      </w:r>
      <w:r>
        <w:fldChar w:fldCharType="begin"/>
      </w:r>
      <w:r>
        <w:instrText xml:space="preserve"> ADDIN ZOTERO_ITEM CSL_CITATION {"citationID":"WRYyOPIU","properties":{"formattedCitation":"[7]","plainCitation":"[7]","noteIndex":0},"citationItems":[{"id":93,"uris":["http://zotero.org/users/7567862/items/IEQUXTBV"],"uri":["http://zotero.org/users/7567862/items/IEQUXTBV"],"itemData":{"id":93,"type":"article-journal","abstract":"During the latest years, smart city projects have been more and more popular and widespread all over the world. The continuous increasing of city‟s population and the complexity of city management drive local governments towards the strong use of technologies to support a higher quality of urban spaces and a better offering of public services. The fascination of smart cities, able to link high technology, green environment and well-being for citizens, interests all the municipalities, independently on their dimensions, geographical area or culture. However, the concept of smart city is far from to be unambiguous. Several experiences all over the world show that cities define themselves as smart, but the meaning attributed to this word is different each time. Smart city concept has been growing from empirical experience, therefore a systemic theoretical study about this phenomenon still lacks. In this paper, the author aims to propose a comprehensive and verified definition of smart city, based on both a deep literature investigation about smart city studies and a large survey of smart city projects in the international panorama. The goal of this work is not only to provide a clear framework about this interesting and current topic, but also to support local governments and public administrations in effective smart city implementation, able to create public value and well being for citizens and environmental sustainability in the urban space.","container-title":"International Journal of Computers &amp; Technology","DOI":"10.24297/ijct.v11i5.1142","journalAbbreviation":"International Journal of Computers &amp; Technology","page":"2544","source":"ResearchGate","title":"Searching for Smart City definition: a comprehensive proposal","title-short":"Searching for Smart City definition","volume":"11","author":[{"family":"Dameri","given":"Renata"}],"issued":{"date-parts":[["2013",10,25]]}}}],"schema":"https://github.com/citation-style-language/schema/raw/master/csl-citation.json"} </w:instrText>
      </w:r>
      <w:r>
        <w:fldChar w:fldCharType="separate"/>
      </w:r>
      <w:r w:rsidRPr="00537A9E">
        <w:t>[7]</w:t>
      </w:r>
      <w:r>
        <w:fldChar w:fldCharType="end"/>
      </w:r>
      <w:r>
        <w:t xml:space="preserve"> clearly indicated that there are compulsory elements for a comprehensive a smart city definition: component, boundaries, scope and terminology. They are summarized as </w:t>
      </w:r>
      <w:r w:rsidRPr="00A27D61">
        <w:t>“a smart city is a well defined geographical area, in which high technologies such as ICT, logistic, energy production, and so on, cooperate to create benefits for citizens in terms of well being, inclusion and participation, environmental quality, intelligent development; it is governed by a well defined pool of subjects, able to state the rules and policy for the city government and development”</w:t>
      </w:r>
      <w:r>
        <w:t>. Technology (city management ecosystem and infrastructure), people (socio-economic and socio-culture) and institution (policy, education and governance) then make up as the key stakeholders. We can safely deduce that the technologies in smart city are the key enablers, supported by a robust policy but focuses on outcomes that are beneficial for all its stakeholders.</w:t>
      </w:r>
    </w:p>
    <w:p w14:paraId="411FD122" w14:textId="77777777" w:rsidR="00F50170" w:rsidRDefault="00F50170" w:rsidP="00F50170">
      <w:pPr>
        <w:pStyle w:val="BodyText"/>
        <w:spacing w:line="360" w:lineRule="auto"/>
        <w:ind w:right="-46"/>
        <w:jc w:val="both"/>
      </w:pPr>
    </w:p>
    <w:p w14:paraId="7CA6E39C" w14:textId="77777777" w:rsidR="00F50170" w:rsidRDefault="00F50170" w:rsidP="00F50170">
      <w:pPr>
        <w:pStyle w:val="BodyText"/>
        <w:spacing w:line="360" w:lineRule="auto"/>
        <w:ind w:right="-46" w:firstLine="363"/>
        <w:jc w:val="both"/>
      </w:pPr>
      <w:r>
        <w:t xml:space="preserve">With that in mind, we can agree that the dimensions and layers can form an ecosystem that comprised all of the elements mentioned by </w:t>
      </w:r>
      <w:proofErr w:type="spellStart"/>
      <w:r>
        <w:t>Dameri</w:t>
      </w:r>
      <w:proofErr w:type="spellEnd"/>
      <w:r>
        <w:t xml:space="preserve"> </w:t>
      </w:r>
      <w:r>
        <w:fldChar w:fldCharType="begin"/>
      </w:r>
      <w:r>
        <w:instrText xml:space="preserve"> ADDIN ZOTERO_ITEM CSL_CITATION {"citationID":"1Isvv86z","properties":{"formattedCitation":"[7]","plainCitation":"[7]","noteIndex":0},"citationItems":[{"id":93,"uris":["http://zotero.org/users/7567862/items/IEQUXTBV"],"uri":["http://zotero.org/users/7567862/items/IEQUXTBV"],"itemData":{"id":93,"type":"article-journal","abstract":"During the latest years, smart city projects have been more and more popular and widespread all over the world. The continuous increasing of city‟s population and the complexity of city management drive local governments towards the strong use of technologies to support a higher quality of urban spaces and a better offering of public services. The fascination of smart cities, able to link high technology, green environment and well-being for citizens, interests all the municipalities, independently on their dimensions, geographical area or culture. However, the concept of smart city is far from to be unambiguous. Several experiences all over the world show that cities define themselves as smart, but the meaning attributed to this word is different each time. Smart city concept has been growing from empirical experience, therefore a systemic theoretical study about this phenomenon still lacks. In this paper, the author aims to propose a comprehensive and verified definition of smart city, based on both a deep literature investigation about smart city studies and a large survey of smart city projects in the international panorama. The goal of this work is not only to provide a clear framework about this interesting and current topic, but also to support local governments and public administrations in effective smart city implementation, able to create public value and well being for citizens and environmental sustainability in the urban space.","container-title":"International Journal of Computers &amp; Technology","DOI":"10.24297/ijct.v11i5.1142","journalAbbreviation":"International Journal of Computers &amp; Technology","page":"2544","source":"ResearchGate","title":"Searching for Smart City definition: a comprehensive proposal","title-short":"Searching for Smart City definition","volume":"11","author":[{"family":"Dameri","given":"Renata"}],"issued":{"date-parts":[["2013",10,25]]}}}],"schema":"https://github.com/citation-style-language/schema/raw/master/csl-citation.json"} </w:instrText>
      </w:r>
      <w:r>
        <w:fldChar w:fldCharType="separate"/>
      </w:r>
      <w:r w:rsidRPr="00537A9E">
        <w:t>[7]</w:t>
      </w:r>
      <w:r>
        <w:fldChar w:fldCharType="end"/>
      </w:r>
      <w:r>
        <w:t xml:space="preserve">. </w:t>
      </w:r>
      <w:r>
        <w:fldChar w:fldCharType="begin"/>
      </w:r>
      <w:r>
        <w:instrText xml:space="preserve"> REF _Ref69556939 \h </w:instrText>
      </w:r>
      <w:r>
        <w:fldChar w:fldCharType="separate"/>
      </w:r>
      <w:r>
        <w:t xml:space="preserve">Figure </w:t>
      </w:r>
      <w:r>
        <w:rPr>
          <w:noProof/>
        </w:rPr>
        <w:t>1</w:t>
      </w:r>
      <w:r>
        <w:fldChar w:fldCharType="end"/>
      </w:r>
      <w:r>
        <w:t xml:space="preserve"> shows </w:t>
      </w:r>
      <w:proofErr w:type="spellStart"/>
      <w:r>
        <w:t>a</w:t>
      </w:r>
      <w:proofErr w:type="spellEnd"/>
      <w:r>
        <w:t xml:space="preserve"> ecosystem of smart cities that includes all the stakeholders or as depicted in </w:t>
      </w:r>
      <w:r>
        <w:fldChar w:fldCharType="begin"/>
      </w:r>
      <w:r>
        <w:instrText xml:space="preserve"> ADDIN ZOTERO_ITEM CSL_CITATION {"citationID":"z6Y9zawC","properties":{"formattedCitation":"[8]","plainCitation":"[8]","noteIndex":0},"citationItems":[{"id":114,"uris":["http://zotero.org/users/7567862/items/BKV48DSN"],"uri":["http://zotero.org/users/7567862/items/BKV48DSN"],"itemData":{"id":114,"type":"post-weblog","abstract":"Today's smart city models are technology centric. The smart city ecosystem framework takes a more holistic approach to planning sustainable smart cities.","container-title":"Strategy of Things","language":"en-US","title":"A Smart City Ecosystem Framework for building sustainable smart cities","URL":"https://strategyofthings.io/smart-city-ecosystem","accessed":{"date-parts":[["2021",4,17]]},"issued":{"date-parts":[["2018",1,24]]}}}],"schema":"https://github.com/citation-style-language/schema/raw/master/csl-citation.json"} </w:instrText>
      </w:r>
      <w:r>
        <w:fldChar w:fldCharType="separate"/>
      </w:r>
      <w:r w:rsidRPr="00537A9E">
        <w:t>[8]</w:t>
      </w:r>
      <w:r>
        <w:fldChar w:fldCharType="end"/>
      </w:r>
      <w:r>
        <w:t xml:space="preserve"> value creators: cities, utilities, corporations, communities and citizens. They are then supported by “capability layers”: innovation layer, community engagement layer, governance and operational layer, policies and financing layer, data information and marketplace layer, connectivity and security layer and finally the enabling technologies layer. These layers must be synchronized and unified to then deliver the “services” like smart traffic, smart healthcare, smart utility management and smart transportation to name a few. This in the end, cumulatively work in the ecosystem to deliver the desired “outcome” of increased health, socioeconomic and quality of life, seamless and efficient government-city services, ensured sustainability and resiliency in our cities.</w:t>
      </w:r>
    </w:p>
    <w:p w14:paraId="2976C4D8" w14:textId="77777777" w:rsidR="00F50170" w:rsidRDefault="00F50170" w:rsidP="00F50170">
      <w:pPr>
        <w:pStyle w:val="BodyText"/>
        <w:keepNext/>
        <w:spacing w:line="360" w:lineRule="auto"/>
        <w:ind w:right="-46"/>
        <w:jc w:val="both"/>
      </w:pPr>
      <w:r>
        <w:rPr>
          <w:noProof/>
        </w:rPr>
        <w:lastRenderedPageBreak/>
        <w:drawing>
          <wp:inline distT="0" distB="0" distL="0" distR="0" wp14:anchorId="27CA3B65" wp14:editId="559A2FA8">
            <wp:extent cx="4554589" cy="2560320"/>
            <wp:effectExtent l="0" t="0" r="0" b="0"/>
            <wp:docPr id="17" name="Picture 17" descr="Strategy of Things Smart City Ecosystem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rategy of Things Smart City Ecosystem Framework"/>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66938" cy="2567262"/>
                    </a:xfrm>
                    <a:prstGeom prst="rect">
                      <a:avLst/>
                    </a:prstGeom>
                    <a:noFill/>
                    <a:ln>
                      <a:noFill/>
                    </a:ln>
                  </pic:spPr>
                </pic:pic>
              </a:graphicData>
            </a:graphic>
          </wp:inline>
        </w:drawing>
      </w:r>
    </w:p>
    <w:p w14:paraId="4C6A5EF8" w14:textId="36A72642" w:rsidR="00F50170" w:rsidRDefault="00F50170" w:rsidP="00F50170">
      <w:pPr>
        <w:pStyle w:val="Caption"/>
        <w:ind w:right="-46"/>
      </w:pPr>
      <w:bookmarkStart w:id="13" w:name="_Ref69556939"/>
      <w:bookmarkStart w:id="14" w:name="_Toc69911017"/>
      <w:bookmarkStart w:id="15" w:name="_Toc69911063"/>
      <w:r>
        <w:t xml:space="preserve">Figure </w:t>
      </w:r>
      <w:r>
        <w:fldChar w:fldCharType="begin"/>
      </w:r>
      <w:r>
        <w:instrText xml:space="preserve"> SEQ Figure \* ARABIC </w:instrText>
      </w:r>
      <w:r>
        <w:fldChar w:fldCharType="separate"/>
      </w:r>
      <w:r>
        <w:rPr>
          <w:noProof/>
        </w:rPr>
        <w:t>1</w:t>
      </w:r>
      <w:r>
        <w:fldChar w:fldCharType="end"/>
      </w:r>
      <w:bookmarkEnd w:id="13"/>
      <w:r>
        <w:t xml:space="preserve"> </w:t>
      </w:r>
      <w:r w:rsidRPr="00AA44CF">
        <w:t>Smart City Ecosystem Framework</w:t>
      </w:r>
      <w:r>
        <w:t xml:space="preserve"> </w:t>
      </w:r>
      <w:r>
        <w:fldChar w:fldCharType="begin"/>
      </w:r>
      <w:r>
        <w:instrText xml:space="preserve"> ADDIN ZOTERO_ITEM CSL_CITATION {"citationID":"C5ordSU0","properties":{"formattedCitation":"[8]","plainCitation":"[8]","noteIndex":0},"citationItems":[{"id":114,"uris":["http://zotero.org/users/7567862/items/BKV48DSN"],"uri":["http://zotero.org/users/7567862/items/BKV48DSN"],"itemData":{"id":114,"type":"post-weblog","abstract":"Today's smart city models are technology centric. The smart city ecosystem framework takes a more holistic approach to planning sustainable smart cities.","container-title":"Strategy of Things","language":"en-US","title":"A Smart City Ecosystem Framework for building sustainable smart cities","URL":"https://strategyofthings.io/smart-city-ecosystem","accessed":{"date-parts":[["2021",4,17]]},"issued":{"date-parts":[["2018",1,24]]}}}],"schema":"https://github.com/citation-style-language/schema/raw/master/csl-citation.json"} </w:instrText>
      </w:r>
      <w:r>
        <w:fldChar w:fldCharType="separate"/>
      </w:r>
      <w:bookmarkEnd w:id="14"/>
      <w:bookmarkEnd w:id="15"/>
      <w:r w:rsidRPr="00537A9E">
        <w:t>[8]</w:t>
      </w:r>
      <w:r>
        <w:fldChar w:fldCharType="end"/>
      </w:r>
    </w:p>
    <w:p w14:paraId="0EB825BB" w14:textId="498C29E2" w:rsidR="00F50170" w:rsidRDefault="00F50170" w:rsidP="00F50170"/>
    <w:p w14:paraId="5BE0B0A5" w14:textId="115E45EC" w:rsidR="00F50170" w:rsidRDefault="00F50170" w:rsidP="00F50170">
      <w:pPr>
        <w:pStyle w:val="Heading4"/>
        <w:ind w:right="-46"/>
        <w:rPr>
          <w:rFonts w:cs="Arial"/>
          <w:iCs/>
          <w:sz w:val="34"/>
          <w:lang w:val="en-US"/>
        </w:rPr>
      </w:pPr>
      <w:r w:rsidRPr="00F50170">
        <w:rPr>
          <w:rFonts w:cs="Arial"/>
          <w:iCs/>
          <w:sz w:val="34"/>
          <w:lang w:val="en-US"/>
        </w:rPr>
        <w:t>2.1 Key challenges in Smart Cities</w:t>
      </w:r>
    </w:p>
    <w:p w14:paraId="68AD2641" w14:textId="77777777" w:rsidR="00F50170" w:rsidRPr="00F50170" w:rsidRDefault="00F50170" w:rsidP="00F50170">
      <w:pPr>
        <w:rPr>
          <w:lang w:val="en-US"/>
        </w:rPr>
      </w:pPr>
    </w:p>
    <w:p w14:paraId="55E591B7" w14:textId="77777777" w:rsidR="00F50170" w:rsidRDefault="00F50170" w:rsidP="00F50170">
      <w:pPr>
        <w:pStyle w:val="BodyText"/>
        <w:spacing w:line="360" w:lineRule="auto"/>
        <w:ind w:right="-46"/>
        <w:jc w:val="both"/>
      </w:pPr>
      <w:r>
        <w:tab/>
        <w:t xml:space="preserve">Smart cities are one of the world’s answer to rapid urbanization. As major cities and government embarks on the digital transformation bandwagon, </w:t>
      </w:r>
      <w:proofErr w:type="gramStart"/>
      <w:r>
        <w:t>a number of</w:t>
      </w:r>
      <w:proofErr w:type="gramEnd"/>
      <w:r>
        <w:t xml:space="preserve"> fundamental challenges hinder the adoption of the smart city ecosystem namely:</w:t>
      </w:r>
    </w:p>
    <w:p w14:paraId="63140946" w14:textId="77777777" w:rsidR="00F50170" w:rsidRDefault="00F50170" w:rsidP="00F50170">
      <w:pPr>
        <w:pStyle w:val="BodyText"/>
        <w:spacing w:line="360" w:lineRule="auto"/>
        <w:ind w:right="-46"/>
        <w:jc w:val="both"/>
      </w:pPr>
    </w:p>
    <w:p w14:paraId="12B49C92" w14:textId="77777777" w:rsidR="00F50170" w:rsidRDefault="00F50170" w:rsidP="00F50170">
      <w:pPr>
        <w:pStyle w:val="BodyText"/>
        <w:numPr>
          <w:ilvl w:val="0"/>
          <w:numId w:val="4"/>
        </w:numPr>
        <w:spacing w:line="360" w:lineRule="auto"/>
        <w:ind w:left="0" w:right="-46" w:firstLine="0"/>
        <w:jc w:val="both"/>
      </w:pPr>
      <w:r w:rsidRPr="00945450">
        <w:rPr>
          <w:b/>
          <w:bCs/>
          <w:i/>
          <w:iCs/>
        </w:rPr>
        <w:t>Infrastructure</w:t>
      </w:r>
      <w:r>
        <w:t xml:space="preserve">: There is the cost dimension to technologies like sensors and IoT in smart cities to install, maintain and operate them. Additionally, </w:t>
      </w:r>
    </w:p>
    <w:p w14:paraId="35E75439" w14:textId="77777777" w:rsidR="00F50170" w:rsidRPr="00CA42E2" w:rsidRDefault="00F50170" w:rsidP="00F50170">
      <w:pPr>
        <w:pStyle w:val="BodyText"/>
        <w:numPr>
          <w:ilvl w:val="0"/>
          <w:numId w:val="4"/>
        </w:numPr>
        <w:spacing w:line="360" w:lineRule="auto"/>
        <w:ind w:left="0" w:right="-46" w:firstLine="0"/>
        <w:jc w:val="both"/>
        <w:rPr>
          <w:b/>
          <w:bCs/>
          <w:i/>
          <w:iCs/>
        </w:rPr>
      </w:pPr>
      <w:r w:rsidRPr="00CA42E2">
        <w:rPr>
          <w:b/>
          <w:bCs/>
          <w:i/>
          <w:iCs/>
        </w:rPr>
        <w:t>Reliability of Ecosystem:</w:t>
      </w:r>
      <w:r>
        <w:rPr>
          <w:b/>
          <w:bCs/>
          <w:i/>
          <w:iCs/>
        </w:rPr>
        <w:t xml:space="preserve"> </w:t>
      </w:r>
      <w:r w:rsidRPr="00C61FE5">
        <w:t>As reliance</w:t>
      </w:r>
      <w:r>
        <w:rPr>
          <w:b/>
          <w:bCs/>
          <w:i/>
          <w:iCs/>
        </w:rPr>
        <w:t xml:space="preserve"> </w:t>
      </w:r>
      <w:r>
        <w:t xml:space="preserve">to the technologies increase, how sure are the system’s reliability in unprecedented times? What would happen if a sub-sector of smart dashboard collapse and what are the strategies to mitigate </w:t>
      </w:r>
      <w:proofErr w:type="gramStart"/>
      <w:r>
        <w:t>this.</w:t>
      </w:r>
      <w:proofErr w:type="gramEnd"/>
      <w:r>
        <w:t xml:space="preserve"> </w:t>
      </w:r>
    </w:p>
    <w:p w14:paraId="0696D79E" w14:textId="77777777" w:rsidR="00F50170" w:rsidRPr="007667CE" w:rsidRDefault="00F50170" w:rsidP="00F50170">
      <w:pPr>
        <w:pStyle w:val="BodyText"/>
        <w:numPr>
          <w:ilvl w:val="0"/>
          <w:numId w:val="4"/>
        </w:numPr>
        <w:spacing w:line="360" w:lineRule="auto"/>
        <w:ind w:left="0" w:right="-46" w:firstLine="0"/>
        <w:jc w:val="both"/>
        <w:rPr>
          <w:b/>
          <w:bCs/>
          <w:i/>
          <w:iCs/>
        </w:rPr>
      </w:pPr>
      <w:r w:rsidRPr="00AA2833">
        <w:rPr>
          <w:b/>
          <w:bCs/>
          <w:i/>
          <w:iCs/>
        </w:rPr>
        <w:t xml:space="preserve">Privacy and Security: </w:t>
      </w:r>
      <w:r>
        <w:t>A key important factor in adoption of smart cities is the security aspect, both a real and perceptive concern. This includes, issues of personal data privacy, encryption, inconsistent public interface and national security (external threats/hacking etc.</w:t>
      </w:r>
      <w:proofErr w:type="gramStart"/>
      <w:r>
        <w:t>) .</w:t>
      </w:r>
      <w:proofErr w:type="gramEnd"/>
      <w:r>
        <w:t xml:space="preserve"> Regulatory and policy steps should help address this concern, for example the newly minted </w:t>
      </w:r>
      <w:r w:rsidRPr="00B877DE">
        <w:t>General Data Protection Regulation (EU) 2016/679 (GDPR</w:t>
      </w:r>
      <w:r>
        <w:t xml:space="preserve">) </w:t>
      </w:r>
      <w:r>
        <w:fldChar w:fldCharType="begin"/>
      </w:r>
      <w:r>
        <w:instrText xml:space="preserve"> ADDIN ZOTERO_ITEM CSL_CITATION {"citationID":"mrXgcCVd","properties":{"formattedCitation":"[9]","plainCitation":"[9]","noteIndex":0},"citationItems":[{"id":125,"uris":["http://zotero.org/users/7567862/items/IGZIDDE6"],"uri":["http://zotero.org/users/7567862/items/IGZIDDE6"],"itemData":{"id":125,"type":"webpage","language":"en","title":"EUR-Lex - 32016R0679 - EN - EUR-Lex","URL":"https://eur-lex.europa.eu/eli/reg/2016/679/oj","accessed":{"date-parts":[["2021",4,17]]}}}],"schema":"https://github.com/citation-style-language/schema/raw/master/csl-citation.json"} </w:instrText>
      </w:r>
      <w:r>
        <w:fldChar w:fldCharType="separate"/>
      </w:r>
      <w:r w:rsidRPr="00537A9E">
        <w:t>[9]</w:t>
      </w:r>
      <w:r>
        <w:fldChar w:fldCharType="end"/>
      </w:r>
      <w:r>
        <w:t>.</w:t>
      </w:r>
    </w:p>
    <w:p w14:paraId="63DA71C2" w14:textId="77777777" w:rsidR="00F50170" w:rsidRPr="00C31114" w:rsidRDefault="00F50170" w:rsidP="00F50170">
      <w:pPr>
        <w:pStyle w:val="BodyText"/>
        <w:numPr>
          <w:ilvl w:val="0"/>
          <w:numId w:val="4"/>
        </w:numPr>
        <w:spacing w:line="360" w:lineRule="auto"/>
        <w:ind w:left="0" w:right="-46" w:firstLine="0"/>
        <w:jc w:val="both"/>
        <w:rPr>
          <w:b/>
          <w:bCs/>
          <w:i/>
          <w:iCs/>
        </w:rPr>
      </w:pPr>
      <w:r w:rsidRPr="005A17E3">
        <w:rPr>
          <w:b/>
          <w:bCs/>
          <w:i/>
          <w:iCs/>
        </w:rPr>
        <w:t>Citizen Engagement</w:t>
      </w:r>
      <w:r>
        <w:t xml:space="preserve">: Without citizen </w:t>
      </w:r>
      <w:proofErr w:type="gramStart"/>
      <w:r>
        <w:t>engagement,  the</w:t>
      </w:r>
      <w:proofErr w:type="gramEnd"/>
      <w:r>
        <w:t xml:space="preserve"> potential of these technologies and adoption of the initiative can be difficult and slow. Public participation  and engagement also could reduce the negative perception of technological involvement in their daily life </w:t>
      </w:r>
      <w:r>
        <w:fldChar w:fldCharType="begin"/>
      </w:r>
      <w:r>
        <w:instrText xml:space="preserve"> ADDIN ZOTERO_ITEM CSL_CITATION {"citationID":"LqxTTRL8","properties":{"formattedCitation":"[10]","plainCitation":"[10]","noteIndex":0},"citationItems":[{"id":127,"uris":["http://zotero.org/users/7567862/items/DXJ4UGPX"],"uri":["http://zotero.org/users/7567862/items/DXJ4UGPX"],"itemData":{"id":127,"type":"article-journal","abstract":"The complex and interdependent nature of smart cities raises significant political, technical, and socioeconomic challenges for designers, integrators and organisations involved in administrating these new entities. An increasing number of studies focus on the security, privacy and risks within smart cities, highlighting the threats relating to information security and challenges for smart city infrastructure in the management and processing of personal data. This study analyses many of these challenges, offers a valuable synthesis of the relevant key literature, and develops a smart city interaction framework. The study is organised around a number of key themes within smart cities research: privacy and security of mobile devices and services; smart city infrastructure, power systems, healthcare, frameworks, algorithms and protocols to improve security and privacy, operational threats for smart cities, use and adoption of smart services by citizens, use of blockchain and use of social media. This comprehensive review provides a useful perspective on many of the key issues and offers key direction for future studies. The findings of this study can provide an informative research framework and reference point for academics and practitioners.","container-title":"Information Systems Frontiers","DOI":"10.1007/s10796-020-10044-1","ISSN":"1572-9419","journalAbbreviation":"Inf Syst Front","language":"en","source":"Springer Link","title":"Security, Privacy and Risks Within Smart Cities: Literature Review and Development of a Smart City Interaction Framework","title-short":"Security, Privacy and Risks Within Smart Cities","URL":"https://doi.org/10.1007/s10796-020-10044-1","author":[{"family":"Ismagilova","given":"Elvira"},{"family":"Hughes","given":"Laurie"},{"family":"Rana","given":"Nripendra P."},{"family":"Dwivedi","given":"Yogesh K."}],"accessed":{"date-parts":[["2021",4,17]]},"issued":{"date-parts":[["2020",7,21]]}}}],"schema":"https://github.com/citation-style-language/schema/raw/master/csl-citation.json"} </w:instrText>
      </w:r>
      <w:r>
        <w:fldChar w:fldCharType="separate"/>
      </w:r>
      <w:r w:rsidRPr="00537A9E">
        <w:t>[10]</w:t>
      </w:r>
      <w:r>
        <w:fldChar w:fldCharType="end"/>
      </w:r>
      <w:r>
        <w:t>.</w:t>
      </w:r>
    </w:p>
    <w:p w14:paraId="4E4B0381" w14:textId="77777777" w:rsidR="00F50170" w:rsidRDefault="00F50170" w:rsidP="00F50170">
      <w:pPr>
        <w:pStyle w:val="BodyText"/>
        <w:spacing w:line="360" w:lineRule="auto"/>
        <w:ind w:right="-46"/>
        <w:jc w:val="both"/>
        <w:rPr>
          <w:b/>
          <w:bCs/>
          <w:i/>
          <w:iCs/>
        </w:rPr>
      </w:pPr>
    </w:p>
    <w:p w14:paraId="2ED25883" w14:textId="77777777" w:rsidR="00F50170" w:rsidRPr="00D445B4" w:rsidRDefault="00F50170" w:rsidP="00F50170">
      <w:pPr>
        <w:pStyle w:val="BodyText"/>
        <w:spacing w:line="360" w:lineRule="auto"/>
        <w:ind w:right="-46"/>
        <w:jc w:val="both"/>
      </w:pPr>
      <w:r w:rsidRPr="00D445B4">
        <w:t xml:space="preserve">When these challenges are address in tandem with </w:t>
      </w:r>
      <w:r>
        <w:t xml:space="preserve">effective implementation plan, the smart city terminology will be a thing of the past, as growing cities inadvertently will become smart sans the “smart city” characteristics. </w:t>
      </w:r>
    </w:p>
    <w:p w14:paraId="569A5B9A" w14:textId="77777777" w:rsidR="00F50170" w:rsidRPr="00AA2833" w:rsidRDefault="00F50170" w:rsidP="00F50170">
      <w:pPr>
        <w:pStyle w:val="BodyText"/>
        <w:spacing w:line="360" w:lineRule="auto"/>
        <w:ind w:right="-46"/>
        <w:jc w:val="both"/>
        <w:rPr>
          <w:b/>
          <w:bCs/>
          <w:i/>
          <w:iCs/>
        </w:rPr>
      </w:pPr>
    </w:p>
    <w:p w14:paraId="7AB8FDC1" w14:textId="77777777" w:rsidR="00F50170" w:rsidRDefault="00F50170" w:rsidP="00F50170">
      <w:pPr>
        <w:pStyle w:val="Heading4"/>
        <w:ind w:right="-46"/>
      </w:pPr>
    </w:p>
    <w:p w14:paraId="643DCC58" w14:textId="41FED274" w:rsidR="00F50170" w:rsidRDefault="00F50170" w:rsidP="00F50170">
      <w:pPr>
        <w:pStyle w:val="Heading2"/>
        <w:tabs>
          <w:tab w:val="clear" w:pos="0"/>
          <w:tab w:val="num" w:pos="720"/>
        </w:tabs>
        <w:ind w:left="720" w:hanging="720"/>
        <w:rPr>
          <w:lang w:val="en-US"/>
        </w:rPr>
      </w:pPr>
      <w:bookmarkStart w:id="16" w:name="_Toc72522496"/>
      <w:r w:rsidRPr="00F50170">
        <w:rPr>
          <w:lang w:val="en-US"/>
        </w:rPr>
        <w:t>Smart City Infrastructure and Applications</w:t>
      </w:r>
      <w:bookmarkEnd w:id="16"/>
    </w:p>
    <w:p w14:paraId="67DC91D1" w14:textId="77777777" w:rsidR="00F50170" w:rsidRPr="00F50170" w:rsidRDefault="00F50170" w:rsidP="00F50170">
      <w:pPr>
        <w:rPr>
          <w:lang w:val="en-US"/>
        </w:rPr>
      </w:pPr>
    </w:p>
    <w:p w14:paraId="31D52609" w14:textId="77777777" w:rsidR="00F50170" w:rsidRDefault="00F50170" w:rsidP="00F50170">
      <w:pPr>
        <w:pStyle w:val="BodyText"/>
        <w:spacing w:line="360" w:lineRule="auto"/>
        <w:ind w:right="-46"/>
        <w:jc w:val="both"/>
      </w:pPr>
      <w:r>
        <w:t xml:space="preserve">Today, most initiatives or projects entails application of technology associated with smart city are used to ease their daily operations. However, most of them work in silo and are not interconnected </w:t>
      </w:r>
      <w:r>
        <w:fldChar w:fldCharType="begin"/>
      </w:r>
      <w:r>
        <w:instrText xml:space="preserve"> ADDIN ZOTERO_ITEM CSL_CITATION {"citationID":"1eYHpkb9","properties":{"formattedCitation":"[11]","plainCitation":"[11]","noteIndex":0},"citationItems":[{"id":28,"uris":["http://zotero.org/users/7567862/items/N9PNRVBF"],"uri":["http://zotero.org/users/7567862/items/N9PNRVBF"],"itemData":{"id":28,"type":"article-journal","language":"en","page":"8","source":"Zotero","title":"Data-driven Approach for Smart Urban Planning Tool Development","author":[{"family":"Hein","given":"Kyaw"},{"family":"Rosman","given":"Farah Binte Ahmad"}]}}],"schema":"https://github.com/citation-style-language/schema/raw/master/csl-citation.json"} </w:instrText>
      </w:r>
      <w:r>
        <w:fldChar w:fldCharType="separate"/>
      </w:r>
      <w:r w:rsidRPr="00537A9E">
        <w:t>[11]</w:t>
      </w:r>
      <w:r>
        <w:fldChar w:fldCharType="end"/>
      </w:r>
      <w:r>
        <w:t xml:space="preserve">. Examples includes transport managements where efficiency and </w:t>
      </w:r>
      <w:proofErr w:type="spellStart"/>
      <w:r>
        <w:t>jnrgkoamrñlk</w:t>
      </w:r>
      <w:proofErr w:type="spellEnd"/>
      <w:r>
        <w:t xml:space="preserve"> is usually solved? Managed without any consideration to other key sectors like healthcare managements, and resource distribution etc. at a </w:t>
      </w:r>
      <w:proofErr w:type="gramStart"/>
      <w:r>
        <w:t>cost .</w:t>
      </w:r>
      <w:proofErr w:type="gramEnd"/>
      <w:r>
        <w:t xml:space="preserve"> </w:t>
      </w:r>
      <w:proofErr w:type="spellStart"/>
      <w:r>
        <w:t>vsdknlkdjnsdb</w:t>
      </w:r>
      <w:proofErr w:type="spellEnd"/>
      <w:r>
        <w:t xml:space="preserve">.  </w:t>
      </w:r>
    </w:p>
    <w:p w14:paraId="5920E77B" w14:textId="77777777" w:rsidR="00F50170" w:rsidRDefault="00F50170" w:rsidP="00F50170">
      <w:pPr>
        <w:pStyle w:val="BodyText"/>
        <w:spacing w:line="360" w:lineRule="auto"/>
        <w:ind w:right="-46"/>
        <w:jc w:val="both"/>
      </w:pPr>
    </w:p>
    <w:p w14:paraId="5E5D4D12" w14:textId="77777777" w:rsidR="00F50170" w:rsidRDefault="00F50170" w:rsidP="00F50170">
      <w:pPr>
        <w:pStyle w:val="BodyText"/>
        <w:spacing w:line="360" w:lineRule="auto"/>
        <w:ind w:right="-46"/>
        <w:jc w:val="both"/>
      </w:pPr>
      <w:r>
        <w:t xml:space="preserve">Future of a smart city data platform or information system where real time, historical, descriptive and predictive knowledge from big data can inform daily operations, urban growth, city ecosystem: to achieve the desired output. There are myriads of new terminology to describe these user interface both for city governance and the public. Smart City Geospatial Dashboard is among the popular term in smart city governance, where it can gather, visualize, analyze and advise on real-time situation, operation and affect future planning </w:t>
      </w:r>
      <w:r>
        <w:fldChar w:fldCharType="begin"/>
      </w:r>
      <w:r>
        <w:instrText xml:space="preserve"> ADDIN ZOTERO_ITEM CSL_CITATION {"citationID":"t1EZ9BGt","properties":{"formattedCitation":"[12]","plainCitation":"[12]","noteIndex":0},"citationItems":[{"id":131,"uris":["http://zotero.org/users/7567862/items/7ISIIVYA"],"uri":["http://zotero.org/users/7567862/items/7ISIIVYA"],"itemData":{"id":131,"type":"article-journal","abstract":"Geospatial dashboards have attracted increasing attention from both user communities and academic researchers since the late 1990s. Dashboards can gather, visualize, analyze and advise on urban performance to support sustainable development of smart cities. We conducted a critical review of the research and development of geospatial dashboards, including the integration of maps, spatial data analytics, and geographic visualization for decision support and real-time monitoring of smart city performance. The research about this kind of system has mainly focused on indicators, information models including statistical models and geospatial models, and other related issues. This paper presents an overview of dashboard history and key technologies and applications in smart cities, and summarizes major research progress and representative developments by analyzing their key technical issues. Based on the review, we discuss the visualization model and validity of models for decision support and real-time monitoring that need to be further researched, and recommend some future research directions.","container-title":"Sustainability","DOI":"10.3390/su11205648","issue":"20","language":"en","note":"number: 20\npublisher: Multidisciplinary Digital Publishing Institute","page":"5648","source":"www.mdpi.com","title":"Geospatial Dashboards for Monitoring Smart City Performance","volume":"11","author":[{"family":"Jing","given":"Changfeng"},{"family":"Du","given":"Mingyi"},{"family":"Li","given":"Songnian"},{"family":"Liu","given":"Siyuan"}],"issued":{"date-parts":[["2019",1]]}}}],"schema":"https://github.com/citation-style-language/schema/raw/master/csl-citation.json"} </w:instrText>
      </w:r>
      <w:r>
        <w:fldChar w:fldCharType="separate"/>
      </w:r>
      <w:r w:rsidRPr="00537A9E">
        <w:t>[12]</w:t>
      </w:r>
      <w:r>
        <w:fldChar w:fldCharType="end"/>
      </w:r>
      <w:r>
        <w:t>. The other is Digital Twin Cities,</w:t>
      </w:r>
      <w:r w:rsidRPr="00F37CD5">
        <w:t xml:space="preserve"> a simulation process that makes full use of physical models, sensors, historical data of operation, etc. to integrate information of multi-discipline, multi-physical quantities, multi-scale, and multi-probability</w:t>
      </w:r>
      <w:r>
        <w:t xml:space="preserve"> that takes in a virtual space</w:t>
      </w:r>
      <w:r>
        <w:fldChar w:fldCharType="begin"/>
      </w:r>
      <w:r>
        <w:instrText xml:space="preserve"> ADDIN ZOTERO_ITEM CSL_CITATION {"citationID":"mSRDcT7u","properties":{"formattedCitation":"[13]","plainCitation":"[13]","noteIndex":0},"citationItems":[{"id":134,"uris":["http://zotero.org/users/7567862/items/SFSKRDJ9"],"uri":["http://zotero.org/users/7567862/items/SFSKRDJ9"],"itemData":{"id":134,"type":"article-journal","abstract":"Digital twins are considered to be a new starting point for today’s smart city construction. This paper defines the concepts of digital twins and digital twin cities, discusses the relationship between digital twins and smart cities, analyzes the characteristics of smart cities based on digital twins, and focuses on the five main applications of smart cities based on digital twins. Finally, we discuss the future development of smart cities based on digital twins.","container-title":"Computational Urban Science","DOI":"10.1007/s43762-021-00005-y","ISSN":"2730-6852","issue":"1","journalAbbreviation":"Comput.Urban Sci.","language":"en","page":"4","source":"Springer Link","title":"Smart city based on digital twins","volume":"1","author":[{"family":"Deren","given":"Li"},{"family":"Wenbo","given":"Yu"},{"family":"Zhenfeng","given":"Shao"}],"issued":{"date-parts":[["2021",3,29]]}}}],"schema":"https://github.com/citation-style-language/schema/raw/master/csl-citation.json"} </w:instrText>
      </w:r>
      <w:r>
        <w:fldChar w:fldCharType="separate"/>
      </w:r>
      <w:r w:rsidRPr="00537A9E">
        <w:t>[13]</w:t>
      </w:r>
      <w:r>
        <w:fldChar w:fldCharType="end"/>
      </w:r>
      <w:r>
        <w:t xml:space="preserve">. A Hollywood portrayal of digital twin is not uncommon, in the movie Elysium, a simulated 3D holographic cityscape of the planet, complete with infographics that portray real time city operations and future projections consume the major space in the planets command </w:t>
      </w:r>
      <w:proofErr w:type="spellStart"/>
      <w:r>
        <w:t>centre</w:t>
      </w:r>
      <w:proofErr w:type="spellEnd"/>
      <w:r>
        <w:t xml:space="preserve">. </w:t>
      </w:r>
      <w:r>
        <w:tab/>
      </w:r>
      <w:proofErr w:type="gramStart"/>
      <w:r>
        <w:t>This</w:t>
      </w:r>
      <w:proofErr w:type="gramEnd"/>
      <w:r>
        <w:t xml:space="preserve"> however, is out from the scope of this study, but important to note as a leap into that direction.</w:t>
      </w:r>
    </w:p>
    <w:p w14:paraId="3C62A140" w14:textId="77777777" w:rsidR="00F50170" w:rsidRDefault="00F50170" w:rsidP="00F50170">
      <w:pPr>
        <w:pStyle w:val="BodyText"/>
        <w:spacing w:line="360" w:lineRule="auto"/>
        <w:ind w:right="-46"/>
        <w:jc w:val="both"/>
      </w:pPr>
    </w:p>
    <w:p w14:paraId="2ED0FBCD" w14:textId="77777777" w:rsidR="00F50170" w:rsidRDefault="00F50170" w:rsidP="00F50170">
      <w:pPr>
        <w:pStyle w:val="BodyText"/>
        <w:spacing w:line="360" w:lineRule="auto"/>
        <w:ind w:right="-46"/>
        <w:jc w:val="both"/>
      </w:pPr>
      <w:r>
        <w:t xml:space="preserve"> A seamless smart city infrastructure would require minimum human intervention, but it will affect maximum human quality of life in the city. They are key sectors that the smartness can be applied as depicted in </w:t>
      </w:r>
      <w:r>
        <w:fldChar w:fldCharType="begin"/>
      </w:r>
      <w:r>
        <w:instrText xml:space="preserve"> REF _Ref69575824 \h </w:instrText>
      </w:r>
      <w:r>
        <w:fldChar w:fldCharType="separate"/>
      </w:r>
      <w:r>
        <w:t xml:space="preserve">Table </w:t>
      </w:r>
      <w:r>
        <w:rPr>
          <w:noProof/>
        </w:rPr>
        <w:t>1</w:t>
      </w:r>
      <w:r>
        <w:fldChar w:fldCharType="end"/>
      </w:r>
      <w:r>
        <w:t>.</w:t>
      </w:r>
    </w:p>
    <w:p w14:paraId="2258C25D" w14:textId="77777777" w:rsidR="00F50170" w:rsidRDefault="00F50170" w:rsidP="00F50170">
      <w:pPr>
        <w:pStyle w:val="BodyText"/>
        <w:spacing w:line="360" w:lineRule="auto"/>
        <w:ind w:right="-46"/>
        <w:jc w:val="both"/>
      </w:pPr>
    </w:p>
    <w:tbl>
      <w:tblPr>
        <w:tblStyle w:val="PlainTable2"/>
        <w:tblW w:w="0" w:type="auto"/>
        <w:tblLook w:val="04A0" w:firstRow="1" w:lastRow="0" w:firstColumn="1" w:lastColumn="0" w:noHBand="0" w:noVBand="1"/>
      </w:tblPr>
      <w:tblGrid>
        <w:gridCol w:w="3120"/>
        <w:gridCol w:w="3042"/>
        <w:gridCol w:w="2341"/>
      </w:tblGrid>
      <w:tr w:rsidR="00F50170" w14:paraId="0F5D182E" w14:textId="77777777" w:rsidTr="004504BD">
        <w:trPr>
          <w:cnfStyle w:val="100000000000" w:firstRow="1" w:lastRow="0" w:firstColumn="0" w:lastColumn="0" w:oddVBand="0" w:evenVBand="0" w:oddHBand="0"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683" w:type="dxa"/>
            <w:shd w:val="clear" w:color="auto" w:fill="E7E6E6" w:themeFill="background2"/>
          </w:tcPr>
          <w:p w14:paraId="422529ED" w14:textId="77777777" w:rsidR="00F50170" w:rsidRPr="00E648EE" w:rsidRDefault="00F50170" w:rsidP="00F50170">
            <w:pPr>
              <w:pStyle w:val="BodyText"/>
              <w:ind w:right="-46"/>
              <w:jc w:val="both"/>
              <w:rPr>
                <w:sz w:val="20"/>
                <w:szCs w:val="20"/>
              </w:rPr>
            </w:pPr>
            <w:r w:rsidRPr="00E648EE">
              <w:rPr>
                <w:sz w:val="20"/>
                <w:szCs w:val="20"/>
              </w:rPr>
              <w:t>Key Sectors</w:t>
            </w:r>
          </w:p>
        </w:tc>
        <w:tc>
          <w:tcPr>
            <w:tcW w:w="3640" w:type="dxa"/>
            <w:shd w:val="clear" w:color="auto" w:fill="E7E6E6" w:themeFill="background2"/>
          </w:tcPr>
          <w:p w14:paraId="26C62F28" w14:textId="77777777" w:rsidR="00F50170" w:rsidRPr="00E648EE" w:rsidRDefault="00F50170" w:rsidP="00F50170">
            <w:pPr>
              <w:pStyle w:val="BodyText"/>
              <w:ind w:right="-46"/>
              <w:jc w:val="both"/>
              <w:cnfStyle w:val="100000000000" w:firstRow="1" w:lastRow="0" w:firstColumn="0" w:lastColumn="0" w:oddVBand="0" w:evenVBand="0" w:oddHBand="0" w:evenHBand="0" w:firstRowFirstColumn="0" w:firstRowLastColumn="0" w:lastRowFirstColumn="0" w:lastRowLastColumn="0"/>
              <w:rPr>
                <w:sz w:val="20"/>
                <w:szCs w:val="20"/>
              </w:rPr>
            </w:pPr>
            <w:r w:rsidRPr="00E648EE">
              <w:rPr>
                <w:sz w:val="20"/>
                <w:szCs w:val="20"/>
              </w:rPr>
              <w:t>Application</w:t>
            </w:r>
          </w:p>
        </w:tc>
        <w:tc>
          <w:tcPr>
            <w:tcW w:w="2767" w:type="dxa"/>
            <w:shd w:val="clear" w:color="auto" w:fill="E7E6E6" w:themeFill="background2"/>
          </w:tcPr>
          <w:p w14:paraId="1C0BE501" w14:textId="77777777" w:rsidR="00F50170" w:rsidRPr="00E648EE" w:rsidRDefault="00F50170" w:rsidP="00F50170">
            <w:pPr>
              <w:pStyle w:val="BodyText"/>
              <w:ind w:right="-46"/>
              <w:jc w:val="both"/>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ojects</w:t>
            </w:r>
          </w:p>
        </w:tc>
      </w:tr>
      <w:tr w:rsidR="00F64702" w14:paraId="5AD4B34F"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3" w:type="dxa"/>
            <w:vAlign w:val="center"/>
          </w:tcPr>
          <w:p w14:paraId="017554C3" w14:textId="77777777" w:rsidR="00F50170" w:rsidRPr="00E648EE" w:rsidRDefault="00F50170" w:rsidP="00F50170">
            <w:pPr>
              <w:adjustRightInd w:val="0"/>
              <w:ind w:right="-46"/>
              <w:rPr>
                <w:sz w:val="20"/>
                <w:szCs w:val="20"/>
                <w:lang w:val="en-GB"/>
              </w:rPr>
            </w:pPr>
            <w:r w:rsidRPr="00E648EE">
              <w:rPr>
                <w:sz w:val="20"/>
                <w:szCs w:val="20"/>
                <w:lang w:val="en-GB"/>
              </w:rPr>
              <w:t>Transport and</w:t>
            </w:r>
          </w:p>
          <w:p w14:paraId="0D416B39" w14:textId="77777777" w:rsidR="00F50170" w:rsidRPr="00E648EE" w:rsidRDefault="00F50170" w:rsidP="00F50170">
            <w:pPr>
              <w:pStyle w:val="BodyText"/>
              <w:ind w:right="-46"/>
              <w:rPr>
                <w:sz w:val="20"/>
                <w:szCs w:val="20"/>
              </w:rPr>
            </w:pPr>
            <w:r w:rsidRPr="00E648EE">
              <w:rPr>
                <w:sz w:val="20"/>
                <w:szCs w:val="20"/>
                <w:lang w:val="en-GB"/>
              </w:rPr>
              <w:t>Traffic Management</w:t>
            </w:r>
          </w:p>
        </w:tc>
        <w:tc>
          <w:tcPr>
            <w:tcW w:w="3640" w:type="dxa"/>
          </w:tcPr>
          <w:p w14:paraId="21BB2DE5"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 xml:space="preserve">Vehicular Congestion </w:t>
            </w:r>
          </w:p>
          <w:p w14:paraId="24DC7469"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 xml:space="preserve">Frequency of usage </w:t>
            </w:r>
          </w:p>
          <w:p w14:paraId="386AA38B"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Accidents</w:t>
            </w:r>
          </w:p>
          <w:p w14:paraId="6E10E0F3"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Commuting Optimization Features</w:t>
            </w:r>
          </w:p>
          <w:p w14:paraId="1892BD85"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Traffic data processing</w:t>
            </w:r>
          </w:p>
          <w:p w14:paraId="507D58E1" w14:textId="77777777" w:rsidR="00F50170" w:rsidRPr="00E648EE" w:rsidRDefault="00F50170" w:rsidP="00F50170">
            <w:pPr>
              <w:pStyle w:val="BodyText"/>
              <w:ind w:right="-46"/>
              <w:jc w:val="both"/>
              <w:cnfStyle w:val="000000100000" w:firstRow="0" w:lastRow="0" w:firstColumn="0" w:lastColumn="0" w:oddVBand="0" w:evenVBand="0" w:oddHBand="1" w:evenHBand="0" w:firstRowFirstColumn="0" w:firstRowLastColumn="0" w:lastRowFirstColumn="0" w:lastRowLastColumn="0"/>
              <w:rPr>
                <w:sz w:val="20"/>
                <w:szCs w:val="20"/>
              </w:rPr>
            </w:pPr>
            <w:r w:rsidRPr="00E648EE">
              <w:rPr>
                <w:sz w:val="20"/>
                <w:szCs w:val="20"/>
                <w:lang w:val="en-GB"/>
              </w:rPr>
              <w:t>Signal management</w:t>
            </w:r>
          </w:p>
        </w:tc>
        <w:tc>
          <w:tcPr>
            <w:tcW w:w="2767" w:type="dxa"/>
          </w:tcPr>
          <w:p w14:paraId="73C7871A" w14:textId="77777777" w:rsidR="00F50170"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 xml:space="preserve">City Brain </w:t>
            </w:r>
            <w:r>
              <w:rPr>
                <w:sz w:val="20"/>
                <w:szCs w:val="20"/>
                <w:lang w:val="en-GB"/>
              </w:rPr>
              <w:fldChar w:fldCharType="begin"/>
            </w:r>
            <w:r>
              <w:rPr>
                <w:sz w:val="20"/>
                <w:szCs w:val="20"/>
                <w:lang w:val="en-GB"/>
              </w:rPr>
              <w:instrText xml:space="preserve"> ADDIN ZOTERO_ITEM CSL_CITATION {"citationID":"x4L7wYD1","properties":{"formattedCitation":"[14]","plainCitation":"[14]","noteIndex":0},"citationItems":[{"id":184,"uris":["http://zotero.org/users/7567862/items/XF8I4VBT"],"uri":["http://zotero.org/users/7567862/items/XF8I4VBT"],"itemData":{"id":184,"type":"article-journal","container-title":"IET Smart Cities","DOI":"10.1049/iet-smc.2019.0034","journalAbbreviation":"IET Smart Cities","source":"ResearchGate","title":"The City Brain: Practice of Large-Scale Artificial Intelligence in the Real World","title-short":"The City Brain","volume":"1","author":[{"family":"Hua","given":"Xiansheng"},{"family":"shen","given":"xu"},{"family":"Zhang","given":"Jianfeng"},{"family":"huang","given":"jianqiang"},{"family":"Chen","given":"Jingyuan"},{"family":"Zhou","given":"Qin"},{"family":"Fu","given":"Zhihang"},{"family":"Zhao","given":"Yiru"}],"issued":{"date-parts":[["2019",5,28]]}}}],"schema":"https://github.com/citation-style-language/schema/raw/master/csl-citation.json"} </w:instrText>
            </w:r>
            <w:r>
              <w:rPr>
                <w:sz w:val="20"/>
                <w:szCs w:val="20"/>
                <w:lang w:val="en-GB"/>
              </w:rPr>
              <w:fldChar w:fldCharType="separate"/>
            </w:r>
            <w:r w:rsidRPr="00E77614">
              <w:rPr>
                <w:sz w:val="20"/>
              </w:rPr>
              <w:t>[14]</w:t>
            </w:r>
            <w:r>
              <w:rPr>
                <w:sz w:val="20"/>
                <w:szCs w:val="20"/>
                <w:lang w:val="en-GB"/>
              </w:rPr>
              <w:fldChar w:fldCharType="end"/>
            </w:r>
          </w:p>
          <w:p w14:paraId="4896E8B4" w14:textId="77777777" w:rsidR="00F50170"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 xml:space="preserve">Digital Twin Cities </w:t>
            </w:r>
            <w:r>
              <w:rPr>
                <w:sz w:val="20"/>
                <w:szCs w:val="20"/>
                <w:lang w:val="en-GB"/>
              </w:rPr>
              <w:fldChar w:fldCharType="begin"/>
            </w:r>
            <w:r>
              <w:rPr>
                <w:sz w:val="20"/>
                <w:szCs w:val="20"/>
                <w:lang w:val="en-GB"/>
              </w:rPr>
              <w:instrText xml:space="preserve"> ADDIN ZOTERO_ITEM CSL_CITATION {"citationID":"2OGZ4Y9m","properties":{"formattedCitation":"[13]","plainCitation":"[13]","noteIndex":0},"citationItems":[{"id":134,"uris":["http://zotero.org/users/7567862/items/SFSKRDJ9"],"uri":["http://zotero.org/users/7567862/items/SFSKRDJ9"],"itemData":{"id":134,"type":"article-journal","abstract":"Digital twins are considered to be a new starting point for today’s smart city construction. This paper defines the concepts of digital twins and digital twin cities, discusses the relationship between digital twins and smart cities, analyzes the characteristics of smart cities based on digital twins, and focuses on the five main applications of smart cities based on digital twins. Finally, we discuss the future development of smart cities based on digital twins.","container-title":"Computational Urban Science","DOI":"10.1007/s43762-021-00005-y","ISSN":"2730-6852","issue":"1","journalAbbreviation":"Comput.Urban Sci.","language":"en","page":"4","source":"Springer Link","title":"Smart city based on digital twins","volume":"1","author":[{"family":"Deren","given":"Li"},{"family":"Wenbo","given":"Yu"},{"family":"Zhenfeng","given":"Shao"}],"issued":{"date-parts":[["2021",3,29]]}}}],"schema":"https://github.com/citation-style-language/schema/raw/master/csl-citation.json"} </w:instrText>
            </w:r>
            <w:r>
              <w:rPr>
                <w:sz w:val="20"/>
                <w:szCs w:val="20"/>
                <w:lang w:val="en-GB"/>
              </w:rPr>
              <w:fldChar w:fldCharType="separate"/>
            </w:r>
            <w:r w:rsidRPr="00B85BE3">
              <w:rPr>
                <w:sz w:val="20"/>
              </w:rPr>
              <w:t>[13]</w:t>
            </w:r>
            <w:r>
              <w:rPr>
                <w:sz w:val="20"/>
                <w:szCs w:val="20"/>
                <w:lang w:val="en-GB"/>
              </w:rPr>
              <w:fldChar w:fldCharType="end"/>
            </w:r>
          </w:p>
          <w:p w14:paraId="606A2FC2" w14:textId="77777777" w:rsidR="00F50170"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mart Light</w:t>
            </w:r>
          </w:p>
          <w:p w14:paraId="64B714AB" w14:textId="77777777" w:rsidR="00F50170"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Electric Vehicle Network</w:t>
            </w:r>
          </w:p>
          <w:p w14:paraId="5EA0D33D"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p>
        </w:tc>
      </w:tr>
      <w:tr w:rsidR="00F64702" w14:paraId="7E0202BB" w14:textId="77777777" w:rsidTr="004504BD">
        <w:tc>
          <w:tcPr>
            <w:cnfStyle w:val="001000000000" w:firstRow="0" w:lastRow="0" w:firstColumn="1" w:lastColumn="0" w:oddVBand="0" w:evenVBand="0" w:oddHBand="0" w:evenHBand="0" w:firstRowFirstColumn="0" w:firstRowLastColumn="0" w:lastRowFirstColumn="0" w:lastRowLastColumn="0"/>
            <w:tcW w:w="3683" w:type="dxa"/>
            <w:vAlign w:val="center"/>
          </w:tcPr>
          <w:p w14:paraId="2CEFC9F9" w14:textId="77777777" w:rsidR="00F50170" w:rsidRPr="00E648EE" w:rsidRDefault="00F50170" w:rsidP="00F50170">
            <w:pPr>
              <w:adjustRightInd w:val="0"/>
              <w:ind w:right="-46"/>
              <w:rPr>
                <w:sz w:val="20"/>
                <w:szCs w:val="20"/>
                <w:lang w:val="en-GB"/>
              </w:rPr>
            </w:pPr>
            <w:r w:rsidRPr="00E648EE">
              <w:rPr>
                <w:sz w:val="20"/>
                <w:szCs w:val="20"/>
                <w:lang w:val="en-GB"/>
              </w:rPr>
              <w:t>Population</w:t>
            </w:r>
          </w:p>
          <w:p w14:paraId="06241AFF" w14:textId="77777777" w:rsidR="00F50170" w:rsidRPr="00E648EE" w:rsidRDefault="00F50170" w:rsidP="00F50170">
            <w:pPr>
              <w:adjustRightInd w:val="0"/>
              <w:ind w:right="-46"/>
              <w:rPr>
                <w:sz w:val="20"/>
                <w:szCs w:val="20"/>
                <w:lang w:val="en-GB"/>
              </w:rPr>
            </w:pPr>
            <w:r w:rsidRPr="00E648EE">
              <w:rPr>
                <w:sz w:val="20"/>
                <w:szCs w:val="20"/>
                <w:lang w:val="en-GB"/>
              </w:rPr>
              <w:t>Distribution</w:t>
            </w:r>
          </w:p>
          <w:p w14:paraId="322C4B54" w14:textId="77777777" w:rsidR="00F50170" w:rsidRPr="00E648EE" w:rsidRDefault="00F50170" w:rsidP="00F50170">
            <w:pPr>
              <w:pStyle w:val="BodyText"/>
              <w:ind w:right="-46"/>
              <w:rPr>
                <w:sz w:val="20"/>
                <w:szCs w:val="20"/>
              </w:rPr>
            </w:pPr>
            <w:r w:rsidRPr="00E648EE">
              <w:rPr>
                <w:sz w:val="20"/>
                <w:szCs w:val="20"/>
                <w:lang w:val="en-GB"/>
              </w:rPr>
              <w:t>Mapping</w:t>
            </w:r>
          </w:p>
        </w:tc>
        <w:tc>
          <w:tcPr>
            <w:tcW w:w="3640" w:type="dxa"/>
          </w:tcPr>
          <w:p w14:paraId="6852B32D"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sidRPr="00E648EE">
              <w:rPr>
                <w:sz w:val="20"/>
                <w:szCs w:val="20"/>
                <w:lang w:val="en-GB"/>
              </w:rPr>
              <w:t>Land Use and Urban Planning</w:t>
            </w:r>
          </w:p>
          <w:p w14:paraId="47B0A122"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sidRPr="00E648EE">
              <w:rPr>
                <w:sz w:val="20"/>
                <w:szCs w:val="20"/>
                <w:lang w:val="en-GB"/>
              </w:rPr>
              <w:t>Congestion mapping</w:t>
            </w:r>
          </w:p>
          <w:p w14:paraId="5E2282BF"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sidRPr="00E648EE">
              <w:rPr>
                <w:sz w:val="20"/>
                <w:szCs w:val="20"/>
                <w:lang w:val="en-GB"/>
              </w:rPr>
              <w:t>Demographic distribution</w:t>
            </w:r>
          </w:p>
          <w:p w14:paraId="6CFEBAB7"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sidRPr="00E648EE">
              <w:rPr>
                <w:sz w:val="20"/>
                <w:szCs w:val="20"/>
                <w:lang w:val="en-GB"/>
              </w:rPr>
              <w:t>Population mapping</w:t>
            </w:r>
          </w:p>
          <w:p w14:paraId="034DFCD0" w14:textId="77777777" w:rsidR="00F50170" w:rsidRPr="00E648EE" w:rsidRDefault="00F50170" w:rsidP="00F50170">
            <w:pPr>
              <w:pStyle w:val="BodyText"/>
              <w:ind w:right="-46"/>
              <w:jc w:val="both"/>
              <w:cnfStyle w:val="000000000000" w:firstRow="0" w:lastRow="0" w:firstColumn="0" w:lastColumn="0" w:oddVBand="0" w:evenVBand="0" w:oddHBand="0" w:evenHBand="0" w:firstRowFirstColumn="0" w:firstRowLastColumn="0" w:lastRowFirstColumn="0" w:lastRowLastColumn="0"/>
              <w:rPr>
                <w:sz w:val="20"/>
                <w:szCs w:val="20"/>
              </w:rPr>
            </w:pPr>
            <w:r w:rsidRPr="00E648EE">
              <w:rPr>
                <w:sz w:val="20"/>
                <w:szCs w:val="20"/>
                <w:lang w:val="en-GB"/>
              </w:rPr>
              <w:t>Gender distribution</w:t>
            </w:r>
          </w:p>
        </w:tc>
        <w:tc>
          <w:tcPr>
            <w:tcW w:w="2767" w:type="dxa"/>
          </w:tcPr>
          <w:p w14:paraId="61E874A1" w14:textId="77777777" w:rsidR="00F50170"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Super City Planning </w:t>
            </w:r>
            <w:r>
              <w:rPr>
                <w:sz w:val="20"/>
                <w:szCs w:val="20"/>
                <w:lang w:val="en-GB"/>
              </w:rPr>
              <w:fldChar w:fldCharType="begin"/>
            </w:r>
            <w:r>
              <w:rPr>
                <w:sz w:val="20"/>
                <w:szCs w:val="20"/>
                <w:lang w:val="en-GB"/>
              </w:rPr>
              <w:instrText xml:space="preserve"> ADDIN ZOTERO_ITEM CSL_CITATION {"citationID":"0JbVkCFK","properties":{"formattedCitation":"[15]","plainCitation":"[15]","noteIndex":0},"citationItems":[{"id":97,"uris":["http://zotero.org/users/7567862/items/AFXQ3TZK"],"uri":["http://zotero.org/users/7567862/items/AFXQ3TZK"],"itemData":{"id":97,"type":"article-journal","abstract":"Recently, a rapid growth in the population in urban regions demands the provision of services and infrastructure. These needs can be come up wit the use of Internet of Things (IoT) devices, such as sensors, actuators, smartphones and smart systems. This leans to building Smart City towards the next generation Super City planning. However, as thousands of IoT devices are interconnecting and communicating with each other over the Internet to establish smart systems, a huge amount of data, termed as Big Data, is being generated. It is a challenging task to integrate IoT services and to process Big Data in an efficient way when aimed at decision making for future Super City. Therefore, to meet such requirements, this paper presents an IoT-based system for next generation Super City planning using Big Data Analytics. Authors have proposed a complete system that includes various types of IoT-based smart systems like smart home, vehicular networking, weather and water system, smart parking, and surveillance objects, etc., for dada generation. An architecture is proposed that includes four tiers/layers i.e., 1) Bottom Tier-1, 2) Intermediate Tier-1, 3) Intermediate Tier 2, and 4) Top Tier that handle data generation and collections, communication, data administration and processing, and data interpretation, respectively. The system implementation model is presented from the generation and collection of data to the decision making. The proposed system is implemented using Hadoop ecosystem with MapReduce programming. The throughput and processing time results show that the proposed Super City planning system is more efficient and scalable.","container-title":"International Journal on Semantic Web and Information Systems","issue":"1","language":"en","page":"20","source":"Zotero","title":"From Smart City towards Next Generation Super City Planning","volume":"13","author":[{"family":"Rathore","given":"M Mazhar"},{"family":"Paul","given":"Anand"},{"family":"Ahmad","given":"Awais"},{"family":"Jeon","given":"Gwanggil"}],"issued":{"date-parts":[["2017"]]}}}],"schema":"https://github.com/citation-style-language/schema/raw/master/csl-citation.json"} </w:instrText>
            </w:r>
            <w:r>
              <w:rPr>
                <w:sz w:val="20"/>
                <w:szCs w:val="20"/>
                <w:lang w:val="en-GB"/>
              </w:rPr>
              <w:fldChar w:fldCharType="separate"/>
            </w:r>
            <w:r w:rsidRPr="00A914EF">
              <w:rPr>
                <w:sz w:val="20"/>
              </w:rPr>
              <w:t>[15]</w:t>
            </w:r>
            <w:r>
              <w:rPr>
                <w:sz w:val="20"/>
                <w:szCs w:val="20"/>
                <w:lang w:val="en-GB"/>
              </w:rPr>
              <w:fldChar w:fldCharType="end"/>
            </w:r>
          </w:p>
          <w:p w14:paraId="2DCF1FC1"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Smart Real Estate </w:t>
            </w:r>
            <w:r>
              <w:rPr>
                <w:sz w:val="20"/>
                <w:szCs w:val="20"/>
                <w:lang w:val="en-GB"/>
              </w:rPr>
              <w:fldChar w:fldCharType="begin"/>
            </w:r>
            <w:r>
              <w:rPr>
                <w:sz w:val="20"/>
                <w:szCs w:val="20"/>
                <w:lang w:val="en-GB"/>
              </w:rPr>
              <w:instrText xml:space="preserve"> ADDIN ZOTERO_ITEM CSL_CITATION {"citationID":"XsIumhwM","properties":{"formattedCitation":"[16]","plainCitation":"[16]","noteIndex":0},"citationItems":[{"id":310,"uris":["http://zotero.org/users/7567862/items/LX4MAGTJ"],"uri":["http://zotero.org/users/7567862/items/LX4MAGTJ"],"itemData":{"id":310,"type":"book","abstract":"In this paper, we review an emerging type of dwelling, indicated as Smart Home, with a focus on future user lifestyles, needs and preferences. Researchers envision a future information society stemming from the convergence of ubiquitous computing, ubiquitous communication and intelligent environments, especially residential environment. Smart Homes have noble aims; they are said to be able to support different ranges of activities such as tele-working, tele-shopping, tele-communicating, tele-educating, tele-caring, etc. in the home environment. Moving from the industrial society to the information society will transfer homes from only being a sleeping accommodation towards being the most important hub of human life. A change that will dramatically affect the design of social places, work places, residential places, cities and future real estate business and maintenance models. In this paper, we investigate the major challenges of Smart Homes as a new dwelling concept. Surveys have shown that user acceptance of any changes in personal spaces is linked to user needs and preferences. In turn, user preferences are directly related to user lifestyles. Therefore, inspired by research in the field of user centered design and future lifestyles, we redefine the concept of housing to increase the acceptance and marketing of Smart Homes as future housing. By examining a number of examples, upcoming trends and developments in housing technologies and concepts are reviewed and analyzed. A multidimensional classification framework of a Smart Home suggested which allows a better understanding of the new elements and spaces of this future home environment. A new concept of a home environment is presented in which Virtual Space (VS) and Ambient Intelligent Space (AmI-S) are integrated with in the Physical Space (PS). Furthermore, possible changes for lifestyles as a result of activity changes enabled by new technological developments are identified. Linking the new home environment concepts comprised of VS, AmI-S and PS with the user\"s lifestyles provides a research framework for the investigation of Smart Homes. Through this framework we expect to answer questions on the feasibility and impact of new technologies on real estate. Which architectural conditions may promote acceptance of these new technologies by users. The presented research framework is not only relevant for academic researchers but also for real estate investors, because it highlights the risks that need to be managed when developing smart real estate.","source":"ResearchGate","title":"Smart Home as a smart real estate, A state of the art review","author":[{"family":"Allameh","given":"Erfaneh"},{"family":"Heidari","given":"Mohammadali"},{"family":"Vries","given":"de"},{"family":"Timmermans","given":"H.J.P."},{"family":"Beetz","given":"Jakob"}],"issued":{"date-parts":[["2011",1,1]]}}}],"schema":"https://github.com/citation-style-language/schema/raw/master/csl-citation.json"} </w:instrText>
            </w:r>
            <w:r>
              <w:rPr>
                <w:sz w:val="20"/>
                <w:szCs w:val="20"/>
                <w:lang w:val="en-GB"/>
              </w:rPr>
              <w:fldChar w:fldCharType="separate"/>
            </w:r>
            <w:r w:rsidRPr="00F54D0C">
              <w:rPr>
                <w:rFonts w:ascii="Times New Roman" w:hAnsi="Times New Roman" w:cs="Times New Roman"/>
                <w:sz w:val="20"/>
              </w:rPr>
              <w:t>[16]</w:t>
            </w:r>
            <w:r>
              <w:rPr>
                <w:sz w:val="20"/>
                <w:szCs w:val="20"/>
                <w:lang w:val="en-GB"/>
              </w:rPr>
              <w:fldChar w:fldCharType="end"/>
            </w:r>
          </w:p>
        </w:tc>
      </w:tr>
      <w:tr w:rsidR="00F64702" w14:paraId="0FB91D84"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3" w:type="dxa"/>
            <w:vAlign w:val="center"/>
          </w:tcPr>
          <w:p w14:paraId="2E2FB50C" w14:textId="77777777" w:rsidR="00F50170" w:rsidRPr="00E648EE" w:rsidRDefault="00F50170" w:rsidP="00F50170">
            <w:pPr>
              <w:adjustRightInd w:val="0"/>
              <w:ind w:right="-46"/>
              <w:rPr>
                <w:sz w:val="20"/>
                <w:szCs w:val="20"/>
                <w:lang w:val="en-GB"/>
              </w:rPr>
            </w:pPr>
            <w:r w:rsidRPr="00E648EE">
              <w:rPr>
                <w:sz w:val="20"/>
                <w:szCs w:val="20"/>
                <w:lang w:val="en-GB"/>
              </w:rPr>
              <w:t>Utilities Distribution</w:t>
            </w:r>
          </w:p>
          <w:p w14:paraId="77416399" w14:textId="77777777" w:rsidR="00F50170" w:rsidRPr="00E648EE" w:rsidRDefault="00F50170" w:rsidP="00F50170">
            <w:pPr>
              <w:pStyle w:val="BodyText"/>
              <w:ind w:right="-46"/>
              <w:rPr>
                <w:sz w:val="20"/>
                <w:szCs w:val="20"/>
              </w:rPr>
            </w:pPr>
            <w:r w:rsidRPr="00E648EE">
              <w:rPr>
                <w:sz w:val="20"/>
                <w:szCs w:val="20"/>
                <w:lang w:val="en-GB"/>
              </w:rPr>
              <w:t>Network</w:t>
            </w:r>
          </w:p>
        </w:tc>
        <w:tc>
          <w:tcPr>
            <w:tcW w:w="3640" w:type="dxa"/>
          </w:tcPr>
          <w:p w14:paraId="2296E769"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Resource availability</w:t>
            </w:r>
          </w:p>
          <w:p w14:paraId="12386051"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Resource reliability</w:t>
            </w:r>
          </w:p>
          <w:p w14:paraId="17D3CD9C"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Utilities infrastructure</w:t>
            </w:r>
          </w:p>
          <w:p w14:paraId="33838668" w14:textId="77777777" w:rsidR="00F50170" w:rsidRPr="00E648EE" w:rsidRDefault="00F50170" w:rsidP="00F50170">
            <w:pPr>
              <w:pStyle w:val="BodyText"/>
              <w:ind w:right="-46"/>
              <w:jc w:val="both"/>
              <w:cnfStyle w:val="000000100000" w:firstRow="0" w:lastRow="0" w:firstColumn="0" w:lastColumn="0" w:oddVBand="0" w:evenVBand="0" w:oddHBand="1" w:evenHBand="0" w:firstRowFirstColumn="0" w:firstRowLastColumn="0" w:lastRowFirstColumn="0" w:lastRowLastColumn="0"/>
              <w:rPr>
                <w:sz w:val="20"/>
                <w:szCs w:val="20"/>
              </w:rPr>
            </w:pPr>
            <w:r w:rsidRPr="00E648EE">
              <w:rPr>
                <w:sz w:val="20"/>
                <w:szCs w:val="20"/>
                <w:lang w:val="en-GB"/>
              </w:rPr>
              <w:t>Utilities usage</w:t>
            </w:r>
          </w:p>
        </w:tc>
        <w:tc>
          <w:tcPr>
            <w:tcW w:w="2767" w:type="dxa"/>
          </w:tcPr>
          <w:p w14:paraId="57C8081D" w14:textId="77777777" w:rsidR="00F50170"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 xml:space="preserve">Smart Grid </w:t>
            </w:r>
            <w:r>
              <w:rPr>
                <w:sz w:val="20"/>
                <w:szCs w:val="20"/>
                <w:lang w:val="en-GB"/>
              </w:rPr>
              <w:fldChar w:fldCharType="begin"/>
            </w:r>
            <w:r>
              <w:rPr>
                <w:sz w:val="20"/>
                <w:szCs w:val="20"/>
                <w:lang w:val="en-GB"/>
              </w:rPr>
              <w:instrText xml:space="preserve"> ADDIN ZOTERO_ITEM CSL_CITATION {"citationID":"pW9NkAjV","properties":{"formattedCitation":"[17]","plainCitation":"[17]","noteIndex":0},"citationItems":[{"id":187,"uris":["http://zotero.org/users/7567862/items/2HLVIANZ"],"uri":["http://zotero.org/users/7567862/items/2HLVIANZ"],"itemData":{"id":187,"type":"chapter","abstract":"The evolutionary transition to smart grids and smart buildings holds a great promise for a cleaner, more efficient power; healthier air; and lower greenhouse gas emissions. This chapter opens with an introduction that provides an overview of conventional power grid and its evolution to smart grid. In section “Smart Grid Technologies”, the smart grid technologies are presented. Section “Renewable Energy Resources in the Grid: Challenges and Opportunities” discusses a number of potential challenges and opportunities in integrating renewable energy (RE) with the existing grid. The next section presents the demand response\n(DR) concept, which is a way to decrease the electrical load. In section “Geo</w:instrText>
            </w:r>
            <w:r>
              <w:rPr>
                <w:rFonts w:ascii="Tahoma" w:hAnsi="Tahoma" w:cs="Tahoma"/>
                <w:sz w:val="20"/>
                <w:szCs w:val="20"/>
                <w:lang w:val="en-GB"/>
              </w:rPr>
              <w:instrText>�</w:instrText>
            </w:r>
            <w:r>
              <w:rPr>
                <w:sz w:val="20"/>
                <w:szCs w:val="20"/>
                <w:lang w:val="en-GB"/>
              </w:rPr>
              <w:instrText>graphical Information System (GIS) and Smart Grid”, the importance of geo</w:instrText>
            </w:r>
            <w:r>
              <w:rPr>
                <w:rFonts w:ascii="Tahoma" w:hAnsi="Tahoma" w:cs="Tahoma"/>
                <w:sz w:val="20"/>
                <w:szCs w:val="20"/>
                <w:lang w:val="en-GB"/>
              </w:rPr>
              <w:instrText>�</w:instrText>
            </w:r>
            <w:r>
              <w:rPr>
                <w:sz w:val="20"/>
                <w:szCs w:val="20"/>
                <w:lang w:val="en-GB"/>
              </w:rPr>
              <w:instrText>graphical information system (GIS) to provide a virtual representation of the\nsmart grid is highlighted. In section “Smart Grid Networking and Communication\nTechnologies”, the role of communication networks in smart grid operation is\ndescribed. Section “Security and Privacy” presents a discussion of network\nsecurity and privacy concerns. Section “Cloud Computing for the Smart Grid”\nexplores the use of cloud computing to facilitate the operation of smart grid.\nSection “Advances and Challenges in the Development of Smart Grids” deals\nwith the advances and challenges in the development of smart grid. The econom</w:instrText>
            </w:r>
            <w:r>
              <w:rPr>
                <w:rFonts w:ascii="Tahoma" w:hAnsi="Tahoma" w:cs="Tahoma"/>
                <w:sz w:val="20"/>
                <w:szCs w:val="20"/>
                <w:lang w:val="en-GB"/>
              </w:rPr>
              <w:instrText>�</w:instrText>
            </w:r>
            <w:r>
              <w:rPr>
                <w:sz w:val="20"/>
                <w:szCs w:val="20"/>
                <w:lang w:val="en-GB"/>
              </w:rPr>
              <w:instrText xml:space="preserve">ics of smart grid are discussed in section “Smart Grid Economics”. In section\n“Road Map to “Mature” Smart Grids”, a model is discussed that can provide\nguidance and a road map to establish a fully functioning “mature” smart grid.\nSection “Smart Buildings” introduces smart buildings, their integration within the\nsmart grid infrastructure, the energy management approaches between building\nclusters and the microgrid environment, and finally provides real case studies of\nsmart buildings.","note":"DOI: 10.1007/978-1-4614-6431-0_78-2","source":"ResearchGate","title":"Smart Grids and Smart Buildings","author":[{"family":"Al-Abri","given":"Dawood"},{"family":"Malik","given":"Arif"},{"family":"Al-Saadi","given":"Saleh"},{"family":"Albadi","given":"Mohammed"},{"family":"Charabi","given":"Yassine"},{"family":"Hosseinzadeh","given":"Nasser"}],"issued":{"date-parts":[["2021",2,11]]}}}],"schema":"https://github.com/citation-style-language/schema/raw/master/csl-citation.json"} </w:instrText>
            </w:r>
            <w:r>
              <w:rPr>
                <w:sz w:val="20"/>
                <w:szCs w:val="20"/>
                <w:lang w:val="en-GB"/>
              </w:rPr>
              <w:fldChar w:fldCharType="separate"/>
            </w:r>
            <w:r w:rsidRPr="00F54D0C">
              <w:rPr>
                <w:rFonts w:ascii="Times New Roman" w:hAnsi="Times New Roman" w:cs="Times New Roman"/>
                <w:sz w:val="20"/>
              </w:rPr>
              <w:t>[17]</w:t>
            </w:r>
            <w:r>
              <w:rPr>
                <w:sz w:val="20"/>
                <w:szCs w:val="20"/>
                <w:lang w:val="en-GB"/>
              </w:rPr>
              <w:fldChar w:fldCharType="end"/>
            </w:r>
          </w:p>
          <w:p w14:paraId="2FEC338D" w14:textId="77777777" w:rsidR="00F50170"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 xml:space="preserve">Smart Building </w:t>
            </w:r>
            <w:r>
              <w:rPr>
                <w:sz w:val="20"/>
                <w:szCs w:val="20"/>
                <w:lang w:val="en-GB"/>
              </w:rPr>
              <w:fldChar w:fldCharType="begin"/>
            </w:r>
            <w:r>
              <w:rPr>
                <w:sz w:val="20"/>
                <w:szCs w:val="20"/>
                <w:lang w:val="en-GB"/>
              </w:rPr>
              <w:instrText xml:space="preserve"> ADDIN ZOTERO_ITEM CSL_CITATION {"citationID":"RShizG32","properties":{"formattedCitation":"[17]","plainCitation":"[17]","noteIndex":0},"citationItems":[{"id":187,"uris":["http://zotero.org/users/7567862/items/2HLVIANZ"],"uri":["http://zotero.org/users/7567862/items/2HLVIANZ"],"itemData":{"id":187,"type":"chapter","abstract":"The evolutionary transition to smart grids and smart buildings holds a great promise for a cleaner, more efficient power; healthier air; and lower greenhouse gas emissions. This chapter opens with an introduction that provides an overview of conventional power grid and its evolution to smart grid. In section “Smart Grid Technologies”, the smart grid technologies are presented. Section “Renewable Energy Resources in the Grid: Challenges and Opportunities” discusses a number of potential challenges and opportunities in integrating renewable energy (RE) with the existing grid. The next section presents the demand response\n(DR) concept, which is a way to decrease the electrical load. In section “Geo</w:instrText>
            </w:r>
            <w:r>
              <w:rPr>
                <w:rFonts w:ascii="Tahoma" w:hAnsi="Tahoma" w:cs="Tahoma"/>
                <w:sz w:val="20"/>
                <w:szCs w:val="20"/>
                <w:lang w:val="en-GB"/>
              </w:rPr>
              <w:instrText>�</w:instrText>
            </w:r>
            <w:r>
              <w:rPr>
                <w:sz w:val="20"/>
                <w:szCs w:val="20"/>
                <w:lang w:val="en-GB"/>
              </w:rPr>
              <w:instrText>graphical Information System (GIS) and Smart Grid”, the importance of geo</w:instrText>
            </w:r>
            <w:r>
              <w:rPr>
                <w:rFonts w:ascii="Tahoma" w:hAnsi="Tahoma" w:cs="Tahoma"/>
                <w:sz w:val="20"/>
                <w:szCs w:val="20"/>
                <w:lang w:val="en-GB"/>
              </w:rPr>
              <w:instrText>�</w:instrText>
            </w:r>
            <w:r>
              <w:rPr>
                <w:sz w:val="20"/>
                <w:szCs w:val="20"/>
                <w:lang w:val="en-GB"/>
              </w:rPr>
              <w:instrText>graphical information system (GIS) to provide a virtual representation of the\nsmart grid is highlighted. In section “Smart Grid Networking and Communication\nTechnologies”, the role of communication networks in smart grid operation is\ndescribed. Section “Security and Privacy” presents a discussion of network\nsecurity and privacy concerns. Section “Cloud Computing for the Smart Grid”\nexplores the use of cloud computing to facilitate the operation of smart grid.\nSection “Advances and Challenges in the Development of Smart Grids” deals\nwith the advances and challenges in the development of smart grid. The econom</w:instrText>
            </w:r>
            <w:r>
              <w:rPr>
                <w:rFonts w:ascii="Tahoma" w:hAnsi="Tahoma" w:cs="Tahoma"/>
                <w:sz w:val="20"/>
                <w:szCs w:val="20"/>
                <w:lang w:val="en-GB"/>
              </w:rPr>
              <w:instrText>�</w:instrText>
            </w:r>
            <w:r>
              <w:rPr>
                <w:sz w:val="20"/>
                <w:szCs w:val="20"/>
                <w:lang w:val="en-GB"/>
              </w:rPr>
              <w:instrText xml:space="preserve">ics of smart grid are discussed in section “Smart Grid Economics”. In section\n“Road Map to “Mature” Smart Grids”, a model is discussed that can provide\nguidance and a road map to establish a fully functioning “mature” smart grid.\nSection “Smart Buildings” introduces smart buildings, their integration within the\nsmart grid infrastructure, the energy management approaches between building\nclusters and the microgrid environment, and finally provides real case studies of\nsmart buildings.","note":"DOI: 10.1007/978-1-4614-6431-0_78-2","source":"ResearchGate","title":"Smart Grids and Smart Buildings","author":[{"family":"Al-Abri","given":"Dawood"},{"family":"Malik","given":"Arif"},{"family":"Al-Saadi","given":"Saleh"},{"family":"Albadi","given":"Mohammed"},{"family":"Charabi","given":"Yassine"},{"family":"Hosseinzadeh","given":"Nasser"}],"issued":{"date-parts":[["2021",2,11]]}}}],"schema":"https://github.com/citation-style-language/schema/raw/master/csl-citation.json"} </w:instrText>
            </w:r>
            <w:r>
              <w:rPr>
                <w:sz w:val="20"/>
                <w:szCs w:val="20"/>
                <w:lang w:val="en-GB"/>
              </w:rPr>
              <w:fldChar w:fldCharType="separate"/>
            </w:r>
            <w:r w:rsidRPr="00F54D0C">
              <w:rPr>
                <w:rFonts w:ascii="Times New Roman" w:hAnsi="Times New Roman" w:cs="Times New Roman"/>
                <w:sz w:val="20"/>
              </w:rPr>
              <w:t>[17]</w:t>
            </w:r>
            <w:r>
              <w:rPr>
                <w:sz w:val="20"/>
                <w:szCs w:val="20"/>
                <w:lang w:val="en-GB"/>
              </w:rPr>
              <w:fldChar w:fldCharType="end"/>
            </w:r>
          </w:p>
          <w:p w14:paraId="13827B19"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mart Meter</w:t>
            </w:r>
          </w:p>
        </w:tc>
      </w:tr>
      <w:tr w:rsidR="00F64702" w14:paraId="30B09FBE" w14:textId="77777777" w:rsidTr="004504BD">
        <w:tc>
          <w:tcPr>
            <w:cnfStyle w:val="001000000000" w:firstRow="0" w:lastRow="0" w:firstColumn="1" w:lastColumn="0" w:oddVBand="0" w:evenVBand="0" w:oddHBand="0" w:evenHBand="0" w:firstRowFirstColumn="0" w:firstRowLastColumn="0" w:lastRowFirstColumn="0" w:lastRowLastColumn="0"/>
            <w:tcW w:w="3683" w:type="dxa"/>
            <w:vAlign w:val="center"/>
          </w:tcPr>
          <w:p w14:paraId="4BAE039B" w14:textId="77777777" w:rsidR="00F50170" w:rsidRPr="00E648EE" w:rsidRDefault="00F50170" w:rsidP="00F50170">
            <w:pPr>
              <w:adjustRightInd w:val="0"/>
              <w:ind w:right="-46"/>
              <w:rPr>
                <w:sz w:val="20"/>
                <w:szCs w:val="20"/>
                <w:lang w:val="en-GB"/>
              </w:rPr>
            </w:pPr>
            <w:r w:rsidRPr="00E648EE">
              <w:rPr>
                <w:sz w:val="20"/>
                <w:szCs w:val="20"/>
                <w:lang w:val="en-GB"/>
              </w:rPr>
              <w:t>Health Care</w:t>
            </w:r>
          </w:p>
          <w:p w14:paraId="6DCD230E" w14:textId="77777777" w:rsidR="00F50170" w:rsidRPr="00E648EE" w:rsidRDefault="00F50170" w:rsidP="00F50170">
            <w:pPr>
              <w:pStyle w:val="BodyText"/>
              <w:ind w:right="-46"/>
              <w:rPr>
                <w:sz w:val="20"/>
                <w:szCs w:val="20"/>
              </w:rPr>
            </w:pPr>
            <w:r w:rsidRPr="00E648EE">
              <w:rPr>
                <w:sz w:val="20"/>
                <w:szCs w:val="20"/>
                <w:lang w:val="en-GB"/>
              </w:rPr>
              <w:t>Management</w:t>
            </w:r>
          </w:p>
        </w:tc>
        <w:tc>
          <w:tcPr>
            <w:tcW w:w="3640" w:type="dxa"/>
          </w:tcPr>
          <w:p w14:paraId="71C6B071"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sidRPr="00E648EE">
              <w:rPr>
                <w:sz w:val="20"/>
                <w:szCs w:val="20"/>
                <w:lang w:val="en-GB"/>
              </w:rPr>
              <w:t>Frequency of visit</w:t>
            </w:r>
          </w:p>
          <w:p w14:paraId="6E6BCFAA"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sidRPr="00E648EE">
              <w:rPr>
                <w:sz w:val="20"/>
                <w:szCs w:val="20"/>
                <w:lang w:val="en-GB"/>
              </w:rPr>
              <w:t>Type of treatments</w:t>
            </w:r>
          </w:p>
          <w:p w14:paraId="390AAD43"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sidRPr="00E648EE">
              <w:rPr>
                <w:sz w:val="20"/>
                <w:szCs w:val="20"/>
                <w:lang w:val="en-GB"/>
              </w:rPr>
              <w:t>Type of incidents</w:t>
            </w:r>
          </w:p>
          <w:p w14:paraId="69A5AA98" w14:textId="77777777" w:rsidR="00F50170" w:rsidRPr="00E648EE" w:rsidRDefault="00F50170" w:rsidP="00F50170">
            <w:pPr>
              <w:pStyle w:val="BodyText"/>
              <w:ind w:right="-46"/>
              <w:jc w:val="both"/>
              <w:cnfStyle w:val="000000000000" w:firstRow="0" w:lastRow="0" w:firstColumn="0" w:lastColumn="0" w:oddVBand="0" w:evenVBand="0" w:oddHBand="0" w:evenHBand="0" w:firstRowFirstColumn="0" w:firstRowLastColumn="0" w:lastRowFirstColumn="0" w:lastRowLastColumn="0"/>
              <w:rPr>
                <w:sz w:val="20"/>
                <w:szCs w:val="20"/>
              </w:rPr>
            </w:pPr>
            <w:r w:rsidRPr="00E648EE">
              <w:rPr>
                <w:sz w:val="20"/>
                <w:szCs w:val="20"/>
                <w:lang w:val="en-GB"/>
              </w:rPr>
              <w:t>Emergency response time</w:t>
            </w:r>
          </w:p>
        </w:tc>
        <w:tc>
          <w:tcPr>
            <w:tcW w:w="2767" w:type="dxa"/>
          </w:tcPr>
          <w:p w14:paraId="138E7F75" w14:textId="77777777" w:rsidR="00F50170"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City Brain </w:t>
            </w:r>
            <w:r>
              <w:rPr>
                <w:sz w:val="20"/>
                <w:szCs w:val="20"/>
                <w:lang w:val="en-GB"/>
              </w:rPr>
              <w:fldChar w:fldCharType="begin"/>
            </w:r>
            <w:r>
              <w:rPr>
                <w:sz w:val="20"/>
                <w:szCs w:val="20"/>
                <w:lang w:val="en-GB"/>
              </w:rPr>
              <w:instrText xml:space="preserve"> ADDIN ZOTERO_ITEM CSL_CITATION {"citationID":"z2D7EOvW","properties":{"formattedCitation":"[14]","plainCitation":"[14]","noteIndex":0},"citationItems":[{"id":184,"uris":["http://zotero.org/users/7567862/items/XF8I4VBT"],"uri":["http://zotero.org/users/7567862/items/XF8I4VBT"],"itemData":{"id":184,"type":"article-journal","container-title":"IET Smart Cities","DOI":"10.1049/iet-smc.2019.0034","journalAbbreviation":"IET Smart Cities","source":"ResearchGate","title":"The City Brain: Practice of Large-Scale Artificial Intelligence in the Real World","title-short":"The City Brain","volume":"1","author":[{"family":"Hua","given":"Xiansheng"},{"family":"shen","given":"xu"},{"family":"Zhang","given":"Jianfeng"},{"family":"huang","given":"jianqiang"},{"family":"Chen","given":"Jingyuan"},{"family":"Zhou","given":"Qin"},{"family":"Fu","given":"Zhihang"},{"family":"Zhao","given":"Yiru"}],"issued":{"date-parts":[["2019",5,28]]}}}],"schema":"https://github.com/citation-style-language/schema/raw/master/csl-citation.json"} </w:instrText>
            </w:r>
            <w:r>
              <w:rPr>
                <w:sz w:val="20"/>
                <w:szCs w:val="20"/>
                <w:lang w:val="en-GB"/>
              </w:rPr>
              <w:fldChar w:fldCharType="separate"/>
            </w:r>
            <w:r w:rsidRPr="004127F2">
              <w:rPr>
                <w:sz w:val="20"/>
              </w:rPr>
              <w:t>[14]</w:t>
            </w:r>
            <w:r>
              <w:rPr>
                <w:sz w:val="20"/>
                <w:szCs w:val="20"/>
                <w:lang w:val="en-GB"/>
              </w:rPr>
              <w:fldChar w:fldCharType="end"/>
            </w:r>
          </w:p>
          <w:p w14:paraId="5CBC771B" w14:textId="77777777" w:rsidR="00F50170"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Smart Health</w:t>
            </w:r>
          </w:p>
          <w:p w14:paraId="45322B36" w14:textId="77777777" w:rsidR="00F50170" w:rsidRPr="00E648EE" w:rsidRDefault="00F50170" w:rsidP="00F50170">
            <w:pPr>
              <w:adjustRightInd w:val="0"/>
              <w:ind w:right="-46"/>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Seat Pleasant </w:t>
            </w:r>
            <w:r>
              <w:rPr>
                <w:sz w:val="20"/>
                <w:szCs w:val="20"/>
                <w:lang w:val="en-GB"/>
              </w:rPr>
              <w:fldChar w:fldCharType="begin"/>
            </w:r>
            <w:r>
              <w:rPr>
                <w:sz w:val="20"/>
                <w:szCs w:val="20"/>
                <w:lang w:val="en-GB"/>
              </w:rPr>
              <w:instrText xml:space="preserve"> ADDIN ZOTERO_ITEM CSL_CITATION {"citationID":"mScT4XkK","properties":{"formattedCitation":"[18]","plainCitation":"[18]","noteIndex":0},"citationItems":[{"id":189,"uris":["http://zotero.org/users/7567862/items/3BQFUEEF"],"uri":["http://zotero.org/users/7567862/items/3BQFUEEF"],"itemData":{"id":189,"type":"webpage","abstract":"A Maryland city is launching a $200 million project to integrate telehealth and mHealth services into its smart city hub to help residents during the Coronavirus pandemic.","container-title":"mHealthIntelligence","language":"en-US","title":"MD City Integrates Telehealth With Smart City Hub to Monitor Coronavirus","URL":"https://mhealthintelligence.com/news/md-city-integrates-telehealth-with-smart-city-hub-to-monitor-coronavirus","author":[{"family":"mHealthIntelligence","given":""}],"accessed":{"date-parts":[["2021",4,21]]},"issued":{"date-parts":[["2020",3,23]]}}}],"schema":"https://github.com/citation-style-language/schema/raw/master/csl-citation.json"} </w:instrText>
            </w:r>
            <w:r>
              <w:rPr>
                <w:sz w:val="20"/>
                <w:szCs w:val="20"/>
                <w:lang w:val="en-GB"/>
              </w:rPr>
              <w:fldChar w:fldCharType="separate"/>
            </w:r>
            <w:r w:rsidRPr="00F54D0C">
              <w:rPr>
                <w:rFonts w:ascii="Times New Roman" w:hAnsi="Times New Roman" w:cs="Times New Roman"/>
                <w:sz w:val="20"/>
              </w:rPr>
              <w:t>[18]</w:t>
            </w:r>
            <w:r>
              <w:rPr>
                <w:sz w:val="20"/>
                <w:szCs w:val="20"/>
                <w:lang w:val="en-GB"/>
              </w:rPr>
              <w:fldChar w:fldCharType="end"/>
            </w:r>
          </w:p>
        </w:tc>
      </w:tr>
      <w:tr w:rsidR="00F64702" w14:paraId="3413CDDE"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3" w:type="dxa"/>
            <w:vAlign w:val="center"/>
          </w:tcPr>
          <w:p w14:paraId="02ED0FCC" w14:textId="77777777" w:rsidR="00F50170" w:rsidRPr="00E648EE" w:rsidRDefault="00F50170" w:rsidP="00F50170">
            <w:pPr>
              <w:adjustRightInd w:val="0"/>
              <w:ind w:right="-46"/>
              <w:rPr>
                <w:sz w:val="20"/>
                <w:szCs w:val="20"/>
                <w:lang w:val="en-GB"/>
              </w:rPr>
            </w:pPr>
            <w:r w:rsidRPr="00E648EE">
              <w:rPr>
                <w:sz w:val="20"/>
                <w:szCs w:val="20"/>
                <w:lang w:val="en-GB"/>
              </w:rPr>
              <w:t>Disaster Mitigation</w:t>
            </w:r>
          </w:p>
          <w:p w14:paraId="5B83BB6E" w14:textId="77777777" w:rsidR="00F50170" w:rsidRPr="00E648EE" w:rsidRDefault="00F50170" w:rsidP="00F50170">
            <w:pPr>
              <w:pStyle w:val="BodyText"/>
              <w:ind w:right="-46"/>
              <w:rPr>
                <w:sz w:val="20"/>
                <w:szCs w:val="20"/>
              </w:rPr>
            </w:pPr>
            <w:r w:rsidRPr="00E648EE">
              <w:rPr>
                <w:sz w:val="20"/>
                <w:szCs w:val="20"/>
                <w:lang w:val="en-GB"/>
              </w:rPr>
              <w:t>and Security</w:t>
            </w:r>
          </w:p>
        </w:tc>
        <w:tc>
          <w:tcPr>
            <w:tcW w:w="3640" w:type="dxa"/>
          </w:tcPr>
          <w:p w14:paraId="67BA5F40"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Historical data</w:t>
            </w:r>
          </w:p>
          <w:p w14:paraId="73E5077E"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Simulation study</w:t>
            </w:r>
          </w:p>
          <w:p w14:paraId="345D6688"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Security assessment</w:t>
            </w:r>
          </w:p>
          <w:p w14:paraId="7E334FB0"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sidRPr="00E648EE">
              <w:rPr>
                <w:sz w:val="20"/>
                <w:szCs w:val="20"/>
                <w:lang w:val="en-GB"/>
              </w:rPr>
              <w:t>CCTV</w:t>
            </w:r>
          </w:p>
          <w:p w14:paraId="1184FC71" w14:textId="77777777" w:rsidR="00F50170" w:rsidRPr="00E648EE" w:rsidRDefault="00F50170" w:rsidP="00F50170">
            <w:pPr>
              <w:pStyle w:val="BodyText"/>
              <w:ind w:right="-46"/>
              <w:jc w:val="both"/>
              <w:cnfStyle w:val="000000100000" w:firstRow="0" w:lastRow="0" w:firstColumn="0" w:lastColumn="0" w:oddVBand="0" w:evenVBand="0" w:oddHBand="1" w:evenHBand="0" w:firstRowFirstColumn="0" w:firstRowLastColumn="0" w:lastRowFirstColumn="0" w:lastRowLastColumn="0"/>
              <w:rPr>
                <w:sz w:val="20"/>
                <w:szCs w:val="20"/>
              </w:rPr>
            </w:pPr>
            <w:r w:rsidRPr="00E648EE">
              <w:rPr>
                <w:sz w:val="20"/>
                <w:szCs w:val="20"/>
                <w:lang w:val="en-GB"/>
              </w:rPr>
              <w:t>Surveillance data</w:t>
            </w:r>
          </w:p>
        </w:tc>
        <w:tc>
          <w:tcPr>
            <w:tcW w:w="2767" w:type="dxa"/>
          </w:tcPr>
          <w:p w14:paraId="35D524F0" w14:textId="77777777" w:rsidR="00F50170"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Environmental Monitoring</w:t>
            </w:r>
          </w:p>
          <w:p w14:paraId="4CF6D345" w14:textId="77777777" w:rsidR="00F50170" w:rsidRPr="00E648EE" w:rsidRDefault="00F50170" w:rsidP="00F50170">
            <w:pPr>
              <w:adjustRightInd w:val="0"/>
              <w:ind w:right="-46"/>
              <w:cnfStyle w:val="000000100000" w:firstRow="0" w:lastRow="0" w:firstColumn="0" w:lastColumn="0" w:oddVBand="0" w:evenVBand="0" w:oddHBand="1" w:evenHBand="0" w:firstRowFirstColumn="0" w:firstRowLastColumn="0" w:lastRowFirstColumn="0" w:lastRowLastColumn="0"/>
              <w:rPr>
                <w:sz w:val="20"/>
                <w:szCs w:val="20"/>
                <w:lang w:val="en-GB"/>
              </w:rPr>
            </w:pPr>
          </w:p>
        </w:tc>
      </w:tr>
    </w:tbl>
    <w:p w14:paraId="76CD8248" w14:textId="77777777" w:rsidR="00F50170" w:rsidRDefault="00F50170" w:rsidP="00F50170">
      <w:pPr>
        <w:pStyle w:val="Caption"/>
        <w:ind w:right="-46"/>
      </w:pPr>
      <w:bookmarkStart w:id="17" w:name="_Ref69575824"/>
      <w:bookmarkStart w:id="18" w:name="_Ref69575812"/>
      <w:bookmarkStart w:id="19" w:name="_Toc70437735"/>
      <w:r>
        <w:t xml:space="preserve">Table </w:t>
      </w:r>
      <w:r>
        <w:fldChar w:fldCharType="begin"/>
      </w:r>
      <w:r>
        <w:instrText xml:space="preserve"> SEQ Table \* ARABIC </w:instrText>
      </w:r>
      <w:r>
        <w:fldChar w:fldCharType="separate"/>
      </w:r>
      <w:r>
        <w:rPr>
          <w:noProof/>
        </w:rPr>
        <w:t>1</w:t>
      </w:r>
      <w:r>
        <w:fldChar w:fldCharType="end"/>
      </w:r>
      <w:bookmarkEnd w:id="17"/>
      <w:r>
        <w:t xml:space="preserve"> Key Sectors in Smart City and Potential Application</w:t>
      </w:r>
      <w:bookmarkEnd w:id="18"/>
      <w:r>
        <w:t xml:space="preserve"> </w:t>
      </w:r>
      <w:r>
        <w:fldChar w:fldCharType="begin"/>
      </w:r>
      <w:r>
        <w:instrText xml:space="preserve"> ADDIN ZOTERO_ITEM CSL_CITATION {"citationID":"13u5Ba05","properties":{"formattedCitation":"[11]","plainCitation":"[11]","noteIndex":0},"citationItems":[{"id":28,"uris":["http://zotero.org/users/7567862/items/N9PNRVBF"],"uri":["http://zotero.org/users/7567862/items/N9PNRVBF"],"itemData":{"id":28,"type":"article-journal","language":"en","page":"8","source":"Zotero","title":"Data-driven Approach for Smart Urban Planning Tool Development","author":[{"family":"Hein","given":"Kyaw"},{"family":"Rosman","given":"Farah Binte Ahmad"}]}}],"schema":"https://github.com/citation-style-language/schema/raw/master/csl-citation.json"} </w:instrText>
      </w:r>
      <w:r>
        <w:fldChar w:fldCharType="separate"/>
      </w:r>
      <w:r w:rsidRPr="00B3109E">
        <w:t>[11]</w:t>
      </w:r>
      <w:bookmarkEnd w:id="19"/>
      <w:r>
        <w:fldChar w:fldCharType="end"/>
      </w:r>
    </w:p>
    <w:p w14:paraId="450BECAE" w14:textId="77777777" w:rsidR="00F50170" w:rsidRDefault="00F50170" w:rsidP="00F50170">
      <w:pPr>
        <w:pStyle w:val="BodyText"/>
        <w:spacing w:line="360" w:lineRule="auto"/>
        <w:ind w:right="-46"/>
        <w:jc w:val="both"/>
      </w:pPr>
    </w:p>
    <w:p w14:paraId="7583B808" w14:textId="77777777" w:rsidR="00F50170" w:rsidRDefault="00F50170" w:rsidP="00F50170">
      <w:pPr>
        <w:pStyle w:val="BodyText"/>
        <w:spacing w:line="360" w:lineRule="auto"/>
        <w:ind w:right="-46"/>
        <w:jc w:val="both"/>
      </w:pPr>
      <w:r>
        <w:t>Smart city ecosystem and application will only grow in time, as exploration into disruption of technologies into every aspect of city life. City Brain for example is an initiative lead by Ali Baba Cloud Technologies, that enable city ma</w:t>
      </w:r>
      <w:r w:rsidRPr="007C4CD5">
        <w:t>nagers</w:t>
      </w:r>
      <w:r>
        <w:t xml:space="preserve"> and government</w:t>
      </w:r>
      <w:r w:rsidRPr="007C4CD5">
        <w:t xml:space="preserve"> in cognizing, transforming, and operating cities</w:t>
      </w:r>
      <w:r>
        <w:t xml:space="preserve"> </w:t>
      </w:r>
      <w:r>
        <w:fldChar w:fldCharType="begin"/>
      </w:r>
      <w:r>
        <w:instrText xml:space="preserve"> ADDIN ZOTERO_ITEM CSL_CITATION {"citationID":"LMjl9XKp","properties":{"formattedCitation":"[14]","plainCitation":"[14]","noteIndex":0},"citationItems":[{"id":184,"uris":["http://zotero.org/users/7567862/items/XF8I4VBT"],"uri":["http://zotero.org/users/7567862/items/XF8I4VBT"],"itemData":{"id":184,"type":"article-journal","container-title":"IET Smart Cities","DOI":"10.1049/iet-smc.2019.0034","journalAbbreviation":"IET Smart Cities","source":"ResearchGate","title":"The City Brain: Practice of Large-Scale Artificial Intelligence in the Real World","title-short":"The City Brain","volume":"1","author":[{"family":"Hua","given":"Xiansheng"},{"family":"shen","given":"xu"},{"family":"Zhang","given":"Jianfeng"},{"family":"huang","given":"jianqiang"},{"family":"Chen","given":"Jingyuan"},{"family":"Zhou","given":"Qin"},{"family":"Fu","given":"Zhihang"},{"family":"Zhao","given":"Yiru"}],"issued":{"date-parts":[["2019",5,28]]}}}],"schema":"https://github.com/citation-style-language/schema/raw/master/csl-citation.json"} </w:instrText>
      </w:r>
      <w:r>
        <w:fldChar w:fldCharType="separate"/>
      </w:r>
      <w:r w:rsidRPr="007C4CD5">
        <w:t>[14]</w:t>
      </w:r>
      <w:r>
        <w:fldChar w:fldCharType="end"/>
      </w:r>
      <w:r>
        <w:t xml:space="preserve">. City brain enables utilization of massive data in real time, identity trends and pattern through machine learning and formulate strategic solution based on global resources and dynamics (surpass local level awareness). </w:t>
      </w:r>
    </w:p>
    <w:p w14:paraId="59380F87" w14:textId="77777777" w:rsidR="00F50170" w:rsidRDefault="00F50170" w:rsidP="00F50170">
      <w:pPr>
        <w:pStyle w:val="BodyText"/>
        <w:spacing w:line="360" w:lineRule="auto"/>
        <w:ind w:right="-46"/>
        <w:jc w:val="both"/>
      </w:pPr>
    </w:p>
    <w:p w14:paraId="56B89B5D" w14:textId="77777777" w:rsidR="00F50170" w:rsidRDefault="00F50170" w:rsidP="00F50170">
      <w:pPr>
        <w:pStyle w:val="BodyText"/>
        <w:spacing w:line="360" w:lineRule="auto"/>
        <w:ind w:right="-46"/>
        <w:jc w:val="both"/>
      </w:pPr>
      <w:r>
        <w:lastRenderedPageBreak/>
        <w:t xml:space="preserve">Key enabling technologies in </w:t>
      </w:r>
      <w:proofErr w:type="gramStart"/>
      <w:r>
        <w:t>this sectors</w:t>
      </w:r>
      <w:proofErr w:type="gramEnd"/>
      <w:r>
        <w:t xml:space="preserve"> can be</w:t>
      </w:r>
    </w:p>
    <w:tbl>
      <w:tblPr>
        <w:tblStyle w:val="PlainTable2"/>
        <w:tblW w:w="4707" w:type="pct"/>
        <w:tblLook w:val="04A0" w:firstRow="1" w:lastRow="0" w:firstColumn="1" w:lastColumn="0" w:noHBand="0" w:noVBand="1"/>
      </w:tblPr>
      <w:tblGrid>
        <w:gridCol w:w="2987"/>
        <w:gridCol w:w="5018"/>
      </w:tblGrid>
      <w:tr w:rsidR="00F50170" w14:paraId="22B7E7BD" w14:textId="77777777" w:rsidTr="004504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pct"/>
            <w:shd w:val="clear" w:color="auto" w:fill="E7E6E6" w:themeFill="background2"/>
          </w:tcPr>
          <w:p w14:paraId="032D1927" w14:textId="77777777" w:rsidR="00F50170" w:rsidRPr="005E510E" w:rsidRDefault="00F50170" w:rsidP="00F50170">
            <w:pPr>
              <w:pStyle w:val="BodyText"/>
              <w:spacing w:line="360" w:lineRule="auto"/>
              <w:ind w:right="-46"/>
              <w:jc w:val="both"/>
              <w:rPr>
                <w:sz w:val="20"/>
                <w:szCs w:val="20"/>
              </w:rPr>
            </w:pPr>
            <w:r>
              <w:rPr>
                <w:sz w:val="20"/>
                <w:szCs w:val="20"/>
              </w:rPr>
              <w:t xml:space="preserve">Key </w:t>
            </w:r>
            <w:r w:rsidRPr="005E510E">
              <w:rPr>
                <w:sz w:val="20"/>
                <w:szCs w:val="20"/>
              </w:rPr>
              <w:t>Technologies</w:t>
            </w:r>
          </w:p>
        </w:tc>
        <w:tc>
          <w:tcPr>
            <w:tcW w:w="3134" w:type="pct"/>
            <w:shd w:val="clear" w:color="auto" w:fill="E7E6E6" w:themeFill="background2"/>
          </w:tcPr>
          <w:p w14:paraId="742AA2E4" w14:textId="77777777" w:rsidR="00F50170" w:rsidRPr="005E510E" w:rsidRDefault="00F50170" w:rsidP="00F50170">
            <w:pPr>
              <w:pStyle w:val="BodyText"/>
              <w:spacing w:line="360" w:lineRule="auto"/>
              <w:ind w:right="-46"/>
              <w:jc w:val="both"/>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oducts</w:t>
            </w:r>
          </w:p>
        </w:tc>
      </w:tr>
      <w:tr w:rsidR="00F50170" w14:paraId="70747BCC"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pct"/>
          </w:tcPr>
          <w:p w14:paraId="0441FF3A" w14:textId="77777777" w:rsidR="00F50170" w:rsidRPr="005E510E" w:rsidRDefault="00F50170" w:rsidP="00F50170">
            <w:pPr>
              <w:pStyle w:val="BodyText"/>
              <w:spacing w:line="360" w:lineRule="auto"/>
              <w:ind w:right="-46"/>
              <w:jc w:val="both"/>
              <w:rPr>
                <w:sz w:val="20"/>
                <w:szCs w:val="20"/>
              </w:rPr>
            </w:pPr>
            <w:r w:rsidRPr="005E510E">
              <w:rPr>
                <w:sz w:val="20"/>
                <w:szCs w:val="20"/>
              </w:rPr>
              <w:t>Internet of Things</w:t>
            </w:r>
          </w:p>
        </w:tc>
        <w:tc>
          <w:tcPr>
            <w:tcW w:w="3134" w:type="pct"/>
          </w:tcPr>
          <w:p w14:paraId="72E90512" w14:textId="77777777" w:rsidR="00F50170" w:rsidRPr="005E510E" w:rsidRDefault="00F50170" w:rsidP="00F50170">
            <w:pPr>
              <w:pStyle w:val="BodyText"/>
              <w:spacing w:line="360" w:lineRule="auto"/>
              <w:ind w:right="-46"/>
              <w:jc w:val="both"/>
              <w:cnfStyle w:val="000000100000" w:firstRow="0" w:lastRow="0" w:firstColumn="0" w:lastColumn="0" w:oddVBand="0" w:evenVBand="0" w:oddHBand="1" w:evenHBand="0" w:firstRowFirstColumn="0" w:firstRowLastColumn="0" w:lastRowFirstColumn="0" w:lastRowLastColumn="0"/>
              <w:rPr>
                <w:sz w:val="20"/>
                <w:szCs w:val="20"/>
              </w:rPr>
            </w:pPr>
            <w:r w:rsidRPr="005E510E">
              <w:rPr>
                <w:sz w:val="20"/>
                <w:szCs w:val="20"/>
              </w:rPr>
              <w:t>Sensors and Data hubs</w:t>
            </w:r>
          </w:p>
        </w:tc>
      </w:tr>
      <w:tr w:rsidR="00F50170" w14:paraId="1DAA5295" w14:textId="77777777" w:rsidTr="004504BD">
        <w:tc>
          <w:tcPr>
            <w:cnfStyle w:val="001000000000" w:firstRow="0" w:lastRow="0" w:firstColumn="1" w:lastColumn="0" w:oddVBand="0" w:evenVBand="0" w:oddHBand="0" w:evenHBand="0" w:firstRowFirstColumn="0" w:firstRowLastColumn="0" w:lastRowFirstColumn="0" w:lastRowLastColumn="0"/>
            <w:tcW w:w="1866" w:type="pct"/>
          </w:tcPr>
          <w:p w14:paraId="3FBE2F7B" w14:textId="77777777" w:rsidR="00F50170" w:rsidRPr="005E510E" w:rsidRDefault="00F50170" w:rsidP="00F50170">
            <w:pPr>
              <w:pStyle w:val="BodyText"/>
              <w:spacing w:line="360" w:lineRule="auto"/>
              <w:ind w:right="-46"/>
              <w:jc w:val="both"/>
              <w:rPr>
                <w:sz w:val="20"/>
                <w:szCs w:val="20"/>
              </w:rPr>
            </w:pPr>
            <w:r w:rsidRPr="005E510E">
              <w:rPr>
                <w:sz w:val="20"/>
                <w:szCs w:val="20"/>
              </w:rPr>
              <w:t>Smart Dust</w:t>
            </w:r>
          </w:p>
        </w:tc>
        <w:tc>
          <w:tcPr>
            <w:tcW w:w="3134" w:type="pct"/>
          </w:tcPr>
          <w:p w14:paraId="7E304A96" w14:textId="77777777" w:rsidR="00F50170" w:rsidRPr="005E510E" w:rsidRDefault="00F50170" w:rsidP="00F50170">
            <w:pPr>
              <w:pStyle w:val="BodyText"/>
              <w:spacing w:line="360" w:lineRule="auto"/>
              <w:ind w:right="-46"/>
              <w:jc w:val="both"/>
              <w:cnfStyle w:val="000000000000" w:firstRow="0" w:lastRow="0" w:firstColumn="0" w:lastColumn="0" w:oddVBand="0" w:evenVBand="0" w:oddHBand="0" w:evenHBand="0" w:firstRowFirstColumn="0" w:firstRowLastColumn="0" w:lastRowFirstColumn="0" w:lastRowLastColumn="0"/>
              <w:rPr>
                <w:sz w:val="20"/>
                <w:szCs w:val="20"/>
              </w:rPr>
            </w:pPr>
          </w:p>
        </w:tc>
      </w:tr>
      <w:tr w:rsidR="00F50170" w14:paraId="0463CFB5"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pct"/>
          </w:tcPr>
          <w:p w14:paraId="2A2EDBCC" w14:textId="77777777" w:rsidR="00F50170" w:rsidRPr="005E510E" w:rsidRDefault="00F50170" w:rsidP="00F50170">
            <w:pPr>
              <w:pStyle w:val="BodyText"/>
              <w:spacing w:line="360" w:lineRule="auto"/>
              <w:ind w:right="-46"/>
              <w:jc w:val="both"/>
              <w:rPr>
                <w:sz w:val="20"/>
                <w:szCs w:val="20"/>
              </w:rPr>
            </w:pPr>
            <w:r w:rsidRPr="005E510E">
              <w:rPr>
                <w:sz w:val="20"/>
                <w:szCs w:val="20"/>
              </w:rPr>
              <w:t>Smart Phones</w:t>
            </w:r>
          </w:p>
        </w:tc>
        <w:tc>
          <w:tcPr>
            <w:tcW w:w="3134" w:type="pct"/>
          </w:tcPr>
          <w:p w14:paraId="62B2E764" w14:textId="77777777" w:rsidR="00F50170" w:rsidRPr="005E510E" w:rsidRDefault="00F50170" w:rsidP="00F50170">
            <w:pPr>
              <w:pStyle w:val="BodyText"/>
              <w:spacing w:line="360" w:lineRule="auto"/>
              <w:ind w:right="-46"/>
              <w:jc w:val="both"/>
              <w:cnfStyle w:val="000000100000" w:firstRow="0" w:lastRow="0" w:firstColumn="0" w:lastColumn="0" w:oddVBand="0" w:evenVBand="0" w:oddHBand="1" w:evenHBand="0" w:firstRowFirstColumn="0" w:firstRowLastColumn="0" w:lastRowFirstColumn="0" w:lastRowLastColumn="0"/>
              <w:rPr>
                <w:sz w:val="20"/>
                <w:szCs w:val="20"/>
              </w:rPr>
            </w:pPr>
          </w:p>
        </w:tc>
      </w:tr>
      <w:tr w:rsidR="00F50170" w14:paraId="154F60C8" w14:textId="77777777" w:rsidTr="004504BD">
        <w:tc>
          <w:tcPr>
            <w:cnfStyle w:val="001000000000" w:firstRow="0" w:lastRow="0" w:firstColumn="1" w:lastColumn="0" w:oddVBand="0" w:evenVBand="0" w:oddHBand="0" w:evenHBand="0" w:firstRowFirstColumn="0" w:firstRowLastColumn="0" w:lastRowFirstColumn="0" w:lastRowLastColumn="0"/>
            <w:tcW w:w="1866" w:type="pct"/>
          </w:tcPr>
          <w:p w14:paraId="04240735" w14:textId="77777777" w:rsidR="00F50170" w:rsidRPr="005E510E" w:rsidRDefault="00F50170" w:rsidP="00F50170">
            <w:pPr>
              <w:pStyle w:val="BodyText"/>
              <w:spacing w:line="360" w:lineRule="auto"/>
              <w:ind w:right="-46"/>
              <w:jc w:val="both"/>
              <w:rPr>
                <w:sz w:val="20"/>
                <w:szCs w:val="20"/>
              </w:rPr>
            </w:pPr>
            <w:r w:rsidRPr="005E510E">
              <w:rPr>
                <w:sz w:val="20"/>
                <w:szCs w:val="20"/>
              </w:rPr>
              <w:t>Cloud Computing</w:t>
            </w:r>
          </w:p>
        </w:tc>
        <w:tc>
          <w:tcPr>
            <w:tcW w:w="3134" w:type="pct"/>
          </w:tcPr>
          <w:p w14:paraId="7535356C" w14:textId="77777777" w:rsidR="00F50170" w:rsidRPr="005E510E" w:rsidRDefault="00F50170" w:rsidP="00F50170">
            <w:pPr>
              <w:pStyle w:val="BodyText"/>
              <w:spacing w:line="360" w:lineRule="auto"/>
              <w:ind w:right="-46"/>
              <w:jc w:val="both"/>
              <w:cnfStyle w:val="000000000000" w:firstRow="0" w:lastRow="0" w:firstColumn="0" w:lastColumn="0" w:oddVBand="0" w:evenVBand="0" w:oddHBand="0" w:evenHBand="0" w:firstRowFirstColumn="0" w:firstRowLastColumn="0" w:lastRowFirstColumn="0" w:lastRowLastColumn="0"/>
              <w:rPr>
                <w:sz w:val="20"/>
                <w:szCs w:val="20"/>
              </w:rPr>
            </w:pPr>
          </w:p>
        </w:tc>
      </w:tr>
      <w:tr w:rsidR="00F50170" w14:paraId="68214730"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pct"/>
          </w:tcPr>
          <w:p w14:paraId="2140858A" w14:textId="77777777" w:rsidR="00F50170" w:rsidRPr="005E510E" w:rsidRDefault="00F50170" w:rsidP="00F50170">
            <w:pPr>
              <w:pStyle w:val="BodyText"/>
              <w:spacing w:line="360" w:lineRule="auto"/>
              <w:ind w:right="-46"/>
              <w:jc w:val="both"/>
              <w:rPr>
                <w:sz w:val="20"/>
                <w:szCs w:val="20"/>
              </w:rPr>
            </w:pPr>
            <w:r w:rsidRPr="005E510E">
              <w:rPr>
                <w:sz w:val="20"/>
                <w:szCs w:val="20"/>
              </w:rPr>
              <w:t>Big Data and Open Data</w:t>
            </w:r>
          </w:p>
        </w:tc>
        <w:tc>
          <w:tcPr>
            <w:tcW w:w="3134" w:type="pct"/>
          </w:tcPr>
          <w:p w14:paraId="434FD167" w14:textId="77777777" w:rsidR="00F50170" w:rsidRPr="005E510E" w:rsidRDefault="00F50170" w:rsidP="00F50170">
            <w:pPr>
              <w:pStyle w:val="BodyText"/>
              <w:spacing w:line="360" w:lineRule="auto"/>
              <w:ind w:right="-46"/>
              <w:jc w:val="both"/>
              <w:cnfStyle w:val="000000100000" w:firstRow="0" w:lastRow="0" w:firstColumn="0" w:lastColumn="0" w:oddVBand="0" w:evenVBand="0" w:oddHBand="1" w:evenHBand="0" w:firstRowFirstColumn="0" w:firstRowLastColumn="0" w:lastRowFirstColumn="0" w:lastRowLastColumn="0"/>
              <w:rPr>
                <w:sz w:val="20"/>
                <w:szCs w:val="20"/>
              </w:rPr>
            </w:pPr>
          </w:p>
        </w:tc>
      </w:tr>
      <w:tr w:rsidR="00F50170" w14:paraId="0AFBA8B8" w14:textId="77777777" w:rsidTr="004504BD">
        <w:tc>
          <w:tcPr>
            <w:cnfStyle w:val="001000000000" w:firstRow="0" w:lastRow="0" w:firstColumn="1" w:lastColumn="0" w:oddVBand="0" w:evenVBand="0" w:oddHBand="0" w:evenHBand="0" w:firstRowFirstColumn="0" w:firstRowLastColumn="0" w:lastRowFirstColumn="0" w:lastRowLastColumn="0"/>
            <w:tcW w:w="1866" w:type="pct"/>
          </w:tcPr>
          <w:p w14:paraId="5FB4F66B" w14:textId="77777777" w:rsidR="00F50170" w:rsidRPr="005E510E" w:rsidRDefault="00F50170" w:rsidP="00F50170">
            <w:pPr>
              <w:pStyle w:val="BodyText"/>
              <w:spacing w:line="360" w:lineRule="auto"/>
              <w:ind w:right="-46"/>
              <w:jc w:val="both"/>
              <w:rPr>
                <w:sz w:val="20"/>
                <w:szCs w:val="20"/>
              </w:rPr>
            </w:pPr>
            <w:r w:rsidRPr="005E510E">
              <w:rPr>
                <w:sz w:val="20"/>
                <w:szCs w:val="20"/>
              </w:rPr>
              <w:t>Smart Grid</w:t>
            </w:r>
          </w:p>
        </w:tc>
        <w:tc>
          <w:tcPr>
            <w:tcW w:w="3134" w:type="pct"/>
          </w:tcPr>
          <w:p w14:paraId="3C5E5BFC" w14:textId="77777777" w:rsidR="00F50170" w:rsidRPr="005E510E" w:rsidRDefault="00F50170" w:rsidP="00F50170">
            <w:pPr>
              <w:pStyle w:val="BodyText"/>
              <w:spacing w:line="360" w:lineRule="auto"/>
              <w:ind w:right="-46"/>
              <w:jc w:val="both"/>
              <w:cnfStyle w:val="000000000000" w:firstRow="0" w:lastRow="0" w:firstColumn="0" w:lastColumn="0" w:oddVBand="0" w:evenVBand="0" w:oddHBand="0" w:evenHBand="0" w:firstRowFirstColumn="0" w:firstRowLastColumn="0" w:lastRowFirstColumn="0" w:lastRowLastColumn="0"/>
              <w:rPr>
                <w:sz w:val="20"/>
                <w:szCs w:val="20"/>
              </w:rPr>
            </w:pPr>
          </w:p>
        </w:tc>
      </w:tr>
      <w:tr w:rsidR="00F50170" w14:paraId="43C29799"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66" w:type="pct"/>
          </w:tcPr>
          <w:p w14:paraId="738449F9" w14:textId="77777777" w:rsidR="00F50170" w:rsidRPr="005E510E" w:rsidRDefault="00F50170" w:rsidP="00F50170">
            <w:pPr>
              <w:pStyle w:val="BodyText"/>
              <w:spacing w:line="360" w:lineRule="auto"/>
              <w:ind w:right="-46"/>
              <w:jc w:val="both"/>
              <w:rPr>
                <w:sz w:val="20"/>
                <w:szCs w:val="20"/>
              </w:rPr>
            </w:pPr>
            <w:r w:rsidRPr="005E510E">
              <w:rPr>
                <w:sz w:val="20"/>
                <w:szCs w:val="20"/>
              </w:rPr>
              <w:t>Smart Home Devices</w:t>
            </w:r>
          </w:p>
        </w:tc>
        <w:tc>
          <w:tcPr>
            <w:tcW w:w="3134" w:type="pct"/>
          </w:tcPr>
          <w:p w14:paraId="3516B8F6" w14:textId="77777777" w:rsidR="00F50170" w:rsidRPr="005E510E" w:rsidRDefault="00F50170" w:rsidP="00F50170">
            <w:pPr>
              <w:pStyle w:val="BodyText"/>
              <w:keepNext/>
              <w:spacing w:line="360" w:lineRule="auto"/>
              <w:ind w:right="-46"/>
              <w:jc w:val="both"/>
              <w:cnfStyle w:val="000000100000" w:firstRow="0" w:lastRow="0" w:firstColumn="0" w:lastColumn="0" w:oddVBand="0" w:evenVBand="0" w:oddHBand="1" w:evenHBand="0" w:firstRowFirstColumn="0" w:firstRowLastColumn="0" w:lastRowFirstColumn="0" w:lastRowLastColumn="0"/>
              <w:rPr>
                <w:sz w:val="20"/>
                <w:szCs w:val="20"/>
              </w:rPr>
            </w:pPr>
            <w:r w:rsidRPr="005E510E">
              <w:rPr>
                <w:sz w:val="20"/>
                <w:szCs w:val="20"/>
              </w:rPr>
              <w:t>Nest</w:t>
            </w:r>
            <w:r w:rsidRPr="005E510E">
              <w:rPr>
                <w:sz w:val="20"/>
                <w:szCs w:val="20"/>
              </w:rPr>
              <w:fldChar w:fldCharType="begin"/>
            </w:r>
            <w:r>
              <w:rPr>
                <w:sz w:val="20"/>
                <w:szCs w:val="20"/>
              </w:rPr>
              <w:instrText xml:space="preserve"> ADDIN ZOTERO_ITEM CSL_CITATION {"citationID":"5Z813070","properties":{"formattedCitation":"[19]","plainCitation":"[19]","noteIndex":0},"citationItems":[{"id":194,"uris":["http://zotero.org/users/7567862/items/W7SPEGEC"],"uri":["http://zotero.org/users/7567862/items/W7SPEGEC"],"itemData":{"id":194,"type":"webpage","title":"Real Savings | Nest","URL":"https://nest.com/thermostats/real-savings/","accessed":{"date-parts":[["2021",4,21]]}}}],"schema":"https://github.com/citation-style-language/schema/raw/master/csl-citation.json"} </w:instrText>
            </w:r>
            <w:r w:rsidRPr="005E510E">
              <w:rPr>
                <w:sz w:val="20"/>
                <w:szCs w:val="20"/>
              </w:rPr>
              <w:fldChar w:fldCharType="separate"/>
            </w:r>
            <w:r w:rsidRPr="00F54D0C">
              <w:rPr>
                <w:rFonts w:ascii="Times New Roman" w:hAnsi="Times New Roman" w:cs="Times New Roman"/>
                <w:sz w:val="20"/>
              </w:rPr>
              <w:t>[19]</w:t>
            </w:r>
            <w:r w:rsidRPr="005E510E">
              <w:rPr>
                <w:sz w:val="20"/>
                <w:szCs w:val="20"/>
              </w:rPr>
              <w:fldChar w:fldCharType="end"/>
            </w:r>
            <w:r w:rsidRPr="005E510E">
              <w:rPr>
                <w:sz w:val="20"/>
                <w:szCs w:val="20"/>
              </w:rPr>
              <w:t xml:space="preserve"> Google Home </w:t>
            </w:r>
            <w:r w:rsidRPr="005E510E">
              <w:rPr>
                <w:sz w:val="20"/>
                <w:szCs w:val="20"/>
              </w:rPr>
              <w:fldChar w:fldCharType="begin"/>
            </w:r>
            <w:r>
              <w:rPr>
                <w:sz w:val="20"/>
                <w:szCs w:val="20"/>
              </w:rPr>
              <w:instrText xml:space="preserve"> ADDIN ZOTERO_ITEM CSL_CITATION {"citationID":"oVV6Lyjz","properties":{"formattedCitation":"[20]","plainCitation":"[20]","noteIndex":0},"citationItems":[{"id":196,"uris":["http://zotero.org/users/7567862/items/WDG7RRKN"],"uri":["http://zotero.org/users/7567862/items/WDG7RRKN"],"itemData":{"id":196,"type":"entry-encyclopedia","abstract":"Google Nest, previously named Google Home, is a line of smart speakers developed by Google under the Google Nest brand. The devices enable users to speak voice commands to interact with services through Google Assistant, the company's virtual assistant. Both in-house and third-party services are integrated, allowing users to listen to music, control playback of videos or photos, or receive news updates entirely by voice. Google Nest devices also have integrated support for home automation, letting users control smart home appliances with their voice command. The first device, Google Home, was released in the United States in November 2016; subsequent product releases occurred globally from 2017–2019.\nThrough software updates to Google Nest devices and Google Assistant, additional functionality has been added over time. For example, multiple speakers can be set up for synchronized playback of music. An update in April 2017 brought multi-user support, allowing the device to distinguish between up to six people by voice. In May 2017, Google announced multiple updates, including: hands-free phone calling at no cost in Canada and the United States; proactive reminders ahead of scheduled events; visual responses on mobile devices or Chromecast-enabled televisions; Bluetooth audio streaming; and the ability to add reminders and calendar appointments.\nThe original Google Home speaker released in November 2016 featured a cylindrical shape with colored status LEDs on top. In October 2017, Google announced two additions to the product lineup, the miniature puck-shaped Google Home Mini and a larger Google Home Max. In October 2018, the company released the Google Home Hub, a smart speaker with a 7-inch touchscreen. In May 2019, Google announced that Google Home devices would be rebranded under the Google Nest banner, and it unveiled the Nest Hub Max, a larger smart display.","container-title":"Wikipedia","language":"en","note":"Page Version ID: 1018706585","source":"Wikipedia","title":"Google Nest (smart speakers)","URL":"https://en.wikipedia.org/w/index.php?title=Google_Nest_(smart_speakers)&amp;oldid=1018706585","accessed":{"date-parts":[["2021",4,21]]},"issued":{"date-parts":[["2021",4,19]]}}}],"schema":"https://github.com/citation-style-language/schema/raw/master/csl-citation.json"} </w:instrText>
            </w:r>
            <w:r w:rsidRPr="005E510E">
              <w:rPr>
                <w:sz w:val="20"/>
                <w:szCs w:val="20"/>
              </w:rPr>
              <w:fldChar w:fldCharType="separate"/>
            </w:r>
            <w:r w:rsidRPr="00F54D0C">
              <w:rPr>
                <w:rFonts w:ascii="Times New Roman" w:hAnsi="Times New Roman" w:cs="Times New Roman"/>
                <w:sz w:val="20"/>
              </w:rPr>
              <w:t>[20]</w:t>
            </w:r>
            <w:r w:rsidRPr="005E510E">
              <w:rPr>
                <w:sz w:val="20"/>
                <w:szCs w:val="20"/>
              </w:rPr>
              <w:fldChar w:fldCharType="end"/>
            </w:r>
          </w:p>
        </w:tc>
      </w:tr>
    </w:tbl>
    <w:p w14:paraId="1B3EA772" w14:textId="77777777" w:rsidR="00F50170" w:rsidRDefault="00F50170" w:rsidP="00F50170">
      <w:pPr>
        <w:pStyle w:val="Caption"/>
        <w:ind w:right="-46"/>
      </w:pPr>
      <w:bookmarkStart w:id="20" w:name="_Toc70437736"/>
      <w:r>
        <w:t xml:space="preserve">Table </w:t>
      </w:r>
      <w:r>
        <w:fldChar w:fldCharType="begin"/>
      </w:r>
      <w:r>
        <w:instrText xml:space="preserve"> SEQ Table \* ARABIC </w:instrText>
      </w:r>
      <w:r>
        <w:fldChar w:fldCharType="separate"/>
      </w:r>
      <w:r>
        <w:rPr>
          <w:noProof/>
        </w:rPr>
        <w:t>2</w:t>
      </w:r>
      <w:r>
        <w:fldChar w:fldCharType="end"/>
      </w:r>
      <w:r>
        <w:t>: Key Enabling Technologies</w:t>
      </w:r>
      <w:bookmarkEnd w:id="20"/>
    </w:p>
    <w:p w14:paraId="4DAA723E" w14:textId="77777777" w:rsidR="00F50170" w:rsidRDefault="00F50170" w:rsidP="00F50170">
      <w:pPr>
        <w:pStyle w:val="BodyText"/>
        <w:spacing w:line="360" w:lineRule="auto"/>
        <w:ind w:right="-46"/>
        <w:jc w:val="both"/>
      </w:pPr>
    </w:p>
    <w:p w14:paraId="1EED8659" w14:textId="77777777" w:rsidR="00F50170" w:rsidRPr="0066008E" w:rsidRDefault="00F50170" w:rsidP="00F50170">
      <w:pPr>
        <w:pStyle w:val="BodyText"/>
        <w:numPr>
          <w:ilvl w:val="2"/>
          <w:numId w:val="3"/>
        </w:numPr>
        <w:spacing w:line="360" w:lineRule="auto"/>
        <w:ind w:left="0" w:right="-46" w:firstLine="0"/>
        <w:jc w:val="both"/>
      </w:pPr>
      <w:r>
        <w:t xml:space="preserve">Enabling </w:t>
      </w:r>
      <w:proofErr w:type="gramStart"/>
      <w:r>
        <w:t>technology :</w:t>
      </w:r>
      <w:proofErr w:type="gramEnd"/>
      <w:r>
        <w:t xml:space="preserve">  </w:t>
      </w:r>
    </w:p>
    <w:p w14:paraId="1947C54C" w14:textId="77777777" w:rsidR="00F50170" w:rsidRDefault="00F50170" w:rsidP="00F50170">
      <w:pPr>
        <w:pStyle w:val="BodyText"/>
        <w:numPr>
          <w:ilvl w:val="2"/>
          <w:numId w:val="3"/>
        </w:numPr>
        <w:spacing w:line="360" w:lineRule="auto"/>
        <w:ind w:left="0" w:right="-46" w:firstLine="0"/>
        <w:jc w:val="both"/>
      </w:pPr>
      <w:r>
        <w:t xml:space="preserve">What are the </w:t>
      </w:r>
      <w:proofErr w:type="spellStart"/>
      <w:r>
        <w:t>IOt</w:t>
      </w:r>
      <w:proofErr w:type="spellEnd"/>
      <w:r>
        <w:t xml:space="preserve">, sensors, what are the level of adoption? </w:t>
      </w:r>
    </w:p>
    <w:p w14:paraId="7168BA97" w14:textId="77777777" w:rsidR="00F50170" w:rsidRDefault="00F50170" w:rsidP="00F50170">
      <w:pPr>
        <w:pStyle w:val="BodyText"/>
        <w:spacing w:line="360" w:lineRule="auto"/>
        <w:ind w:right="-46"/>
        <w:jc w:val="both"/>
      </w:pPr>
      <w:r>
        <w:t xml:space="preserve">Moving forward, we shall discuss a major component of the smart city that pertains to data architecture which is data mining. </w:t>
      </w:r>
    </w:p>
    <w:p w14:paraId="59CB25B8" w14:textId="77777777" w:rsidR="00F50170" w:rsidRDefault="00F50170" w:rsidP="00F50170">
      <w:pPr>
        <w:pStyle w:val="BodyText"/>
        <w:spacing w:line="360" w:lineRule="auto"/>
        <w:ind w:right="-46"/>
        <w:jc w:val="both"/>
      </w:pPr>
    </w:p>
    <w:p w14:paraId="6172EF37" w14:textId="77777777" w:rsidR="00F50170" w:rsidRDefault="00F50170" w:rsidP="00F50170">
      <w:pPr>
        <w:pStyle w:val="BodyText"/>
        <w:spacing w:line="360" w:lineRule="auto"/>
        <w:ind w:left="720" w:right="-46"/>
        <w:jc w:val="both"/>
      </w:pPr>
    </w:p>
    <w:p w14:paraId="114FF5FD" w14:textId="57A52D04" w:rsidR="00F50170" w:rsidRPr="00F50170" w:rsidRDefault="00F50170" w:rsidP="00F50170">
      <w:pPr>
        <w:pStyle w:val="Heading2"/>
        <w:tabs>
          <w:tab w:val="clear" w:pos="0"/>
          <w:tab w:val="num" w:pos="720"/>
        </w:tabs>
        <w:ind w:left="720" w:hanging="720"/>
        <w:rPr>
          <w:lang w:val="en-US"/>
        </w:rPr>
      </w:pPr>
      <w:bookmarkStart w:id="21" w:name="_Toc72522497"/>
      <w:r w:rsidRPr="00F50170">
        <w:rPr>
          <w:lang w:val="en-US"/>
        </w:rPr>
        <w:t>Smart Cities in Context</w:t>
      </w:r>
      <w:bookmarkEnd w:id="21"/>
    </w:p>
    <w:p w14:paraId="439C98B1" w14:textId="77777777" w:rsidR="00F50170" w:rsidRPr="008B6450" w:rsidRDefault="00F50170" w:rsidP="00F50170">
      <w:pPr>
        <w:pStyle w:val="BodyText"/>
        <w:spacing w:line="360" w:lineRule="auto"/>
        <w:ind w:right="-46"/>
        <w:jc w:val="both"/>
        <w:rPr>
          <w:rFonts w:ascii="Arial" w:eastAsia="Arial" w:hAnsi="Arial" w:cs="Arial"/>
          <w:b/>
          <w:bCs/>
          <w:sz w:val="26"/>
          <w:szCs w:val="26"/>
        </w:rPr>
      </w:pPr>
    </w:p>
    <w:p w14:paraId="699A9777" w14:textId="77777777" w:rsidR="00F50170" w:rsidRDefault="00F50170" w:rsidP="00F50170">
      <w:pPr>
        <w:pStyle w:val="BodyText"/>
        <w:spacing w:line="360" w:lineRule="auto"/>
        <w:ind w:right="-46"/>
        <w:jc w:val="both"/>
      </w:pPr>
      <w:r>
        <w:t xml:space="preserve">Adoption around the world in pursuit of the smartest cities tittle has resulted in some impressive initiative and project of multitude of scale and size. Investment into technology and infrastructure has seen some cities dominating the rankings year on year. These rankings are considered an effective instruments for most cities to attract investments and competitive edge to their cities </w:t>
      </w:r>
      <w:r>
        <w:fldChar w:fldCharType="begin"/>
      </w:r>
      <w:r>
        <w:instrText xml:space="preserve"> ADDIN ZOTERO_ITEM CSL_CITATION {"citationID":"AzQAdvmN","properties":{"formattedCitation":"[21]","plainCitation":"[21]","noteIndex":0},"citationItems":[{"id":118,"uris":["http://zotero.org/users/7567862/items/E657PJ7E"],"uri":["http://zotero.org/users/7567862/items/E657PJ7E"],"itemData":{"id":118,"type":"article-journal","abstract":"Due to different reasons cities are increasingly challenged to improve their competitiveness. Different strategic efforts are discussed in planning sciences, new approaches and instruments are elaborated and applied, steering the positioning of cities in a competitive urban world. As one specific consequence city rankings have experienced a remarkable boom. However, there is some evidence that public attention of city rankings is mainly concentrated simply on the ranks themselves totally neglecting its meaning as an instrument for strategic planning. In order to elaborate this potential meaning of rankings the paper gives an overview of different types and introduces an own approach called 'Smart City ranking'. Based on this ranking approach and corresponding experiences of different cities reacting on its dissemination in the second part the paper shows how this approach can be used as an effective instrument detecting strengths and weaknesses and improving a city's competitiveness through relevant strategic efforts.","container-title":"ACE: Architecture, City and Environment","journalAbbreviation":"ACE: Architecture, City and Environment","source":"ResearchGate","title":"Smart cities ranking: An effective instrument for the positioning of the cities","title-short":"Smart cities ranking","volume":"4","author":[{"family":"Giffinger","given":"Rudolf"},{"family":"Gudrun","given":"Haindlmaier"},{"literal":"Gudrun"},{"family":"Haindlmaier","given":"Gudrun"}],"issued":{"date-parts":[["2010",2,18]]}}}],"schema":"https://github.com/citation-style-language/schema/raw/master/csl-citation.json"} </w:instrText>
      </w:r>
      <w:r>
        <w:fldChar w:fldCharType="separate"/>
      </w:r>
      <w:r w:rsidRPr="00F54D0C">
        <w:t>[21]</w:t>
      </w:r>
      <w:r>
        <w:fldChar w:fldCharType="end"/>
      </w:r>
      <w:r>
        <w:t>. This ranking tool is also beneficial for cities to asses their own strength and weakness while also acting as an external key performance indicators (KPIs) to their smart city initiatives. There are many city rankings available publicly however, its reliability as an assessment tool has also been in question. Academics and professionals has also been critical of city rankings, where increased competition between city can threaten long term development growth which might be a negative consequences of cutting corners (deregulation, structural and spatial problems and risk delicate socio-economic balance)</w:t>
      </w:r>
      <w:r>
        <w:fldChar w:fldCharType="begin"/>
      </w:r>
      <w:r>
        <w:instrText xml:space="preserve"> ADDIN ZOTERO_ITEM CSL_CITATION {"citationID":"FVZ9F07P","properties":{"formattedCitation":"[21]","plainCitation":"[21]","noteIndex":0},"citationItems":[{"id":118,"uris":["http://zotero.org/users/7567862/items/E657PJ7E"],"uri":["http://zotero.org/users/7567862/items/E657PJ7E"],"itemData":{"id":118,"type":"article-journal","abstract":"Due to different reasons cities are increasingly challenged to improve their competitiveness. Different strategic efforts are discussed in planning sciences, new approaches and instruments are elaborated and applied, steering the positioning of cities in a competitive urban world. As one specific consequence city rankings have experienced a remarkable boom. However, there is some evidence that public attention of city rankings is mainly concentrated simply on the ranks themselves totally neglecting its meaning as an instrument for strategic planning. In order to elaborate this potential meaning of rankings the paper gives an overview of different types and introduces an own approach called 'Smart City ranking'. Based on this ranking approach and corresponding experiences of different cities reacting on its dissemination in the second part the paper shows how this approach can be used as an effective instrument detecting strengths and weaknesses and improving a city's competitiveness through relevant strategic efforts.","container-title":"ACE: Architecture, City and Environment","journalAbbreviation":"ACE: Architecture, City and Environment","source":"ResearchGate","title":"Smart cities ranking: An effective instrument for the positioning of the cities","title-short":"Smart cities ranking","volume":"4","author":[{"family":"Giffinger","given":"Rudolf"},{"family":"Gudrun","given":"Haindlmaier"},{"literal":"Gudrun"},{"family":"Haindlmaier","given":"Gudrun"}],"issued":{"date-parts":[["2010",2,18]]}}}],"schema":"https://github.com/citation-style-language/schema/raw/master/csl-citation.json"} </w:instrText>
      </w:r>
      <w:r>
        <w:fldChar w:fldCharType="separate"/>
      </w:r>
      <w:r w:rsidRPr="00F54D0C">
        <w:t>[21]</w:t>
      </w:r>
      <w:r>
        <w:fldChar w:fldCharType="end"/>
      </w:r>
      <w:r>
        <w:t xml:space="preserve">. It can be a double edged sword, but a holistic and well-documented, </w:t>
      </w:r>
      <w:proofErr w:type="gramStart"/>
      <w:r>
        <w:t>methodically  advanced</w:t>
      </w:r>
      <w:proofErr w:type="gramEnd"/>
      <w:r>
        <w:t xml:space="preserve">  rankings  conducted  by  universities  or  economic  </w:t>
      </w:r>
      <w:r>
        <w:lastRenderedPageBreak/>
        <w:t xml:space="preserve">research  institutes  with  a clear focus on context (country level or continent) can be a good reference. Cities then are able to position themselves in the region or continent and focus on improving sectors that are lacking in </w:t>
      </w:r>
      <w:proofErr w:type="gramStart"/>
      <w:r>
        <w:t>their  profile</w:t>
      </w:r>
      <w:proofErr w:type="gramEnd"/>
      <w:r>
        <w:t>.</w:t>
      </w:r>
    </w:p>
    <w:p w14:paraId="6AB18FE9" w14:textId="77777777" w:rsidR="00F50170" w:rsidRDefault="00F50170" w:rsidP="00F50170">
      <w:pPr>
        <w:pStyle w:val="BodyText"/>
        <w:spacing w:line="360" w:lineRule="auto"/>
        <w:ind w:right="-46"/>
        <w:jc w:val="both"/>
      </w:pPr>
    </w:p>
    <w:p w14:paraId="38EADC20" w14:textId="77777777" w:rsidR="00F50170" w:rsidRDefault="00F50170" w:rsidP="00F50170">
      <w:pPr>
        <w:pStyle w:val="BodyText"/>
        <w:spacing w:line="360" w:lineRule="auto"/>
        <w:ind w:right="-46"/>
        <w:jc w:val="both"/>
      </w:pPr>
      <w:r>
        <w:t xml:space="preserve">Cities in Motion Index (CIMI) is widely considered an exhaustive ranking of smart cities that include 101 indicators </w:t>
      </w:r>
      <w:r w:rsidRPr="00DB45EA">
        <w:t>across 9 key dimensions: human capital, social cohesion, the economy, governance, the environment, mobility and transportation, urban planning, international projection, and technology, reflecting both objective and subjective data to offer a comprehensive view of each city</w:t>
      </w:r>
      <w:r>
        <w:t xml:space="preserve"> </w:t>
      </w:r>
      <w:r>
        <w:fldChar w:fldCharType="begin"/>
      </w:r>
      <w:r>
        <w:instrText xml:space="preserve"> ADDIN ZOTERO_ITEM CSL_CITATION {"citationID":"hH46D5s8","properties":{"formattedCitation":"[22]","plainCitation":"[22]","noteIndex":0},"citationItems":[{"id":121,"uris":["http://zotero.org/users/7567862/items/R8JPDAIY"],"uri":["http://zotero.org/users/7567862/items/R8JPDAIY"],"itemData":{"id":121,"type":"webpage","title":"IESE Cities in Motion Index 2020 | Cities in Motion","URL":"https://blog.iese.edu/cities-challenges-and-management/2020/10/27/iese-cities-in-motion-index-2020/","accessed":{"date-parts":[["2021",4,17]]}}}],"schema":"https://github.com/citation-style-language/schema/raw/master/csl-citation.json"} </w:instrText>
      </w:r>
      <w:r>
        <w:fldChar w:fldCharType="separate"/>
      </w:r>
      <w:r w:rsidRPr="00F54D0C">
        <w:t>[22]</w:t>
      </w:r>
      <w:r>
        <w:fldChar w:fldCharType="end"/>
      </w:r>
      <w:r>
        <w:t xml:space="preserve">. London and New York a big and populous city has been dominating the ranks for the 6 consecutive years, with notable presence of some smaller city-state like Singapore and Hong Kong in their top 10. Interestingly, there is an artificial line drawn with each city’s approach where some cities like Singapore, London, New York has opted for a high-tech centric and significant infrastructure investment approach and the other side of community-centric approach in cities like Copenhagen, Amsterdam and Vienna. </w:t>
      </w:r>
    </w:p>
    <w:p w14:paraId="250B827B" w14:textId="77777777" w:rsidR="00F50170" w:rsidRDefault="00F50170" w:rsidP="00F50170">
      <w:pPr>
        <w:pStyle w:val="BodyText"/>
        <w:spacing w:line="360" w:lineRule="auto"/>
        <w:ind w:right="-46"/>
        <w:jc w:val="both"/>
      </w:pPr>
    </w:p>
    <w:p w14:paraId="45996DC4" w14:textId="77777777" w:rsidR="00F50170" w:rsidRDefault="00F50170" w:rsidP="00F50170">
      <w:pPr>
        <w:pStyle w:val="BodyText"/>
        <w:spacing w:line="360" w:lineRule="auto"/>
        <w:ind w:right="-46"/>
        <w:jc w:val="both"/>
      </w:pPr>
      <w:r>
        <w:t>Athens at 96</w:t>
      </w:r>
      <w:r w:rsidRPr="00D93B83">
        <w:rPr>
          <w:vertAlign w:val="superscript"/>
        </w:rPr>
        <w:t>th</w:t>
      </w:r>
      <w:r>
        <w:t xml:space="preserve"> ranking for example has taken the latter approach, where it has lined it strategies in low-hanging, short term projects, where effective medium-cost smart city projects focuses on collaboration between existing technology, communication and energy companies with academics and communities </w:t>
      </w:r>
      <w:proofErr w:type="gramStart"/>
      <w:r>
        <w:t>to  execute</w:t>
      </w:r>
      <w:proofErr w:type="gramEnd"/>
      <w:r>
        <w:t xml:space="preserve"> them. This is reflected in the CIMI where some of the low ranked indicators are social cohesion (148</w:t>
      </w:r>
      <w:r w:rsidRPr="00A330BC">
        <w:rPr>
          <w:vertAlign w:val="superscript"/>
        </w:rPr>
        <w:t>th</w:t>
      </w:r>
      <w:r>
        <w:t>), governance (148</w:t>
      </w:r>
      <w:r w:rsidRPr="00A330BC">
        <w:rPr>
          <w:vertAlign w:val="superscript"/>
        </w:rPr>
        <w:t>th</w:t>
      </w:r>
      <w:r>
        <w:t>), urban planning (142</w:t>
      </w:r>
      <w:r w:rsidRPr="003707BA">
        <w:rPr>
          <w:vertAlign w:val="superscript"/>
        </w:rPr>
        <w:t>nd</w:t>
      </w:r>
      <w:r>
        <w:t>) and economy (109</w:t>
      </w:r>
      <w:r w:rsidRPr="003707BA">
        <w:rPr>
          <w:vertAlign w:val="superscript"/>
        </w:rPr>
        <w:t>th</w:t>
      </w:r>
      <w:r>
        <w:t>) while doing well on human capital (71</w:t>
      </w:r>
      <w:r w:rsidRPr="008D603C">
        <w:rPr>
          <w:vertAlign w:val="superscript"/>
        </w:rPr>
        <w:t>st</w:t>
      </w:r>
      <w:proofErr w:type="gramStart"/>
      <w:r>
        <w:t>) ,</w:t>
      </w:r>
      <w:proofErr w:type="gramEnd"/>
      <w:r>
        <w:t xml:space="preserve"> environment (57</w:t>
      </w:r>
      <w:r w:rsidRPr="00A438EF">
        <w:rPr>
          <w:vertAlign w:val="superscript"/>
        </w:rPr>
        <w:t>th</w:t>
      </w:r>
      <w:r>
        <w:t>) and international projection (52</w:t>
      </w:r>
      <w:r>
        <w:rPr>
          <w:vertAlign w:val="superscript"/>
        </w:rPr>
        <w:t>nd</w:t>
      </w:r>
      <w:r>
        <w:t xml:space="preserve">). </w:t>
      </w:r>
      <w:proofErr w:type="spellStart"/>
      <w:r>
        <w:t>Athen’s</w:t>
      </w:r>
      <w:proofErr w:type="spellEnd"/>
      <w:r>
        <w:t xml:space="preserve"> 12-month Digital Roadmap focuses on five key elements: infrastructure (networks and internet access), public spaces and residents, government digital services, citizen engagement and innovation </w:t>
      </w:r>
      <w:r>
        <w:fldChar w:fldCharType="begin"/>
      </w:r>
      <w:r>
        <w:instrText xml:space="preserve"> ADDIN ZOTERO_ITEM CSL_CITATION {"citationID":"FO2s1vaw","properties":{"formattedCitation":"[23]","plainCitation":"[23]","noteIndex":0},"citationItems":[{"id":116,"uris":["http://zotero.org/users/7567862/items/IJXZRUIV"],"uri":["http://zotero.org/users/7567862/items/IJXZRUIV"],"itemData":{"id":116,"type":"webpage","abstract":"Last year, Greece’s capital city, Athens, hired its first Chief Digital Officer – Konstantinos Champidis talks to Smart Cities World about his first 18 months in the job.","container-title":"Smart Cities World","language":"En","title":"Athens shows how smart cities can do more with less","URL":"https://www.smartcitiesworld.net/special-reports/special-reports/athens-shows-how-smart-cities-can-do-more-with-less","accessed":{"date-parts":[["2021",4,17]]}}}],"schema":"https://github.com/citation-style-language/schema/raw/master/csl-citation.json"} </w:instrText>
      </w:r>
      <w:r>
        <w:fldChar w:fldCharType="separate"/>
      </w:r>
      <w:r w:rsidRPr="00F54D0C">
        <w:t>[23]</w:t>
      </w:r>
      <w:r>
        <w:fldChar w:fldCharType="end"/>
      </w:r>
      <w:r>
        <w:t>. In this dissertation, we will look further on Athens data architecture and infrastructure in the following chapter in relation to the dissertation problem statement.</w:t>
      </w:r>
    </w:p>
    <w:p w14:paraId="2A14E42D" w14:textId="77777777" w:rsidR="00F50170" w:rsidRDefault="00F50170" w:rsidP="00F50170">
      <w:pPr>
        <w:pStyle w:val="BodyText"/>
        <w:spacing w:line="360" w:lineRule="auto"/>
        <w:ind w:right="-46"/>
        <w:jc w:val="both"/>
      </w:pPr>
    </w:p>
    <w:p w14:paraId="7E82625E" w14:textId="77777777" w:rsidR="00F50170" w:rsidRDefault="00F50170" w:rsidP="00F50170">
      <w:pPr>
        <w:pStyle w:val="BodyText"/>
        <w:spacing w:line="360" w:lineRule="auto"/>
        <w:ind w:right="-46"/>
        <w:jc w:val="both"/>
      </w:pPr>
    </w:p>
    <w:p w14:paraId="6B04B00C" w14:textId="77777777" w:rsidR="00F50170" w:rsidRPr="003D6EDB" w:rsidRDefault="00F50170" w:rsidP="00F50170">
      <w:pPr>
        <w:pStyle w:val="BodyText"/>
        <w:spacing w:line="360" w:lineRule="auto"/>
        <w:ind w:right="-46"/>
        <w:jc w:val="both"/>
        <w:rPr>
          <w:color w:val="FF0000"/>
          <w:lang w:val="en-GB"/>
        </w:rPr>
      </w:pPr>
      <w:r>
        <w:rPr>
          <w:lang w:val="en-GB"/>
        </w:rPr>
        <w:t>//</w:t>
      </w:r>
      <w:r w:rsidRPr="003D6EDB">
        <w:rPr>
          <w:color w:val="FF0000"/>
          <w:lang w:val="en-GB"/>
        </w:rPr>
        <w:t>Smart city application (benefit to stakeholders)</w:t>
      </w:r>
    </w:p>
    <w:p w14:paraId="2DE2BEF6" w14:textId="77777777" w:rsidR="00F50170" w:rsidRPr="003D6EDB" w:rsidRDefault="00F50170" w:rsidP="00F50170">
      <w:pPr>
        <w:pStyle w:val="BodyText"/>
        <w:spacing w:line="360" w:lineRule="auto"/>
        <w:ind w:right="-46"/>
        <w:jc w:val="both"/>
        <w:rPr>
          <w:color w:val="FF0000"/>
          <w:lang w:val="en-GB"/>
        </w:rPr>
      </w:pPr>
      <w:r w:rsidRPr="003D6EDB">
        <w:rPr>
          <w:color w:val="FF0000"/>
          <w:lang w:val="en-GB"/>
        </w:rPr>
        <w:t xml:space="preserve">//IoT </w:t>
      </w:r>
      <w:proofErr w:type="gramStart"/>
      <w:r w:rsidRPr="003D6EDB">
        <w:rPr>
          <w:color w:val="FF0000"/>
          <w:lang w:val="en-GB"/>
        </w:rPr>
        <w:t>( what</w:t>
      </w:r>
      <w:proofErr w:type="gramEnd"/>
      <w:r w:rsidRPr="003D6EDB">
        <w:rPr>
          <w:color w:val="FF0000"/>
          <w:lang w:val="en-GB"/>
        </w:rPr>
        <w:t xml:space="preserve"> is it) how data mining in essential? What </w:t>
      </w:r>
      <w:proofErr w:type="gramStart"/>
      <w:r w:rsidRPr="003D6EDB">
        <w:rPr>
          <w:color w:val="FF0000"/>
          <w:lang w:val="en-GB"/>
        </w:rPr>
        <w:t>is the current data mining field progress (5V)</w:t>
      </w:r>
      <w:proofErr w:type="gramEnd"/>
    </w:p>
    <w:p w14:paraId="6EC4ADEB" w14:textId="77777777" w:rsidR="00F50170" w:rsidRPr="003D6EDB" w:rsidRDefault="00F50170" w:rsidP="00F50170">
      <w:pPr>
        <w:pStyle w:val="BodyText"/>
        <w:spacing w:line="360" w:lineRule="auto"/>
        <w:ind w:right="-46"/>
        <w:jc w:val="both"/>
        <w:rPr>
          <w:color w:val="FF0000"/>
          <w:lang w:val="en-GB"/>
        </w:rPr>
      </w:pPr>
    </w:p>
    <w:p w14:paraId="0A510650" w14:textId="77777777" w:rsidR="00F50170" w:rsidRPr="003D6EDB" w:rsidRDefault="00F50170" w:rsidP="00F50170">
      <w:pPr>
        <w:pStyle w:val="BodyText"/>
        <w:spacing w:line="360" w:lineRule="auto"/>
        <w:ind w:right="-46"/>
        <w:jc w:val="both"/>
        <w:rPr>
          <w:color w:val="FF0000"/>
          <w:lang w:val="en-GB"/>
        </w:rPr>
      </w:pPr>
      <w:r w:rsidRPr="003D6EDB">
        <w:rPr>
          <w:color w:val="FF0000"/>
          <w:lang w:val="en-GB"/>
        </w:rPr>
        <w:t xml:space="preserve">//Why smart city is important, to remind is to improve quality of life </w:t>
      </w:r>
      <w:proofErr w:type="gramStart"/>
      <w:r w:rsidRPr="003D6EDB">
        <w:rPr>
          <w:color w:val="FF0000"/>
          <w:lang w:val="en-GB"/>
        </w:rPr>
        <w:t>( set</w:t>
      </w:r>
      <w:proofErr w:type="gramEnd"/>
      <w:r w:rsidRPr="003D6EDB">
        <w:rPr>
          <w:color w:val="FF0000"/>
          <w:lang w:val="en-GB"/>
        </w:rPr>
        <w:t xml:space="preserve"> parameters that </w:t>
      </w:r>
      <w:r w:rsidRPr="003D6EDB">
        <w:rPr>
          <w:color w:val="FF0000"/>
          <w:lang w:val="en-GB"/>
        </w:rPr>
        <w:lastRenderedPageBreak/>
        <w:t xml:space="preserve">can determine a smart city. Not necessarily technology centric but it has to start with people. </w:t>
      </w:r>
      <w:proofErr w:type="gramStart"/>
      <w:r w:rsidRPr="003D6EDB">
        <w:rPr>
          <w:color w:val="FF0000"/>
          <w:lang w:val="en-GB"/>
        </w:rPr>
        <w:t>Sometime</w:t>
      </w:r>
      <w:proofErr w:type="gramEnd"/>
      <w:r w:rsidRPr="003D6EDB">
        <w:rPr>
          <w:color w:val="FF0000"/>
          <w:lang w:val="en-GB"/>
        </w:rPr>
        <w:t xml:space="preserve"> we forget that we work so hard to make the city smart in terms of technology but it also increases disparity and inequality in cities, how to address that_?</w:t>
      </w:r>
    </w:p>
    <w:p w14:paraId="616BDAF1" w14:textId="3C7E26BE" w:rsidR="00F50170" w:rsidRDefault="00F50170" w:rsidP="00F50170">
      <w:pPr>
        <w:pStyle w:val="BodyText"/>
        <w:spacing w:line="360" w:lineRule="auto"/>
        <w:ind w:right="-46"/>
        <w:jc w:val="both"/>
        <w:rPr>
          <w:color w:val="FF0000"/>
          <w:lang w:val="en-GB"/>
        </w:rPr>
      </w:pPr>
      <w:r w:rsidRPr="003D6EDB">
        <w:rPr>
          <w:color w:val="FF0000"/>
          <w:lang w:val="en-GB"/>
        </w:rPr>
        <w:t xml:space="preserve">//Technology should be used as a tool to then create the </w:t>
      </w:r>
      <w:proofErr w:type="gramStart"/>
      <w:r w:rsidRPr="003D6EDB">
        <w:rPr>
          <w:color w:val="FF0000"/>
          <w:lang w:val="en-GB"/>
        </w:rPr>
        <w:t>solution ,</w:t>
      </w:r>
      <w:proofErr w:type="gramEnd"/>
      <w:r w:rsidRPr="003D6EDB">
        <w:rPr>
          <w:color w:val="FF0000"/>
          <w:lang w:val="en-GB"/>
        </w:rPr>
        <w:t xml:space="preserve"> it’s the means for a smart city but not the end result.</w:t>
      </w:r>
    </w:p>
    <w:p w14:paraId="4EA11BEB" w14:textId="15B8D87F" w:rsidR="00F50170" w:rsidRDefault="00F50170" w:rsidP="00F50170">
      <w:pPr>
        <w:pStyle w:val="BodyText"/>
        <w:spacing w:line="360" w:lineRule="auto"/>
        <w:ind w:right="-46"/>
        <w:jc w:val="both"/>
        <w:rPr>
          <w:color w:val="FF0000"/>
          <w:lang w:val="en-GB"/>
        </w:rPr>
      </w:pPr>
    </w:p>
    <w:p w14:paraId="5979DA88" w14:textId="503398E1" w:rsidR="00F50170" w:rsidRDefault="00F50170" w:rsidP="00F50170">
      <w:pPr>
        <w:pStyle w:val="Heading1"/>
        <w:rPr>
          <w:lang w:val="en-US"/>
        </w:rPr>
      </w:pPr>
      <w:bookmarkStart w:id="22" w:name="_Toc72522498"/>
      <w:r>
        <w:rPr>
          <w:lang w:val="en-US"/>
        </w:rPr>
        <w:t>Big Data</w:t>
      </w:r>
      <w:r w:rsidR="00F16FB0">
        <w:rPr>
          <w:lang w:val="en-US"/>
        </w:rPr>
        <w:t>, Data Mining in Smart Cities</w:t>
      </w:r>
      <w:bookmarkEnd w:id="22"/>
    </w:p>
    <w:p w14:paraId="5DA4150C" w14:textId="77777777" w:rsidR="00F16FB0" w:rsidRPr="00F16FB0" w:rsidRDefault="00F16FB0" w:rsidP="00F16FB0">
      <w:pPr>
        <w:pStyle w:val="BodyText"/>
        <w:spacing w:line="360" w:lineRule="auto"/>
        <w:ind w:right="-46"/>
        <w:jc w:val="both"/>
        <w:rPr>
          <w:i/>
          <w:iCs/>
          <w:color w:val="ED7D31" w:themeColor="accent2"/>
        </w:rPr>
      </w:pPr>
      <w:r w:rsidRPr="00F16FB0">
        <w:rPr>
          <w:i/>
          <w:iCs/>
          <w:color w:val="ED7D31" w:themeColor="accent2"/>
        </w:rPr>
        <w:t xml:space="preserve">Big data is an essential component of a smart city. Based on </w:t>
      </w:r>
      <w:r w:rsidRPr="00F16FB0">
        <w:rPr>
          <w:i/>
          <w:iCs/>
          <w:color w:val="ED7D31" w:themeColor="accent2"/>
        </w:rPr>
        <w:fldChar w:fldCharType="begin"/>
      </w:r>
      <w:r w:rsidRPr="00F16FB0">
        <w:rPr>
          <w:i/>
          <w:iCs/>
          <w:color w:val="ED7D31" w:themeColor="accent2"/>
        </w:rPr>
        <w:instrText xml:space="preserve"> REF _Ref69556939 \h  \* MERGEFORMAT </w:instrText>
      </w:r>
      <w:r w:rsidRPr="00F16FB0">
        <w:rPr>
          <w:i/>
          <w:iCs/>
          <w:color w:val="ED7D31" w:themeColor="accent2"/>
        </w:rPr>
      </w:r>
      <w:r w:rsidRPr="00F16FB0">
        <w:rPr>
          <w:i/>
          <w:iCs/>
          <w:color w:val="ED7D31" w:themeColor="accent2"/>
        </w:rPr>
        <w:fldChar w:fldCharType="separate"/>
      </w:r>
      <w:r w:rsidRPr="00F16FB0">
        <w:rPr>
          <w:i/>
          <w:iCs/>
          <w:color w:val="ED7D31" w:themeColor="accent2"/>
        </w:rPr>
        <w:t>Figure 1</w:t>
      </w:r>
      <w:r w:rsidRPr="00F16FB0">
        <w:rPr>
          <w:i/>
          <w:iCs/>
          <w:color w:val="ED7D31" w:themeColor="accent2"/>
        </w:rPr>
        <w:fldChar w:fldCharType="end"/>
      </w:r>
      <w:r w:rsidRPr="00F16FB0">
        <w:rPr>
          <w:i/>
          <w:iCs/>
          <w:color w:val="ED7D31" w:themeColor="accent2"/>
        </w:rPr>
        <w:t xml:space="preserve">, data mining would be characterized in the Data “Marketplace and Analytics layer, where big volumes of data from interconnected Internet of Things (IoT) and sensors that gather, store, share and communicate data, with an aim to improve efficiencies across the smart city infrastructure. Big data is a foundational tool to design efficient and livable cities for people. </w:t>
      </w:r>
    </w:p>
    <w:p w14:paraId="667CD27E" w14:textId="77777777" w:rsidR="00F16FB0" w:rsidRPr="00F16FB0" w:rsidRDefault="00F16FB0" w:rsidP="00F16FB0">
      <w:pPr>
        <w:rPr>
          <w:lang w:val="en-US"/>
        </w:rPr>
      </w:pPr>
    </w:p>
    <w:p w14:paraId="6F56369B" w14:textId="490A4CA1" w:rsidR="00F50170" w:rsidRPr="00F50170" w:rsidRDefault="00F50170" w:rsidP="00F50170">
      <w:pPr>
        <w:pStyle w:val="Heading2"/>
      </w:pPr>
      <w:bookmarkStart w:id="23" w:name="_Toc72522499"/>
      <w:r>
        <w:rPr>
          <w:lang w:val="en-US"/>
        </w:rPr>
        <w:t>Big Data in Smart Cities</w:t>
      </w:r>
      <w:bookmarkEnd w:id="23"/>
    </w:p>
    <w:p w14:paraId="01BB2C04" w14:textId="5B1A6C6E" w:rsidR="00F50170" w:rsidRDefault="00F50170" w:rsidP="00F16FB0">
      <w:pPr>
        <w:pStyle w:val="BodyText"/>
        <w:spacing w:line="360" w:lineRule="auto"/>
        <w:ind w:right="-46"/>
        <w:jc w:val="both"/>
      </w:pPr>
    </w:p>
    <w:p w14:paraId="17DA3498" w14:textId="77777777" w:rsidR="00F16FB0" w:rsidRDefault="00F16FB0" w:rsidP="00F16FB0">
      <w:pPr>
        <w:pStyle w:val="BodyText"/>
        <w:spacing w:line="360" w:lineRule="auto"/>
        <w:ind w:right="-46"/>
        <w:jc w:val="both"/>
      </w:pPr>
      <w:bookmarkStart w:id="24" w:name="_Hlk72516420"/>
      <w:r>
        <w:t xml:space="preserve">Big data is an essential component of a smart city. Based on </w:t>
      </w:r>
      <w:r>
        <w:fldChar w:fldCharType="begin"/>
      </w:r>
      <w:r>
        <w:instrText xml:space="preserve"> REF _Ref69556939 \h  \* MERGEFORMAT </w:instrText>
      </w:r>
      <w:r>
        <w:fldChar w:fldCharType="separate"/>
      </w:r>
      <w:r>
        <w:t>Figure 1</w:t>
      </w:r>
      <w:r>
        <w:fldChar w:fldCharType="end"/>
      </w:r>
      <w:r>
        <w:t xml:space="preserve">, data mining would be characterized in the Data “Marketplace and Analytics layer, where big volumes of data from </w:t>
      </w:r>
      <w:r w:rsidRPr="00251083">
        <w:t xml:space="preserve">interconnected </w:t>
      </w:r>
      <w:r>
        <w:t>Internet of Things (IoT) and sensors</w:t>
      </w:r>
      <w:r w:rsidRPr="00251083">
        <w:t xml:space="preserve"> that gather, store, share and communicate data, with an aim to improve efficiencies across </w:t>
      </w:r>
      <w:r>
        <w:t>the smart city infrastructure</w:t>
      </w:r>
      <w:r w:rsidRPr="00251083">
        <w:t>.</w:t>
      </w:r>
      <w:r>
        <w:t xml:space="preserve"> Big</w:t>
      </w:r>
      <w:r w:rsidRPr="00251083">
        <w:t xml:space="preserve"> data is </w:t>
      </w:r>
      <w:r>
        <w:t xml:space="preserve">a foundational tool to </w:t>
      </w:r>
      <w:r w:rsidRPr="00251083">
        <w:t xml:space="preserve">design efficient and livable cities for people. </w:t>
      </w:r>
    </w:p>
    <w:bookmarkEnd w:id="24"/>
    <w:p w14:paraId="29206FEE" w14:textId="77777777" w:rsidR="00F16FB0" w:rsidRDefault="00F16FB0" w:rsidP="00F16FB0">
      <w:pPr>
        <w:pStyle w:val="BodyText"/>
        <w:spacing w:line="360" w:lineRule="auto"/>
        <w:ind w:left="720" w:right="-46"/>
        <w:jc w:val="both"/>
      </w:pPr>
    </w:p>
    <w:p w14:paraId="5C72C697" w14:textId="3879C644" w:rsidR="00F16FB0" w:rsidRDefault="00F16FB0" w:rsidP="00F16FB0">
      <w:pPr>
        <w:pStyle w:val="Heading3"/>
        <w:tabs>
          <w:tab w:val="clear" w:pos="720"/>
          <w:tab w:val="num" w:pos="900"/>
        </w:tabs>
        <w:ind w:left="902" w:hanging="902"/>
      </w:pPr>
      <w:bookmarkStart w:id="25" w:name="_Toc72522500"/>
      <w:r>
        <w:t>General Concepts</w:t>
      </w:r>
      <w:bookmarkEnd w:id="25"/>
    </w:p>
    <w:p w14:paraId="3A39737C" w14:textId="77777777" w:rsidR="00F16FB0" w:rsidRDefault="00F16FB0" w:rsidP="00F16FB0">
      <w:pPr>
        <w:pStyle w:val="BodyText"/>
        <w:ind w:left="1440" w:right="-46"/>
      </w:pPr>
    </w:p>
    <w:p w14:paraId="491033B6" w14:textId="77777777" w:rsidR="00F16FB0" w:rsidRDefault="00F16FB0" w:rsidP="00F16FB0">
      <w:pPr>
        <w:pStyle w:val="BodyText"/>
        <w:ind w:left="1440" w:right="-46"/>
      </w:pPr>
    </w:p>
    <w:p w14:paraId="0D9CBAE4" w14:textId="77777777" w:rsidR="00F16FB0" w:rsidRDefault="00F16FB0" w:rsidP="00F16FB0">
      <w:pPr>
        <w:pStyle w:val="BodyText"/>
        <w:spacing w:line="360" w:lineRule="auto"/>
        <w:ind w:right="-46"/>
        <w:jc w:val="both"/>
      </w:pPr>
      <w:r>
        <w:t>Knowledge discovery of a vast amount of data can be overwhelming for an average human to comprehend. T</w:t>
      </w:r>
      <w:r w:rsidRPr="00251083">
        <w:t xml:space="preserve">o make sense of all the data coming from </w:t>
      </w:r>
      <w:r>
        <w:t>variety of</w:t>
      </w:r>
      <w:r w:rsidRPr="00251083">
        <w:t xml:space="preserve"> sources: geospatial data, traffic data, </w:t>
      </w:r>
      <w:r>
        <w:t>vehicular traffic data</w:t>
      </w:r>
      <w:r w:rsidRPr="00251083">
        <w:t xml:space="preserve">, crime statistics, etc. we need </w:t>
      </w:r>
      <w:r>
        <w:t xml:space="preserve">big </w:t>
      </w:r>
      <w:r w:rsidRPr="00251083">
        <w:t xml:space="preserve">data analytics. </w:t>
      </w:r>
      <w:r w:rsidRPr="00251083">
        <w:lastRenderedPageBreak/>
        <w:t>Through algorithms, city stakeholders can draw connections across distinct sources to reveal useful information.</w:t>
      </w:r>
      <w:r>
        <w:t xml:space="preserve"> </w:t>
      </w:r>
      <w:r>
        <w:fldChar w:fldCharType="begin"/>
      </w:r>
      <w:r>
        <w:instrText xml:space="preserve"> REF _Ref70353179 \h  \* MERGEFORMAT </w:instrText>
      </w:r>
      <w:r>
        <w:fldChar w:fldCharType="separate"/>
      </w:r>
      <w:r>
        <w:t>Figure 2</w:t>
      </w:r>
      <w:r>
        <w:fldChar w:fldCharType="end"/>
      </w:r>
      <w:r>
        <w:t xml:space="preserve"> shows a popular keywords relating to big data obtained from the research done by </w:t>
      </w:r>
      <w:r>
        <w:fldChar w:fldCharType="begin"/>
      </w:r>
      <w:r>
        <w:instrText xml:space="preserve"> ADDIN ZOTERO_ITEM CSL_CITATION {"citationID":"2w1wINAB","properties":{"formattedCitation":"[24]","plainCitation":"[24]","noteIndex":0},"citationItems":[{"id":236,"uris":["http://zotero.org/users/7567862/items/33ZKDFVF"],"uri":["http://zotero.org/users/7567862/items/33ZKDFVF"],"itemData":{"id":236,"type":"article-journal","container-title":"AIP Conference Proceedings","DOI":"10.1063/1.4907823","ISSN":"0094-243X","issue":"1","journalAbbreviation":"AIP Conference Proceedings","note":"publisher: American Institute of Physics","page":"97-104","source":"aip.scitation.org (Atypon)","title":"What is big data? A consensual definition and a review of key research topics","title-short":"What is big data?","volume":"1644","author":[{"family":"De Mauro","given":"Andrea"},{"family":"Greco","given":"Marco"},{"family":"Grimaldi","given":"Michele"}],"issued":{"date-parts":[["2015",2,9]]}}}],"schema":"https://github.com/citation-style-language/schema/raw/master/csl-citation.json"} </w:instrText>
      </w:r>
      <w:r>
        <w:fldChar w:fldCharType="separate"/>
      </w:r>
      <w:r w:rsidRPr="00F54D0C">
        <w:t>[24]</w:t>
      </w:r>
      <w:r>
        <w:fldChar w:fldCharType="end"/>
      </w:r>
      <w:r>
        <w:t>. This shows the multidisciplinary use of big data in the world today. Its impact has been enormous in propelling efficient and robust solution to most industries, and the movement will only grow from this point on.</w:t>
      </w:r>
    </w:p>
    <w:p w14:paraId="50BA7446" w14:textId="77777777" w:rsidR="00F16FB0" w:rsidRDefault="00F16FB0" w:rsidP="00F16FB0">
      <w:pPr>
        <w:pStyle w:val="BodyText"/>
        <w:spacing w:line="360" w:lineRule="auto"/>
        <w:ind w:right="-46"/>
        <w:jc w:val="both"/>
      </w:pPr>
      <w:r>
        <w:tab/>
      </w:r>
    </w:p>
    <w:p w14:paraId="1C0B8B28" w14:textId="77777777" w:rsidR="00F16FB0" w:rsidRDefault="00F16FB0" w:rsidP="00F16FB0">
      <w:pPr>
        <w:pStyle w:val="BodyText"/>
        <w:spacing w:line="360" w:lineRule="auto"/>
        <w:ind w:right="-46"/>
        <w:jc w:val="both"/>
      </w:pPr>
      <w:r>
        <w:rPr>
          <w:noProof/>
        </w:rPr>
        <mc:AlternateContent>
          <mc:Choice Requires="wpg">
            <w:drawing>
              <wp:anchor distT="0" distB="0" distL="114300" distR="114300" simplePos="0" relativeHeight="251622912" behindDoc="0" locked="0" layoutInCell="1" allowOverlap="1" wp14:anchorId="454F38B4" wp14:editId="17232257">
                <wp:simplePos x="0" y="0"/>
                <wp:positionH relativeFrom="column">
                  <wp:posOffset>-367665</wp:posOffset>
                </wp:positionH>
                <wp:positionV relativeFrom="paragraph">
                  <wp:posOffset>232410</wp:posOffset>
                </wp:positionV>
                <wp:extent cx="6667500" cy="3434080"/>
                <wp:effectExtent l="0" t="0" r="0" b="0"/>
                <wp:wrapSquare wrapText="bothSides"/>
                <wp:docPr id="29" name="Group 29"/>
                <wp:cNvGraphicFramePr/>
                <a:graphic xmlns:a="http://schemas.openxmlformats.org/drawingml/2006/main">
                  <a:graphicData uri="http://schemas.microsoft.com/office/word/2010/wordprocessingGroup">
                    <wpg:wgp>
                      <wpg:cNvGrpSpPr/>
                      <wpg:grpSpPr>
                        <a:xfrm>
                          <a:off x="0" y="0"/>
                          <a:ext cx="6667500" cy="3434080"/>
                          <a:chOff x="-180117" y="0"/>
                          <a:chExt cx="6128994" cy="3217634"/>
                        </a:xfrm>
                      </wpg:grpSpPr>
                      <pic:pic xmlns:pic="http://schemas.openxmlformats.org/drawingml/2006/picture">
                        <pic:nvPicPr>
                          <pic:cNvPr id="25" name="Picture 25"/>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0685" cy="2601595"/>
                          </a:xfrm>
                          <a:prstGeom prst="rect">
                            <a:avLst/>
                          </a:prstGeom>
                          <a:noFill/>
                          <a:ln>
                            <a:noFill/>
                          </a:ln>
                        </pic:spPr>
                      </pic:pic>
                      <wps:wsp>
                        <wps:cNvPr id="27" name="Text Box 27"/>
                        <wps:cNvSpPr txBox="1"/>
                        <wps:spPr>
                          <a:xfrm>
                            <a:off x="-180117" y="2730775"/>
                            <a:ext cx="6128994" cy="486859"/>
                          </a:xfrm>
                          <a:prstGeom prst="rect">
                            <a:avLst/>
                          </a:prstGeom>
                          <a:solidFill>
                            <a:prstClr val="white"/>
                          </a:solidFill>
                          <a:ln>
                            <a:noFill/>
                          </a:ln>
                        </wps:spPr>
                        <wps:txbx>
                          <w:txbxContent>
                            <w:p w14:paraId="4A9AD67E" w14:textId="473AFD7B" w:rsidR="004504BD" w:rsidRPr="00D96B61" w:rsidRDefault="004504BD" w:rsidP="00F16FB0">
                              <w:pPr>
                                <w:pStyle w:val="Caption"/>
                              </w:pPr>
                              <w:bookmarkStart w:id="26" w:name="_Ref70353179"/>
                              <w:r>
                                <w:t xml:space="preserve">Figure </w:t>
                              </w:r>
                              <w:r>
                                <w:fldChar w:fldCharType="begin"/>
                              </w:r>
                              <w:r>
                                <w:instrText xml:space="preserve"> SEQ Figure \* ARABIC </w:instrText>
                              </w:r>
                              <w:r>
                                <w:fldChar w:fldCharType="separate"/>
                              </w:r>
                              <w:r>
                                <w:rPr>
                                  <w:noProof/>
                                </w:rPr>
                                <w:t>2</w:t>
                              </w:r>
                              <w:r>
                                <w:fldChar w:fldCharType="end"/>
                              </w:r>
                              <w:bookmarkEnd w:id="26"/>
                              <w:r>
                                <w:t xml:space="preserve">: </w:t>
                              </w:r>
                              <w:r w:rsidRPr="00C76262">
                                <w:t>Static tag cloud visualization</w:t>
                              </w:r>
                              <w:r>
                                <w:rPr>
                                  <w:lang w:val="en-GB"/>
                                </w:rPr>
                                <w:t xml:space="preserve"> </w:t>
                              </w:r>
                              <w:r w:rsidRPr="00C76262">
                                <w:t>of key terms appearing in abstracts of Big Data-related papers</w:t>
                              </w:r>
                              <w:r>
                                <w:t xml:space="preserve"> </w:t>
                              </w:r>
                              <w:r w:rsidRPr="00D96B61">
                                <w:fldChar w:fldCharType="begin"/>
                              </w:r>
                              <w:r w:rsidRPr="00D96B61">
                                <w:instrText xml:space="preserve"> ADDIN ZOTERO_ITEM CSL_CITATION {"citationID":"kNG9TaPn","properties":{"formattedCitation":"[23]","plainCitation":"[23]","noteIndex":0},"citationItems":[{"id":236,"uris":["http://zotero.org/users/7567862/items/33ZKDFVF"],"uri":["http://zotero.org/users/7567862/items/33ZKDFVF"],"itemData":{"id":236,"type":"article-journal","container-title":"AIP Conference Proceedings","DOI":"10.1063/1.4907823","ISSN":"0094-243X","issue":"1","journalAbbreviation":"AIP Conference Proceedings","note":"publisher: American Institute of Physics","page":"97-104","source":"aip.scitation.org (Atypon)","title":"What is big data? A consensual definition and a review of key research topics","title-short":"What is big data?","volume":"1644","author":[{"family":"De Mauro","given":"Andrea"},{"family":"Greco","given":"Marco"},{"family":"Grimaldi","given":"Michele"}],"issued":{"date-parts":[["2015",2,9]]}}}],"schema":"https://github.com/citation-style-language/schema/raw/master/csl-citation.json"} </w:instrText>
                              </w:r>
                              <w:r w:rsidRPr="00D96B61">
                                <w:fldChar w:fldCharType="separate"/>
                              </w:r>
                              <w:r w:rsidRPr="00D96B61">
                                <w:t>[23]</w:t>
                              </w:r>
                              <w:r w:rsidRPr="00D96B61">
                                <w:fldChar w:fldCharType="end"/>
                              </w:r>
                            </w:p>
                            <w:p w14:paraId="3123756B" w14:textId="77777777" w:rsidR="004504BD" w:rsidRPr="00814C72" w:rsidRDefault="004504BD" w:rsidP="00F16FB0">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4F38B4" id="Group 29" o:spid="_x0000_s1026" style="position:absolute;left:0;text-align:left;margin-left:-28.95pt;margin-top:18.3pt;width:525pt;height:270.4pt;z-index:251622912;mso-width-relative:margin;mso-height-relative:margin" coordorigin="-1801" coordsize="61289,321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style="position:absolute;width:54806;height:260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">
                  <v:imagedata r:id="rId26" o:title=""/>
                </v:shape>
                <v:shapetype id="_x0000_t202" coordsize="21600,21600" o:spt="202" path="m,l,21600r21600,l21600,xe">
                  <v:stroke joinstyle="miter"/>
                  <v:path gradientshapeok="t" o:connecttype="rect"/>
                </v:shapetype>
                <v:shape id="Text Box 27" o:spid="_x0000_s1028" type="#_x0000_t202" style="position:absolute;left:-1801;top:27307;width:61289;height:4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" stroked="f">
                  <v:textbox inset="0,0,0,0">
                    <w:txbxContent>
                      <w:p w14:paraId="4A9AD67E" w14:textId="473AFD7B" w:rsidR="004504BD" w:rsidRPr="00D96B61" w:rsidRDefault="004504BD" w:rsidP="00F16FB0">
                        <w:pPr>
                          <w:pStyle w:val="Caption"/>
                        </w:pPr>
                        <w:bookmarkStart w:id="27" w:name="_Ref70353179"/>
                        <w:r>
                          <w:t xml:space="preserve">Figure </w:t>
                        </w:r>
                        <w:r>
                          <w:fldChar w:fldCharType="begin"/>
                        </w:r>
                        <w:r>
                          <w:instrText xml:space="preserve"> SEQ Figure \* ARABIC </w:instrText>
                        </w:r>
                        <w:r>
                          <w:fldChar w:fldCharType="separate"/>
                        </w:r>
                        <w:r>
                          <w:rPr>
                            <w:noProof/>
                          </w:rPr>
                          <w:t>2</w:t>
                        </w:r>
                        <w:r>
                          <w:fldChar w:fldCharType="end"/>
                        </w:r>
                        <w:bookmarkEnd w:id="27"/>
                        <w:r>
                          <w:t xml:space="preserve">: </w:t>
                        </w:r>
                        <w:r w:rsidRPr="00C76262">
                          <w:t>Static tag cloud visualization</w:t>
                        </w:r>
                        <w:r>
                          <w:rPr>
                            <w:lang w:val="en-GB"/>
                          </w:rPr>
                          <w:t xml:space="preserve"> </w:t>
                        </w:r>
                        <w:r w:rsidRPr="00C76262">
                          <w:t>of key terms appearing in abstracts of Big Data-related papers</w:t>
                        </w:r>
                        <w:r>
                          <w:t xml:space="preserve"> </w:t>
                        </w:r>
                        <w:r w:rsidRPr="00D96B61">
                          <w:fldChar w:fldCharType="begin"/>
                        </w:r>
                        <w:r w:rsidRPr="00D96B61">
                          <w:instrText xml:space="preserve"> ADDIN ZOTERO_ITEM CSL_CITATION {"citationID":"kNG9TaPn","properties":{"formattedCitation":"[23]","plainCitation":"[23]","noteIndex":0},"citationItems":[{"id":236,"uris":["http://zotero.org/users/7567862/items/33ZKDFVF"],"uri":["http://zotero.org/users/7567862/items/33ZKDFVF"],"itemData":{"id":236,"type":"article-journal","container-title":"AIP Conference Proceedings","DOI":"10.1063/1.4907823","ISSN":"0094-243X","issue":"1","journalAbbreviation":"AIP Conference Proceedings","note":"publisher: American Institute of Physics","page":"97-104","source":"aip.scitation.org (Atypon)","title":"What is big data? A consensual definition and a review of key research topics","title-short":"What is big data?","volume":"1644","author":[{"family":"De Mauro","given":"Andrea"},{"family":"Greco","given":"Marco"},{"family":"Grimaldi","given":"Michele"}],"issued":{"date-parts":[["2015",2,9]]}}}],"schema":"https://github.com/citation-style-language/schema/raw/master/csl-citation.json"} </w:instrText>
                        </w:r>
                        <w:r w:rsidRPr="00D96B61">
                          <w:fldChar w:fldCharType="separate"/>
                        </w:r>
                        <w:r w:rsidRPr="00D96B61">
                          <w:t>[23]</w:t>
                        </w:r>
                        <w:r w:rsidRPr="00D96B61">
                          <w:fldChar w:fldCharType="end"/>
                        </w:r>
                      </w:p>
                      <w:p w14:paraId="3123756B" w14:textId="77777777" w:rsidR="004504BD" w:rsidRPr="00814C72" w:rsidRDefault="004504BD" w:rsidP="00F16FB0">
                        <w:pPr>
                          <w:pStyle w:val="Caption"/>
                          <w:rPr>
                            <w:noProof/>
                            <w:sz w:val="24"/>
                            <w:szCs w:val="24"/>
                          </w:rPr>
                        </w:pPr>
                      </w:p>
                    </w:txbxContent>
                  </v:textbox>
                </v:shape>
                <w10:wrap type="square"/>
              </v:group>
            </w:pict>
          </mc:Fallback>
        </mc:AlternateContent>
      </w:r>
    </w:p>
    <w:p w14:paraId="01E63C53" w14:textId="77777777" w:rsidR="00F16FB0" w:rsidRDefault="00F16FB0" w:rsidP="00F16FB0">
      <w:pPr>
        <w:pStyle w:val="BodyText"/>
        <w:spacing w:line="360" w:lineRule="auto"/>
        <w:ind w:right="-46"/>
        <w:jc w:val="both"/>
      </w:pPr>
      <w:r>
        <w:t xml:space="preserve">Big data has evolved rapidly and vastly, the sheer nature of the discipline has allowed various definition of big data to specific industry and no universally accepted definition has existed. However, authors in </w:t>
      </w:r>
      <w:r>
        <w:fldChar w:fldCharType="begin"/>
      </w:r>
      <w:r>
        <w:instrText xml:space="preserve"> ADDIN ZOTERO_ITEM CSL_CITATION {"citationID":"NMmJbHGF","properties":{"formattedCitation":"[24]\\uc0\\u8211{}[27]","plainCitation":"[24]–[27]","noteIndex":0},"citationItems":[{"id":236,"uris":["http://zotero.org/users/7567862/items/33ZKDFVF"],"uri":["http://zotero.org/users/7567862/items/33ZKDFVF"],"itemData":{"id":236,"type":"article-journal","container-title":"AIP Conference Proceedings","DOI":"10.1063/1.4907823","ISSN":"0094-243X","issue":"1","journalAbbreviation":"AIP Conference Proceedings","note":"publisher: American Institute of Physics","page":"97-104","source":"aip.scitation.org (Atypon)","title":"What is big data? A consensual definition and a review of key research topics","title-short":"What is big data?","volume":"1644","author":[{"family":"De Mauro","given":"Andrea"},{"family":"Greco","given":"Marco"},{"family":"Grimaldi","given":"Michele"}],"issued":{"date-parts":[["2015",2,9]]}}},{"id":243,"uris":["http://zotero.org/users/7567862/items/5BGTCH6H"],"uri":["http://zotero.org/users/7567862/items/5BGTCH6H"],"itemData":{"id":243,"type":"paper-conference","abstract":"With large elastic and scalable infrastructures, the Cloud is the ideal storage repository for Big Data applications. Big Data is typically characterized by three V's: Volume, Variety and Velocity. Supporting these properties raises significant challenges in a cloud setting, including partitioning for scale out; replication across data centers for fault-tolerance; significant latency overheads due to consistency requirements; efficient traversal needs due to high update and velocity; and continuous maintenance in the presence of large variety of data representations. Last but not least, the storage of private data necessitates the ability to efficiently execute queries in a privacy preserving manner (P), without revealing user access patterns. In this paper we highlight these challenges and illustrate sample state of the art solutions.","container-title":"2015 International Conference on Big Data and Smart Computing (BIGCOMP)","DOI":"10.1109/35021BIGCOMP.2015.7072814","event":"2015 International Conference on Big Data and Smart Computing (BIGCOMP)","note":"ISSN: 2375-9356","page":"1-6","source":"IEEE Xplore","title":"Mind your Ps and Vs: A perspective on the challenges of big data management and privacy concerns","title-short":"Mind your Ps and Vs","author":[{"family":"Agrawal","given":"Divyakant"},{"family":"Abbadi","given":"Amr El"},{"family":"Arora","given":"Vaibhav"},{"family":"Budak","given":"Ceren"},{"family":"Georgiou","given":"Theodore"},{"family":"Mahmoud","given":"Hatem A."},{"family":"Nawab","given":"Faisal"},{"family":"Sahin","given":"Cetin"},{"family":"Wang","given":"Shiyuan"}],"issued":{"date-parts":[["2015",2]]}}},{"id":33,"uris":["http://zotero.org/users/7567862/items/YSPURZEJ"],"uri":["http://zotero.org/users/7567862/items/YSPURZEJ"],"itemData":{"id":33,"type":"article-journal","abstract":"Cities are increasingly turning towards specialized technologies to address issues related to society, ecology, morphology and many others. The emerging concept of Smart Cities highly encourages this prospect by promoting the incorporation of sensors and Big Data through the Internet of Things (IoT). This surge of data brings new possibilities in the design and management of cities just as much as economic prospects. While Big Data processing through Artiﬁcial Intelligence (AI) can greatly contribute to the urban fabric, sustainability and liveability dimensions however must not be overlooked in favour of technological ones. This paper reviews the urban potential of AI and proposes a new framework binding AI technology and cities while ensuring the integration of key dimensions of Culture, Metabolism and Governance; which are known to be primordial in the successful integration of Smart Cities for the compliance to the Sustainable Development Goal 11 and the New Urban Agenda. This paper is aimed towards Policy Makers, Data Scientists and Engineers who are looking at enhancing the integration of Artiﬁcial Intelligence and Big Data in Smart Cities with an aim to increase the liveability of the urban fabric while boosting economic growth and opportunities.","container-title":"Cities","DOI":"10.1016/j.cities.2019.01.032","ISSN":"02642751","journalAbbreviation":"Cities","language":"en","page":"80-91","source":"DOI.org (Crossref)","title":"On big data, artificial intelligence and smart cities","volume":"89","author":[{"family":"Allam","given":"Zaheer"},{"family":"Dhunny","given":"Zaynah A."}],"issued":{"date-parts":[["2019",6]]}}},{"id":245,"uris":["http://zotero.org/users/7567862/items/L24AI2LF"],"uri":["http://zotero.org/users/7567862/items/L24AI2LF"],"itemData":{"id":245,"type":"webpage","title":"Big Data Impacts Data Management: The 5 Vs of Big Data","URL":"https://davebeulke.com/big-data-impacts-data-management-the-five-vs-of-big-data/","accessed":{"date-parts":[["2021",4,26]]}}}],"schema":"https://github.com/citation-style-language/schema/raw/master/csl-citation.json"} </w:instrText>
      </w:r>
      <w:r>
        <w:fldChar w:fldCharType="separate"/>
      </w:r>
      <w:r w:rsidRPr="00F54D0C">
        <w:t>[24]–[27]</w:t>
      </w:r>
      <w:r>
        <w:fldChar w:fldCharType="end"/>
      </w:r>
      <w:r>
        <w:t xml:space="preserve"> has defined big data in the followings 5Vs :</w:t>
      </w:r>
    </w:p>
    <w:p w14:paraId="78A4F7DE" w14:textId="77777777" w:rsidR="00F16FB0" w:rsidRDefault="00F16FB0" w:rsidP="00F16FB0">
      <w:pPr>
        <w:pStyle w:val="BodyText"/>
        <w:spacing w:line="360" w:lineRule="auto"/>
        <w:ind w:right="-46"/>
        <w:jc w:val="both"/>
      </w:pPr>
    </w:p>
    <w:p w14:paraId="6BC5F6EF" w14:textId="77777777" w:rsidR="00F16FB0" w:rsidRPr="00EB569C" w:rsidRDefault="00F16FB0" w:rsidP="00F16FB0">
      <w:pPr>
        <w:pStyle w:val="BodyText"/>
        <w:numPr>
          <w:ilvl w:val="0"/>
          <w:numId w:val="10"/>
        </w:numPr>
        <w:spacing w:line="360" w:lineRule="auto"/>
        <w:ind w:left="0" w:right="-46" w:firstLine="0"/>
        <w:jc w:val="both"/>
        <w:rPr>
          <w:i/>
          <w:iCs/>
        </w:rPr>
      </w:pPr>
      <w:r w:rsidRPr="00190E24">
        <w:rPr>
          <w:b/>
          <w:bCs/>
          <w:i/>
          <w:iCs/>
        </w:rPr>
        <w:t>Variety:</w:t>
      </w:r>
      <w:r>
        <w:rPr>
          <w:b/>
          <w:bCs/>
          <w:i/>
          <w:iCs/>
        </w:rPr>
        <w:t xml:space="preserve"> </w:t>
      </w:r>
      <w:r>
        <w:t xml:space="preserve">This refers to complexity of big data </w:t>
      </w:r>
      <w:proofErr w:type="gramStart"/>
      <w:r>
        <w:t>and also</w:t>
      </w:r>
      <w:proofErr w:type="gramEnd"/>
      <w:r w:rsidRPr="003940BA">
        <w:t xml:space="preserve"> </w:t>
      </w:r>
      <w:r>
        <w:t xml:space="preserve">its </w:t>
      </w:r>
      <w:r w:rsidRPr="003940BA">
        <w:t xml:space="preserve">ability to integrate structured and unstructured data </w:t>
      </w:r>
      <w:r>
        <w:t>(</w:t>
      </w:r>
      <w:r w:rsidRPr="003940BA">
        <w:t>whether it is text, images, voice, videos, streaming data, signals or other types of data</w:t>
      </w:r>
      <w:r>
        <w:t xml:space="preserve">) </w:t>
      </w:r>
      <w:r w:rsidRPr="003940BA">
        <w:t>from multiple sources into a comprehensiv</w:t>
      </w:r>
      <w:r>
        <w:t>e resource or database.</w:t>
      </w:r>
    </w:p>
    <w:p w14:paraId="249F2656" w14:textId="77777777" w:rsidR="00F16FB0" w:rsidRPr="00190E24" w:rsidRDefault="00F16FB0" w:rsidP="00F16FB0">
      <w:pPr>
        <w:pStyle w:val="BodyText"/>
        <w:numPr>
          <w:ilvl w:val="0"/>
          <w:numId w:val="10"/>
        </w:numPr>
        <w:spacing w:line="360" w:lineRule="auto"/>
        <w:ind w:left="0" w:right="-46" w:firstLine="0"/>
        <w:jc w:val="both"/>
        <w:rPr>
          <w:b/>
          <w:bCs/>
          <w:i/>
          <w:iCs/>
        </w:rPr>
      </w:pPr>
      <w:r w:rsidRPr="00190E24">
        <w:rPr>
          <w:b/>
          <w:bCs/>
          <w:i/>
          <w:iCs/>
        </w:rPr>
        <w:t>Volume:</w:t>
      </w:r>
      <w:r>
        <w:rPr>
          <w:b/>
          <w:bCs/>
          <w:i/>
          <w:iCs/>
        </w:rPr>
        <w:t xml:space="preserve"> </w:t>
      </w:r>
      <w:r>
        <w:t xml:space="preserve">This relates to the sheer nature of big data that will challenge existing hardware, software in terms of storage, processing, analysis and visualization capabilities. This also inevitable mean the exponential growth will affect the capability of big data to generate knowledge and insights. </w:t>
      </w:r>
    </w:p>
    <w:p w14:paraId="088E804C" w14:textId="77777777" w:rsidR="00F16FB0" w:rsidRPr="00190E24" w:rsidRDefault="00F16FB0" w:rsidP="00F16FB0">
      <w:pPr>
        <w:pStyle w:val="BodyText"/>
        <w:numPr>
          <w:ilvl w:val="0"/>
          <w:numId w:val="10"/>
        </w:numPr>
        <w:spacing w:line="360" w:lineRule="auto"/>
        <w:ind w:left="0" w:right="-46" w:firstLine="0"/>
        <w:jc w:val="both"/>
        <w:rPr>
          <w:b/>
          <w:bCs/>
          <w:i/>
          <w:iCs/>
        </w:rPr>
      </w:pPr>
      <w:r w:rsidRPr="00190E24">
        <w:rPr>
          <w:b/>
          <w:bCs/>
          <w:i/>
          <w:iCs/>
        </w:rPr>
        <w:t>Velocity:</w:t>
      </w:r>
      <w:r>
        <w:rPr>
          <w:b/>
          <w:bCs/>
          <w:i/>
          <w:iCs/>
        </w:rPr>
        <w:t xml:space="preserve"> </w:t>
      </w:r>
      <w:r w:rsidRPr="00276C2E">
        <w:t>This</w:t>
      </w:r>
      <w:r>
        <w:rPr>
          <w:b/>
          <w:bCs/>
          <w:i/>
          <w:iCs/>
        </w:rPr>
        <w:t xml:space="preserve"> </w:t>
      </w:r>
      <w:r w:rsidRPr="000514BA">
        <w:t>refers to the speed with which the data is generated, analyzed and reprocessed</w:t>
      </w:r>
      <w:r>
        <w:t xml:space="preserve"> into the platforms</w:t>
      </w:r>
      <w:r w:rsidRPr="000514BA">
        <w:t>. Today this is mostly possible within a fraction of a second, known as real time.</w:t>
      </w:r>
      <w:r>
        <w:t xml:space="preserve"> Velocity also raises a new concern on data ageing, in question of the </w:t>
      </w:r>
      <w:r>
        <w:lastRenderedPageBreak/>
        <w:t xml:space="preserve">data validity </w:t>
      </w:r>
      <w:r>
        <w:fldChar w:fldCharType="begin"/>
      </w:r>
      <w:r>
        <w:instrText xml:space="preserve"> ADDIN ZOTERO_ITEM CSL_CITATION {"citationID":"LMI6rCMZ","properties":{"formattedCitation":"[28]","plainCitation":"[28]","noteIndex":0},"citationItems":[{"id":72,"uris":["http://zotero.org/users/7567862/items/WCCEICQQ"],"uri":["http://zotero.org/users/7567862/items/WCCEICQQ"],"itemData":{"id":72,"type":"article-journal","abstract":"The emergence of smart cities aims at mitigating the challenges raised due to the continuous urbanization development and increasing population density in cities. To face these challenges, governments and decision makers undertake smart city projects targeting sustainable economic growth and better quality of life for both inhabitants and visitors. Information and Communication Technology (ICT) is a key enabling technology for city smartening. However, ICT artifacts and applications yield massive volumes of data known as big data. Extracting insights and hidden correlations from big data is a growing trend in information systems to provide better services to citizens and support the decision making processes. However, to extract valuable insights for developing city level smart information services, the generated datasets from various city domains need to be integrated and analyzed. This process usually referred to as big data analytics or big data value chain. Surveying the literature reveals an increasing interest in harnessing big data analytics applications in general and in the area of smart cities in particular. Yet, comprehensive discussions on the essential characteristics of big data analytics frameworks fitting smart cities requirements are still needed. This paper presents a novel big data analytics framework for smart cities called “Smart City Data Analytics Panel — SCDAP”. The design of SCDAP is based on answering the following research questions: what are the characteristics of big data analytics frameworks applied in smart cities in literature and what are the essential design principles that should guide the design of big data analytics frameworks have to serve smart cities purposes? In answering these questions, we adopted a systematic literature review on big data analytics frameworks in smart cities. The proposed framework introduces new functionalities to big data analytics frameworks represented in data model management and aggregation. The value of the proposed framework is discussed in comparison to traditional knowledge discovery approaches.","container-title":"Future Generation Computer Systems","DOI":"10.1016/j.future.2018.06.046","ISSN":"0167-739X","journalAbbreviation":"Future Generation Computer Systems","language":"en","page":"620-633","source":"ScienceDirect","title":"A novel big data analytics framework for smart cities","volume":"91","author":[{"family":"Osman","given":"Ahmed M. Shahat"}],"issued":{"date-parts":[["2019",2,1]]}}}],"schema":"https://github.com/citation-style-language/schema/raw/master/csl-citation.json"} </w:instrText>
      </w:r>
      <w:r>
        <w:fldChar w:fldCharType="separate"/>
      </w:r>
      <w:r w:rsidRPr="00F54D0C">
        <w:t>[28]</w:t>
      </w:r>
      <w:r>
        <w:fldChar w:fldCharType="end"/>
      </w:r>
      <w:r>
        <w:t>. For example, time sensitive data like traffic and crime surveillance.</w:t>
      </w:r>
    </w:p>
    <w:p w14:paraId="5DDC88EC" w14:textId="77777777" w:rsidR="00F16FB0" w:rsidRPr="00190E24" w:rsidRDefault="00F16FB0" w:rsidP="00F16FB0">
      <w:pPr>
        <w:pStyle w:val="BodyText"/>
        <w:numPr>
          <w:ilvl w:val="0"/>
          <w:numId w:val="10"/>
        </w:numPr>
        <w:spacing w:line="360" w:lineRule="auto"/>
        <w:ind w:left="0" w:right="-46" w:firstLine="0"/>
        <w:jc w:val="both"/>
        <w:rPr>
          <w:b/>
          <w:bCs/>
          <w:i/>
          <w:iCs/>
        </w:rPr>
      </w:pPr>
      <w:r w:rsidRPr="00190E24">
        <w:rPr>
          <w:b/>
          <w:bCs/>
          <w:i/>
          <w:iCs/>
        </w:rPr>
        <w:t>Veracity</w:t>
      </w:r>
      <w:r>
        <w:rPr>
          <w:b/>
          <w:bCs/>
          <w:i/>
          <w:iCs/>
        </w:rPr>
        <w:t xml:space="preserve"> (Validity): </w:t>
      </w:r>
      <w:r>
        <w:t>This refers to data quality and authenticity that ensure the credibility of the data. A bad data can be a liability and a burden to any decision based on the data analytics output.</w:t>
      </w:r>
    </w:p>
    <w:p w14:paraId="707DB11B" w14:textId="77777777" w:rsidR="00F16FB0" w:rsidRPr="00190E24" w:rsidRDefault="00F16FB0" w:rsidP="00F16FB0">
      <w:pPr>
        <w:pStyle w:val="BodyText"/>
        <w:numPr>
          <w:ilvl w:val="0"/>
          <w:numId w:val="10"/>
        </w:numPr>
        <w:spacing w:line="360" w:lineRule="auto"/>
        <w:ind w:left="0" w:right="-46" w:firstLine="0"/>
        <w:jc w:val="both"/>
        <w:rPr>
          <w:b/>
          <w:bCs/>
          <w:i/>
          <w:iCs/>
        </w:rPr>
      </w:pPr>
      <w:r w:rsidRPr="00190E24">
        <w:rPr>
          <w:b/>
          <w:bCs/>
          <w:i/>
          <w:iCs/>
        </w:rPr>
        <w:t xml:space="preserve">Value: </w:t>
      </w:r>
      <w:r>
        <w:t xml:space="preserve">This refers to the potential added value to the user of big data (business, government, planners </w:t>
      </w:r>
      <w:proofErr w:type="spellStart"/>
      <w:r>
        <w:t>etc</w:t>
      </w:r>
      <w:proofErr w:type="spellEnd"/>
      <w:r>
        <w:t xml:space="preserve">) </w:t>
      </w:r>
    </w:p>
    <w:p w14:paraId="21003DD0" w14:textId="77777777" w:rsidR="00F16FB0" w:rsidRDefault="00F16FB0" w:rsidP="00F16FB0">
      <w:pPr>
        <w:pStyle w:val="BodyText"/>
        <w:spacing w:line="360" w:lineRule="auto"/>
        <w:ind w:right="-46"/>
        <w:jc w:val="both"/>
      </w:pPr>
    </w:p>
    <w:p w14:paraId="215028B6" w14:textId="77777777" w:rsidR="00F16FB0" w:rsidRDefault="00F16FB0" w:rsidP="00F16FB0">
      <w:pPr>
        <w:pStyle w:val="BodyText"/>
        <w:spacing w:line="360" w:lineRule="auto"/>
        <w:ind w:right="-46"/>
        <w:jc w:val="both"/>
      </w:pPr>
      <w:r>
        <w:t xml:space="preserve">Interestingly, some researchers argue that the term “big” in big data will fade over time and “data” will be self describing thus naturally include all the big data characteristic mentioned above </w:t>
      </w:r>
      <w:r>
        <w:fldChar w:fldCharType="begin"/>
      </w:r>
      <w:r>
        <w:instrText xml:space="preserve"> ADDIN ZOTERO_ITEM CSL_CITATION {"citationID":"2OBueGXv","properties":{"formattedCitation":"[28]","plainCitation":"[28]","noteIndex":0},"citationItems":[{"id":72,"uris":["http://zotero.org/users/7567862/items/WCCEICQQ"],"uri":["http://zotero.org/users/7567862/items/WCCEICQQ"],"itemData":{"id":72,"type":"article-journal","abstract":"The emergence of smart cities aims at mitigating the challenges raised due to the continuous urbanization development and increasing population density in cities. To face these challenges, governments and decision makers undertake smart city projects targeting sustainable economic growth and better quality of life for both inhabitants and visitors. Information and Communication Technology (ICT) is a key enabling technology for city smartening. However, ICT artifacts and applications yield massive volumes of data known as big data. Extracting insights and hidden correlations from big data is a growing trend in information systems to provide better services to citizens and support the decision making processes. However, to extract valuable insights for developing city level smart information services, the generated datasets from various city domains need to be integrated and analyzed. This process usually referred to as big data analytics or big data value chain. Surveying the literature reveals an increasing interest in harnessing big data analytics applications in general and in the area of smart cities in particular. Yet, comprehensive discussions on the essential characteristics of big data analytics frameworks fitting smart cities requirements are still needed. This paper presents a novel big data analytics framework for smart cities called “Smart City Data Analytics Panel — SCDAP”. The design of SCDAP is based on answering the following research questions: what are the characteristics of big data analytics frameworks applied in smart cities in literature and what are the essential design principles that should guide the design of big data analytics frameworks have to serve smart cities purposes? In answering these questions, we adopted a systematic literature review on big data analytics frameworks in smart cities. The proposed framework introduces new functionalities to big data analytics frameworks represented in data model management and aggregation. The value of the proposed framework is discussed in comparison to traditional knowledge discovery approaches.","container-title":"Future Generation Computer Systems","DOI":"10.1016/j.future.2018.06.046","ISSN":"0167-739X","journalAbbreviation":"Future Generation Computer Systems","language":"en","page":"620-633","source":"ScienceDirect","title":"A novel big data analytics framework for smart cities","volume":"91","author":[{"family":"Osman","given":"Ahmed M. Shahat"}],"issued":{"date-parts":[["2019",2,1]]}}}],"schema":"https://github.com/citation-style-language/schema/raw/master/csl-citation.json"} </w:instrText>
      </w:r>
      <w:r>
        <w:fldChar w:fldCharType="separate"/>
      </w:r>
      <w:r w:rsidRPr="00F54D0C">
        <w:t>[28]</w:t>
      </w:r>
      <w:r>
        <w:fldChar w:fldCharType="end"/>
      </w:r>
      <w:r>
        <w:t xml:space="preserve">.  The impact of big data in smart city is unmeasurable, where the success of a smart city, depends on how robust the use of big data in its infrastructure. </w:t>
      </w:r>
    </w:p>
    <w:p w14:paraId="1B3680EC" w14:textId="77777777" w:rsidR="00F16FB0" w:rsidRDefault="00F16FB0" w:rsidP="00F16FB0">
      <w:pPr>
        <w:pStyle w:val="BodyText"/>
        <w:spacing w:line="360" w:lineRule="auto"/>
        <w:ind w:right="-46"/>
        <w:jc w:val="both"/>
      </w:pPr>
    </w:p>
    <w:p w14:paraId="14FC970F" w14:textId="05288351" w:rsidR="00F16FB0" w:rsidRDefault="00F16FB0" w:rsidP="00F16FB0">
      <w:pPr>
        <w:pStyle w:val="Heading3"/>
        <w:tabs>
          <w:tab w:val="clear" w:pos="720"/>
          <w:tab w:val="num" w:pos="900"/>
        </w:tabs>
        <w:ind w:left="902" w:hanging="902"/>
      </w:pPr>
      <w:bookmarkStart w:id="28" w:name="_Toc72522501"/>
      <w:r>
        <w:t>Big Data Value Chain Operators:</w:t>
      </w:r>
      <w:bookmarkEnd w:id="28"/>
      <w:r>
        <w:t xml:space="preserve"> </w:t>
      </w:r>
    </w:p>
    <w:p w14:paraId="393BCC34" w14:textId="77777777" w:rsidR="00F16FB0" w:rsidRDefault="00F16FB0" w:rsidP="00F16FB0">
      <w:pPr>
        <w:pStyle w:val="BodyText"/>
        <w:spacing w:line="360" w:lineRule="auto"/>
        <w:ind w:left="720" w:right="-46"/>
        <w:jc w:val="both"/>
      </w:pPr>
    </w:p>
    <w:p w14:paraId="4615B1BE" w14:textId="77777777" w:rsidR="00F16FB0" w:rsidRDefault="00F16FB0" w:rsidP="00F16FB0">
      <w:pPr>
        <w:pStyle w:val="BodyText"/>
        <w:spacing w:line="360" w:lineRule="auto"/>
        <w:ind w:right="-46"/>
        <w:jc w:val="both"/>
      </w:pPr>
      <w:r>
        <w:t xml:space="preserve">Big data roles min the new technology age is </w:t>
      </w:r>
      <w:proofErr w:type="gramStart"/>
      <w:r>
        <w:t>undisputable</w:t>
      </w:r>
      <w:proofErr w:type="gramEnd"/>
      <w:r>
        <w:t xml:space="preserve"> and businesses, government and people are incorporating data architecture into their organization and this is only the beginning. In smart city specifically, big data innate characteristic of volume, velocity and variety poses a challenge to the smart city framework. Therefore, an approach by author in </w:t>
      </w:r>
      <w:r>
        <w:fldChar w:fldCharType="begin"/>
      </w:r>
      <w:r>
        <w:instrText xml:space="preserve"> ADDIN ZOTERO_ITEM CSL_CITATION {"citationID":"OcmSBIpS","properties":{"formattedCitation":"[29]","plainCitation":"[29]","noteIndex":0},"citationItems":[{"id":250,"uris":["http://zotero.org/users/7567862/items/B4IRIG3R"],"uri":["http://zotero.org/users/7567862/items/B4IRIG3R"],"itemData":{"id":250,"type":"article-journal","abstract":"The age of big data is now coming. But the traditional data analytics may not be able to handle such large quantities of data. The question that arises now is, how to develop a high performance platform to efficiently analyze big data and how to design an appropriate mining algorithm to find the useful things from big data. To deeply discuss this issue, this paper begins with a brief introduction to data analytics, followed by the discussions of big data analytics. Some important open issues and further research directions will also be presented for the next step of big data analytics.","container-title":"Journal of Big Data","DOI":"10.1186/s40537-015-0030-3","ISSN":"2196-1115","issue":"1","journalAbbreviation":"Journal of Big Data","page":"21","source":"BioMed Central","title":"Big data analytics: a survey","title-short":"Big data analytics","volume":"2","author":[{"family":"Tsai","given":"Chun-Wei"},{"family":"Lai","given":"Chin-Feng"},{"family":"Chao","given":"Han-Chieh"},{"family":"Vasilakos","given":"Athanasios V."}],"issued":{"date-parts":[["2015",10,1]]}}}],"schema":"https://github.com/citation-style-language/schema/raw/master/csl-citation.json"} </w:instrText>
      </w:r>
      <w:r>
        <w:fldChar w:fldCharType="separate"/>
      </w:r>
      <w:r w:rsidRPr="00F54D0C">
        <w:t>[29]</w:t>
      </w:r>
      <w:r>
        <w:fldChar w:fldCharType="end"/>
      </w:r>
      <w:r>
        <w:t xml:space="preserve"> is the Knowledge Discovery in Database (KDD) model is used to streamline the big data analytics. In the model (</w:t>
      </w:r>
      <w:r>
        <w:fldChar w:fldCharType="begin"/>
      </w:r>
      <w:r>
        <w:instrText xml:space="preserve"> REF _Ref70414129 \h </w:instrText>
      </w:r>
      <w:r>
        <w:fldChar w:fldCharType="separate"/>
      </w:r>
      <w:r>
        <w:t xml:space="preserve">Figure </w:t>
      </w:r>
      <w:r>
        <w:rPr>
          <w:noProof/>
        </w:rPr>
        <w:t>3</w:t>
      </w:r>
      <w:r>
        <w:fldChar w:fldCharType="end"/>
      </w:r>
      <w:r>
        <w:t xml:space="preserve">), three operators are </w:t>
      </w:r>
      <w:proofErr w:type="gramStart"/>
      <w:r>
        <w:t>responsible :</w:t>
      </w:r>
      <w:proofErr w:type="gramEnd"/>
      <w:r>
        <w:t xml:space="preserve"> input, data analysis and output. The value chain operators are made up of subsystems and the information flow in KDD is described as a string of actions needed to generate value and insight from big data. The operators </w:t>
      </w:r>
      <w:proofErr w:type="gramStart"/>
      <w:r>
        <w:t>includes</w:t>
      </w:r>
      <w:proofErr w:type="gramEnd"/>
      <w:r>
        <w:t xml:space="preserve"> these key processes:</w:t>
      </w:r>
    </w:p>
    <w:p w14:paraId="4950B178" w14:textId="77777777" w:rsidR="00F16FB0" w:rsidRDefault="00F16FB0" w:rsidP="00F16FB0">
      <w:pPr>
        <w:pStyle w:val="BodyText"/>
        <w:spacing w:line="360" w:lineRule="auto"/>
        <w:ind w:right="-46"/>
        <w:jc w:val="both"/>
      </w:pPr>
    </w:p>
    <w:p w14:paraId="37B53491" w14:textId="77777777" w:rsidR="00F16FB0" w:rsidRDefault="00F16FB0" w:rsidP="00F16FB0">
      <w:pPr>
        <w:pStyle w:val="BodyText"/>
        <w:numPr>
          <w:ilvl w:val="0"/>
          <w:numId w:val="11"/>
        </w:numPr>
        <w:spacing w:line="360" w:lineRule="auto"/>
        <w:ind w:left="0" w:right="-46" w:firstLine="0"/>
        <w:jc w:val="both"/>
      </w:pPr>
      <w:r w:rsidRPr="004F2D8A">
        <w:rPr>
          <w:b/>
          <w:bCs/>
          <w:i/>
          <w:iCs/>
        </w:rPr>
        <w:t>Input:</w:t>
      </w:r>
      <w:r>
        <w:t xml:space="preserve"> This is a critical phase where data are extracted (gathered), selected, pre-processed and transformed to useable data that are cleaned and aligned with the 5Vs attribute. The selection operators are tasked to integrate and select relevant information from the gathered database. The preprocessing operator then, would filter, clean and detect the inconsistent, missing or incomplete data. Then the data would be transformed into the variety of data formats into data-mining-capable format. Data Input phase effectively reduce the complexity and scale the data that is appropriate for data analysis.</w:t>
      </w:r>
    </w:p>
    <w:p w14:paraId="3DAE6EB3" w14:textId="77777777" w:rsidR="00F16FB0" w:rsidRDefault="00F16FB0" w:rsidP="00F16FB0">
      <w:pPr>
        <w:pStyle w:val="BodyText"/>
        <w:numPr>
          <w:ilvl w:val="0"/>
          <w:numId w:val="11"/>
        </w:numPr>
        <w:spacing w:line="360" w:lineRule="auto"/>
        <w:ind w:left="0" w:right="-46" w:firstLine="0"/>
        <w:jc w:val="both"/>
      </w:pPr>
      <w:r w:rsidRPr="00A26C5E">
        <w:rPr>
          <w:b/>
          <w:bCs/>
          <w:i/>
          <w:iCs/>
        </w:rPr>
        <w:t>Data Analysis:</w:t>
      </w:r>
      <w:r>
        <w:t xml:space="preserve"> This phase </w:t>
      </w:r>
      <w:r w:rsidRPr="00A26C5E">
        <w:t>is responsible for discovering the hidden patterns</w:t>
      </w:r>
      <w:r>
        <w:t xml:space="preserve"> or </w:t>
      </w:r>
      <w:r w:rsidRPr="00A26C5E">
        <w:t>rules</w:t>
      </w:r>
      <w:r>
        <w:t xml:space="preserve"> </w:t>
      </w:r>
      <w:r w:rsidRPr="00A26C5E">
        <w:t>from the data</w:t>
      </w:r>
      <w:r>
        <w:t>sets</w:t>
      </w:r>
      <w:r w:rsidRPr="00A26C5E">
        <w:t>, most investigators in</w:t>
      </w:r>
      <w:r>
        <w:t xml:space="preserve"> data mining field </w:t>
      </w:r>
      <w:r w:rsidRPr="00A26C5E">
        <w:t xml:space="preserve">use the term to describe how </w:t>
      </w:r>
      <w:r w:rsidRPr="00A26C5E">
        <w:lastRenderedPageBreak/>
        <w:t>they hone the “ground” (i.e. raw data) into “gold nugget” (i.e. information or knowledge)</w:t>
      </w:r>
      <w:r>
        <w:fldChar w:fldCharType="begin"/>
      </w:r>
      <w:r>
        <w:instrText xml:space="preserve"> ADDIN ZOTERO_ITEM CSL_CITATION {"citationID":"tA2zFYNj","properties":{"formattedCitation":"[29]","plainCitation":"[29]","noteIndex":0},"citationItems":[{"id":250,"uris":["http://zotero.org/users/7567862/items/B4IRIG3R"],"uri":["http://zotero.org/users/7567862/items/B4IRIG3R"],"itemData":{"id":250,"type":"article-journal","abstract":"The age of big data is now coming. But the traditional data analytics may not be able to handle such large quantities of data. The question that arises now is, how to develop a high performance platform to efficiently analyze big data and how to design an appropriate mining algorithm to find the useful things from big data. To deeply discuss this issue, this paper begins with a brief introduction to data analytics, followed by the discussions of big data analytics. Some important open issues and further research directions will also be presented for the next step of big data analytics.","container-title":"Journal of Big Data","DOI":"10.1186/s40537-015-0030-3","ISSN":"2196-1115","issue":"1","journalAbbreviation":"Journal of Big Data","page":"21","source":"BioMed Central","title":"Big data analytics: a survey","title-short":"Big data analytics","volume":"2","author":[{"family":"Tsai","given":"Chun-Wei"},{"family":"Lai","given":"Chin-Feng"},{"family":"Chao","given":"Han-Chieh"},{"family":"Vasilakos","given":"Athanasios V."}],"issued":{"date-parts":[["2015",10,1]]}}}],"schema":"https://github.com/citation-style-language/schema/raw/master/csl-citation.json"} </w:instrText>
      </w:r>
      <w:r>
        <w:fldChar w:fldCharType="separate"/>
      </w:r>
      <w:r w:rsidRPr="00F54D0C">
        <w:t>[29]</w:t>
      </w:r>
      <w:r>
        <w:fldChar w:fldCharType="end"/>
      </w:r>
      <w:r>
        <w:t xml:space="preserve">. Data mining techniques and tool will be </w:t>
      </w:r>
      <w:proofErr w:type="gramStart"/>
      <w:r>
        <w:t>discuss</w:t>
      </w:r>
      <w:proofErr w:type="gramEnd"/>
      <w:r>
        <w:t xml:space="preserve"> further in the next sub-chapter. </w:t>
      </w:r>
    </w:p>
    <w:p w14:paraId="67D9A291" w14:textId="77777777" w:rsidR="00F16FB0" w:rsidRPr="00A31D1C" w:rsidRDefault="00F16FB0" w:rsidP="00F16FB0">
      <w:pPr>
        <w:pStyle w:val="BodyText"/>
        <w:numPr>
          <w:ilvl w:val="0"/>
          <w:numId w:val="11"/>
        </w:numPr>
        <w:spacing w:line="360" w:lineRule="auto"/>
        <w:ind w:left="0" w:right="-46" w:firstLine="0"/>
        <w:jc w:val="both"/>
        <w:rPr>
          <w:b/>
          <w:bCs/>
          <w:i/>
          <w:iCs/>
        </w:rPr>
      </w:pPr>
      <w:r>
        <w:rPr>
          <w:noProof/>
        </w:rPr>
        <mc:AlternateContent>
          <mc:Choice Requires="wpg">
            <w:drawing>
              <wp:anchor distT="0" distB="0" distL="114300" distR="114300" simplePos="0" relativeHeight="251641344" behindDoc="0" locked="0" layoutInCell="1" allowOverlap="1" wp14:anchorId="0F1FE27E" wp14:editId="39E92312">
                <wp:simplePos x="0" y="0"/>
                <wp:positionH relativeFrom="column">
                  <wp:posOffset>1392555</wp:posOffset>
                </wp:positionH>
                <wp:positionV relativeFrom="paragraph">
                  <wp:posOffset>1626870</wp:posOffset>
                </wp:positionV>
                <wp:extent cx="4366895" cy="2614930"/>
                <wp:effectExtent l="19050" t="19050" r="14605" b="0"/>
                <wp:wrapTopAndBottom/>
                <wp:docPr id="35" name="Group 35"/>
                <wp:cNvGraphicFramePr/>
                <a:graphic xmlns:a="http://schemas.openxmlformats.org/drawingml/2006/main">
                  <a:graphicData uri="http://schemas.microsoft.com/office/word/2010/wordprocessingGroup">
                    <wpg:wgp>
                      <wpg:cNvGrpSpPr/>
                      <wpg:grpSpPr>
                        <a:xfrm>
                          <a:off x="0" y="0"/>
                          <a:ext cx="4366895" cy="2614930"/>
                          <a:chOff x="0" y="0"/>
                          <a:chExt cx="4366895" cy="2615963"/>
                        </a:xfrm>
                      </wpg:grpSpPr>
                      <wps:wsp>
                        <wps:cNvPr id="33" name="Text Box 2"/>
                        <wps:cNvSpPr txBox="1">
                          <a:spLocks noChangeArrowheads="1"/>
                        </wps:cNvSpPr>
                        <wps:spPr bwMode="auto">
                          <a:xfrm>
                            <a:off x="368481" y="1875065"/>
                            <a:ext cx="3863340" cy="740898"/>
                          </a:xfrm>
                          <a:prstGeom prst="rect">
                            <a:avLst/>
                          </a:prstGeom>
                          <a:solidFill>
                            <a:srgbClr val="FFFFFF"/>
                          </a:solidFill>
                          <a:ln w="9525">
                            <a:noFill/>
                            <a:miter lim="800000"/>
                            <a:headEnd/>
                            <a:tailEnd/>
                          </a:ln>
                        </wps:spPr>
                        <wps:txbx>
                          <w:txbxContent>
                            <w:p w14:paraId="4933C844" w14:textId="77777777" w:rsidR="004504BD" w:rsidRPr="00CD07FC" w:rsidRDefault="004504BD" w:rsidP="00F16FB0">
                              <w:pPr>
                                <w:pStyle w:val="Caption"/>
                              </w:pPr>
                              <w:bookmarkStart w:id="29" w:name="_Ref70440211"/>
                              <w:r w:rsidRPr="00CD07FC">
                                <w:t xml:space="preserve">Figure </w:t>
                              </w:r>
                              <w:r w:rsidRPr="00CD07FC">
                                <w:fldChar w:fldCharType="begin"/>
                              </w:r>
                              <w:r w:rsidRPr="00CD07FC">
                                <w:instrText xml:space="preserve"> SEQ Figure \* ARABIC </w:instrText>
                              </w:r>
                              <w:r w:rsidRPr="00CD07FC">
                                <w:fldChar w:fldCharType="separate"/>
                              </w:r>
                              <w:r>
                                <w:rPr>
                                  <w:noProof/>
                                </w:rPr>
                                <w:t>3</w:t>
                              </w:r>
                              <w:r w:rsidRPr="00CD07FC">
                                <w:fldChar w:fldCharType="end"/>
                              </w:r>
                              <w:bookmarkEnd w:id="29"/>
                              <w:r w:rsidRPr="00CD07FC">
                                <w:t xml:space="preserve">: Knowledge Discovery </w:t>
                              </w:r>
                              <w:r>
                                <w:t xml:space="preserve">in </w:t>
                              </w:r>
                              <w:r w:rsidRPr="00CD07FC">
                                <w:t xml:space="preserve">Databases model </w:t>
                              </w:r>
                              <w:r>
                                <w:fldChar w:fldCharType="begin"/>
                              </w:r>
                              <w:r>
                                <w:instrText xml:space="preserve"> ADDIN ZOTERO_ITEM CSL_CITATION {"citationID":"Rirxw3N0","properties":{"formattedCitation":"[28]","plainCitation":"[28]","noteIndex":0},"citationItems":[{"id":250,"uris":["http://zotero.org/users/7567862/items/B4IRIG3R"],"uri":["http://zotero.org/users/7567862/items/B4IRIG3R"],"itemData":{"id":250,"type":"article-journal","abstract":"The age of big data is now coming. But the traditional data analytics may not be able to handle such large quantities of data. The question that arises now is, how to develop a high performance platform to efficiently analyze big data and how to design an appropriate mining algorithm to find the useful things from big data. To deeply discuss this issue, this paper begins with a brief introduction to data analytics, followed by the discussions of big data analytics. Some important open issues and further research directions will also be presented for the next step of big data analytics.","container-title":"Journal of Big Data","DOI":"10.1186/s40537-015-0030-3","ISSN":"2196-1115","issue":"1","journalAbbreviation":"Journal of Big Data","page":"21","source":"BioMed Central","title":"Big data analytics: a survey","title-short":"Big data analytics","volume":"2","author":[{"family":"Tsai","given":"Chun-Wei"},{"family":"Lai","given":"Chin-Feng"},{"family":"Chao","given":"Han-Chieh"},{"family":"Vasilakos","given":"Athanasios V."}],"issued":{"date-parts":[["2015",10,1]]}}}],"schema":"https://github.com/citation-style-language/schema/raw/master/csl-citation.json"} </w:instrText>
                              </w:r>
                              <w:r>
                                <w:fldChar w:fldCharType="separate"/>
                              </w:r>
                              <w:r w:rsidRPr="00CD07FC">
                                <w:t>[28]</w:t>
                              </w:r>
                              <w:r>
                                <w:fldChar w:fldCharType="end"/>
                              </w:r>
                            </w:p>
                            <w:p w14:paraId="6296B84F" w14:textId="77777777" w:rsidR="004504BD" w:rsidRDefault="004504BD" w:rsidP="00F16FB0"/>
                          </w:txbxContent>
                        </wps:txbx>
                        <wps:bodyPr rot="0" vert="horz" wrap="square" lIns="91440" tIns="45720" rIns="91440" bIns="45720" anchor="t" anchorCtr="0">
                          <a:noAutofit/>
                        </wps:bodyPr>
                      </wps:wsp>
                      <pic:pic xmlns:pic="http://schemas.openxmlformats.org/drawingml/2006/picture">
                        <pic:nvPicPr>
                          <pic:cNvPr id="31" name="Picture 31" descr="Fig. 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66895" cy="1845310"/>
                          </a:xfrm>
                          <a:prstGeom prst="rect">
                            <a:avLst/>
                          </a:prstGeom>
                          <a:noFill/>
                          <a:ln w="19050">
                            <a:solidFill>
                              <a:schemeClr val="bg1"/>
                            </a:solidFill>
                          </a:ln>
                        </pic:spPr>
                      </pic:pic>
                    </wpg:wgp>
                  </a:graphicData>
                </a:graphic>
                <wp14:sizeRelV relativeFrom="margin">
                  <wp14:pctHeight>0</wp14:pctHeight>
                </wp14:sizeRelV>
              </wp:anchor>
            </w:drawing>
          </mc:Choice>
          <mc:Fallback>
            <w:pict>
              <v:group w14:anchorId="0F1FE27E" id="Group 35" o:spid="_x0000_s1029" style="position:absolute;left:0;text-align:left;margin-left:109.65pt;margin-top:128.1pt;width:343.85pt;height:205.9pt;z-index:251641344;mso-height-relative:margin" coordsize="43668,26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">
                <v:shape id="Text Box 2" o:spid="_x0000_s1030" type="#_x0000_t202" style="position:absolute;left:3684;top:18750;width:38634;height:74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14:paraId="4933C844" w14:textId="77777777" w:rsidR="004504BD" w:rsidRPr="00CD07FC" w:rsidRDefault="004504BD" w:rsidP="00F16FB0">
                        <w:pPr>
                          <w:pStyle w:val="Caption"/>
                        </w:pPr>
                        <w:bookmarkStart w:id="30" w:name="_Ref70440211"/>
                        <w:r w:rsidRPr="00CD07FC">
                          <w:t xml:space="preserve">Figure </w:t>
                        </w:r>
                        <w:r w:rsidRPr="00CD07FC">
                          <w:fldChar w:fldCharType="begin"/>
                        </w:r>
                        <w:r w:rsidRPr="00CD07FC">
                          <w:instrText xml:space="preserve"> SEQ Figure \* ARABIC </w:instrText>
                        </w:r>
                        <w:r w:rsidRPr="00CD07FC">
                          <w:fldChar w:fldCharType="separate"/>
                        </w:r>
                        <w:r>
                          <w:rPr>
                            <w:noProof/>
                          </w:rPr>
                          <w:t>3</w:t>
                        </w:r>
                        <w:r w:rsidRPr="00CD07FC">
                          <w:fldChar w:fldCharType="end"/>
                        </w:r>
                        <w:bookmarkEnd w:id="30"/>
                        <w:r w:rsidRPr="00CD07FC">
                          <w:t xml:space="preserve">: Knowledge Discovery </w:t>
                        </w:r>
                        <w:r>
                          <w:t xml:space="preserve">in </w:t>
                        </w:r>
                        <w:r w:rsidRPr="00CD07FC">
                          <w:t xml:space="preserve">Databases model </w:t>
                        </w:r>
                        <w:r>
                          <w:fldChar w:fldCharType="begin"/>
                        </w:r>
                        <w:r>
                          <w:instrText xml:space="preserve"> ADDIN ZOTERO_ITEM CSL_CITATION {"citationID":"Rirxw3N0","properties":{"formattedCitation":"[28]","plainCitation":"[28]","noteIndex":0},"citationItems":[{"id":250,"uris":["http://zotero.org/users/7567862/items/B4IRIG3R"],"uri":["http://zotero.org/users/7567862/items/B4IRIG3R"],"itemData":{"id":250,"type":"article-journal","abstract":"The age of big data is now coming. But the traditional data analytics may not be able to handle such large quantities of data. The question that arises now is, how to develop a high performance platform to efficiently analyze big data and how to design an appropriate mining algorithm to find the useful things from big data. To deeply discuss this issue, this paper begins with a brief introduction to data analytics, followed by the discussions of big data analytics. Some important open issues and further research directions will also be presented for the next step of big data analytics.","container-title":"Journal of Big Data","DOI":"10.1186/s40537-015-0030-3","ISSN":"2196-1115","issue":"1","journalAbbreviation":"Journal of Big Data","page":"21","source":"BioMed Central","title":"Big data analytics: a survey","title-short":"Big data analytics","volume":"2","author":[{"family":"Tsai","given":"Chun-Wei"},{"family":"Lai","given":"Chin-Feng"},{"family":"Chao","given":"Han-Chieh"},{"family":"Vasilakos","given":"Athanasios V."}],"issued":{"date-parts":[["2015",10,1]]}}}],"schema":"https://github.com/citation-style-language/schema/raw/master/csl-citation.json"} </w:instrText>
                        </w:r>
                        <w:r>
                          <w:fldChar w:fldCharType="separate"/>
                        </w:r>
                        <w:r w:rsidRPr="00CD07FC">
                          <w:t>[28]</w:t>
                        </w:r>
                        <w:r>
                          <w:fldChar w:fldCharType="end"/>
                        </w:r>
                      </w:p>
                      <w:p w14:paraId="6296B84F" w14:textId="77777777" w:rsidR="004504BD" w:rsidRDefault="004504BD" w:rsidP="00F16FB0"/>
                    </w:txbxContent>
                  </v:textbox>
                </v:shape>
                <v:shape id="Picture 31" o:spid="_x0000_s1031" type="#_x0000_t75" alt="Fig. 3" style="position:absolute;width:43668;height:18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" stroked="t" strokecolor="white [3212]" strokeweight="1.5pt">
                  <v:imagedata r:id="rId28" o:title="Fig"/>
                  <v:path arrowok="t"/>
                </v:shape>
                <w10:wrap type="topAndBottom"/>
              </v:group>
            </w:pict>
          </mc:Fallback>
        </mc:AlternateContent>
      </w:r>
      <w:r w:rsidRPr="00A31D1C">
        <w:rPr>
          <w:b/>
          <w:bCs/>
          <w:i/>
          <w:iCs/>
        </w:rPr>
        <w:t xml:space="preserve">Output: </w:t>
      </w:r>
      <w:r w:rsidRPr="00A130D3">
        <w:t xml:space="preserve">This covers the data-driven business activities that need access to data, its analysis, and the tools needed to integrate the data analysis within the business activity. The mined data is evaluated for its accuracy and veracity. </w:t>
      </w:r>
      <w:proofErr w:type="gramStart"/>
      <w:r w:rsidRPr="00A130D3">
        <w:t>Finally</w:t>
      </w:r>
      <w:proofErr w:type="gramEnd"/>
      <w:r w:rsidRPr="00A130D3">
        <w:t xml:space="preserve"> the data usage goes through interpretation where organization use the insight to make informed decision on strategies or measure existing performance criteria etc.</w:t>
      </w:r>
      <w:r w:rsidRPr="00A31D1C">
        <w:rPr>
          <w:b/>
          <w:bCs/>
          <w:i/>
          <w:iCs/>
        </w:rPr>
        <w:t xml:space="preserve"> </w:t>
      </w:r>
    </w:p>
    <w:p w14:paraId="233E70D7" w14:textId="77777777" w:rsidR="00F16FB0" w:rsidRDefault="00F16FB0" w:rsidP="00F16FB0">
      <w:pPr>
        <w:pStyle w:val="BodyText"/>
        <w:keepNext/>
        <w:spacing w:line="360" w:lineRule="auto"/>
        <w:ind w:left="720" w:right="-46"/>
        <w:jc w:val="center"/>
      </w:pPr>
    </w:p>
    <w:p w14:paraId="2D7BAB9E" w14:textId="77777777" w:rsidR="00F16FB0" w:rsidRDefault="00F16FB0" w:rsidP="00F16FB0">
      <w:pPr>
        <w:pStyle w:val="BodyText"/>
        <w:keepNext/>
        <w:spacing w:line="360" w:lineRule="auto"/>
        <w:ind w:left="720" w:right="-46"/>
        <w:jc w:val="center"/>
      </w:pPr>
    </w:p>
    <w:p w14:paraId="7C73991F" w14:textId="77777777" w:rsidR="00F16FB0" w:rsidRDefault="00F16FB0" w:rsidP="00F16FB0">
      <w:pPr>
        <w:pStyle w:val="BodyText"/>
        <w:spacing w:line="360" w:lineRule="auto"/>
        <w:ind w:right="-46"/>
        <w:jc w:val="both"/>
      </w:pPr>
    </w:p>
    <w:p w14:paraId="79C63A76" w14:textId="1767F2AF" w:rsidR="00F16FB0" w:rsidRDefault="00F16FB0" w:rsidP="00F16FB0">
      <w:pPr>
        <w:pStyle w:val="Heading3"/>
        <w:tabs>
          <w:tab w:val="clear" w:pos="720"/>
          <w:tab w:val="num" w:pos="900"/>
        </w:tabs>
        <w:ind w:left="902" w:hanging="902"/>
      </w:pPr>
      <w:bookmarkStart w:id="31" w:name="_Toc72522502"/>
      <w:commentRangeStart w:id="32"/>
      <w:r>
        <w:t xml:space="preserve">Platforms </w:t>
      </w:r>
      <w:commentRangeEnd w:id="32"/>
      <w:r w:rsidRPr="00F16FB0">
        <w:commentReference w:id="32"/>
      </w:r>
      <w:bookmarkEnd w:id="31"/>
    </w:p>
    <w:p w14:paraId="44BDB8FA" w14:textId="77777777" w:rsidR="00F16FB0" w:rsidRDefault="00F16FB0" w:rsidP="00F16FB0">
      <w:pPr>
        <w:pStyle w:val="BodyText"/>
        <w:spacing w:line="360" w:lineRule="auto"/>
        <w:ind w:right="-46"/>
        <w:jc w:val="both"/>
      </w:pPr>
    </w:p>
    <w:p w14:paraId="3D6E2F41" w14:textId="77777777" w:rsidR="00F16FB0" w:rsidRPr="00F16FB0" w:rsidRDefault="00F16FB0" w:rsidP="00F16FB0">
      <w:pPr>
        <w:pStyle w:val="BodyText"/>
        <w:spacing w:line="360" w:lineRule="auto"/>
        <w:ind w:right="-46"/>
        <w:jc w:val="both"/>
        <w:rPr>
          <w:shd w:val="clear" w:color="auto" w:fill="FFFFFF"/>
        </w:rPr>
      </w:pPr>
      <w:r w:rsidRPr="00F16FB0">
        <w:t xml:space="preserve">To address the challenging nature of big data, platform scalability is key in ensuring a successful </w:t>
      </w:r>
      <w:proofErr w:type="gramStart"/>
      <w:r w:rsidRPr="00F16FB0">
        <w:t>work flow</w:t>
      </w:r>
      <w:proofErr w:type="gramEnd"/>
      <w:r w:rsidRPr="00F16FB0">
        <w:t xml:space="preserve">. A big data platform can scale vertically and horizontally which is also known as scale up or out </w:t>
      </w:r>
      <w:r w:rsidRPr="00F16FB0">
        <w:fldChar w:fldCharType="begin"/>
      </w:r>
      <w:r w:rsidRPr="00F16FB0">
        <w:instrText xml:space="preserve"> ADDIN ZOTERO_ITEM CSL_CITATION {"citationID":"qyoQClUd","properties":{"formattedCitation":"[28]","plainCitation":"[28]","noteIndex":0},"citationItems":[{"id":72,"uris":["http://zotero.org/users/7567862/items/WCCEICQQ"],"uri":["http://zotero.org/users/7567862/items/WCCEICQQ"],"itemData":{"id":72,"type":"article-journal","abstract":"The emergence of smart cities aims at mitigating the challenges raised due to the continuous urbanization development and increasing population density in cities. To face these challenges, governments and decision makers undertake smart city projects targeting sustainable economic growth and better quality of life for both inhabitants and visitors. Information and Communication Technology (ICT) is a key enabling technology for city smartening. However, ICT artifacts and applications yield massive volumes of data known as big data. Extracting insights and hidden correlations from big data is a growing trend in information systems to provide better services to citizens and support the decision making processes. However, to extract valuable insights for developing city level smart information services, the generated datasets from various city domains need to be integrated and analyzed. This process usually referred to as big data analytics or big data value chain. Surveying the literature reveals an increasing interest in harnessing big data analytics applications in general and in the area of smart cities in particular. Yet, comprehensive discussions on the essential characteristics of big data analytics frameworks fitting smart cities requirements are still needed. This paper presents a novel big data analytics framework for smart cities called “Smart City Data Analytics Panel — SCDAP”. The design of SCDAP is based on answering the following research questions: what are the characteristics of big data analytics frameworks applied in smart cities in literature and what are the essential design principles that should guide the design of big data analytics frameworks have to serve smart cities purposes? In answering these questions, we adopted a systematic literature review on big data analytics frameworks in smart cities. The proposed framework introduces new functionalities to big data analytics frameworks represented in data model management and aggregation. The value of the proposed framework is discussed in comparison to traditional knowledge discovery approaches.","container-title":"Future Generation Computer Systems","DOI":"10.1016/j.future.2018.06.046","ISSN":"0167-739X","journalAbbreviation":"Future Generation Computer Systems","language":"en","page":"620-633","source":"ScienceDirect","title":"A novel big data analytics framework for smart cities","volume":"91","author":[{"family":"Osman","given":"Ahmed M. Shahat"}],"issued":{"date-parts":[["2019",2,1]]}}}],"schema":"https://github.com/citation-style-language/schema/raw/master/csl-citation.json"} </w:instrText>
      </w:r>
      <w:r w:rsidRPr="00F16FB0">
        <w:fldChar w:fldCharType="separate"/>
      </w:r>
      <w:r w:rsidRPr="00F16FB0">
        <w:t>[28]</w:t>
      </w:r>
      <w:r w:rsidRPr="00F16FB0">
        <w:fldChar w:fldCharType="end"/>
      </w:r>
      <w:r w:rsidRPr="00F16FB0">
        <w:t xml:space="preserve">. Vertical scaling implies additional computing power like RAM and CPUs while working on a single Operating System (OS). In the opposite, horizontal scaling implies a division of datasets over multiple parallel servers or </w:t>
      </w:r>
      <w:r w:rsidRPr="00F16FB0">
        <w:rPr>
          <w:i/>
          <w:iCs/>
        </w:rPr>
        <w:t>shards</w:t>
      </w:r>
      <w:r w:rsidRPr="00F16FB0">
        <w:t xml:space="preserve">. </w:t>
      </w:r>
      <w:proofErr w:type="gramStart"/>
      <w:r w:rsidRPr="00F16FB0">
        <w:t>So</w:t>
      </w:r>
      <w:proofErr w:type="gramEnd"/>
      <w:r w:rsidRPr="00F16FB0">
        <w:t xml:space="preserve"> more machines are added as much as needed to improve the platform’s performance. Both has pros and cons, which ultimately depends on the situation at hand. A vertical scaling is great in handling due to a single operating system, but it can be costly in comparison. While horizontal scaling provides you the ability to process your data in smaller chunks and possibly with less time but, managing multiple instances of operating system </w:t>
      </w:r>
      <w:r w:rsidRPr="00F16FB0">
        <w:lastRenderedPageBreak/>
        <w:t xml:space="preserve">can be complex. Sample of vertical scaling </w:t>
      </w:r>
      <w:proofErr w:type="gramStart"/>
      <w:r w:rsidRPr="00F16FB0">
        <w:t>are  Graphics</w:t>
      </w:r>
      <w:proofErr w:type="gramEnd"/>
      <w:r w:rsidRPr="00F16FB0">
        <w:t xml:space="preserve">  Processing  Unit (GPU), High-Performance Computing Clusters (HPC), and Multicore processors, and Field Programmable Gate Arrays (FPGA) and some of the popular horizontal scaling platforms are </w:t>
      </w:r>
      <w:r w:rsidRPr="00F16FB0">
        <w:rPr>
          <w:shd w:val="clear" w:color="auto" w:fill="FFFFFF"/>
        </w:rPr>
        <w:t xml:space="preserve">Apache  Hadoop  and  Map  Reduce. </w:t>
      </w:r>
    </w:p>
    <w:p w14:paraId="4717A1B0" w14:textId="77777777" w:rsidR="00F16FB0" w:rsidRPr="00F16FB0" w:rsidRDefault="00F16FB0" w:rsidP="00F16FB0">
      <w:pPr>
        <w:pStyle w:val="BodyText"/>
        <w:spacing w:line="360" w:lineRule="auto"/>
        <w:ind w:right="-46"/>
        <w:jc w:val="both"/>
      </w:pPr>
      <w:r w:rsidRPr="00F16FB0">
        <w:rPr>
          <w:shd w:val="clear" w:color="auto" w:fill="FFFFFF"/>
        </w:rPr>
        <w:t>However, most research or projects in smart cities favors horizontal scaling due to the multi domain nature of smart city that is ever expanding thus its only sensible to rely on a horizontal scale out approach, as the smart city services or infrastructure grow.</w:t>
      </w:r>
    </w:p>
    <w:p w14:paraId="70A2A4F1" w14:textId="77777777" w:rsidR="00F16FB0" w:rsidRDefault="00F16FB0" w:rsidP="00F16FB0">
      <w:pPr>
        <w:pStyle w:val="BodyText"/>
        <w:spacing w:line="360" w:lineRule="auto"/>
        <w:ind w:left="720" w:right="-46"/>
        <w:jc w:val="both"/>
      </w:pPr>
    </w:p>
    <w:p w14:paraId="2A9EA0BF" w14:textId="77777777" w:rsidR="00F16FB0" w:rsidRDefault="00F16FB0" w:rsidP="00F16FB0">
      <w:pPr>
        <w:pStyle w:val="BodyText"/>
        <w:ind w:right="-46"/>
      </w:pPr>
    </w:p>
    <w:p w14:paraId="22898825" w14:textId="77777777" w:rsidR="00F16FB0" w:rsidRDefault="00F16FB0" w:rsidP="00F16FB0">
      <w:pPr>
        <w:pStyle w:val="BodyText"/>
        <w:ind w:right="-46"/>
      </w:pPr>
    </w:p>
    <w:p w14:paraId="1138B53B" w14:textId="77777777" w:rsidR="00F16FB0" w:rsidRPr="00F16FB0" w:rsidRDefault="00F16FB0" w:rsidP="00F16FB0">
      <w:pPr>
        <w:pStyle w:val="Heading2"/>
        <w:rPr>
          <w:lang w:val="en-US"/>
        </w:rPr>
      </w:pPr>
      <w:bookmarkStart w:id="33" w:name="_Toc72514919"/>
      <w:bookmarkStart w:id="34" w:name="_Toc72522503"/>
      <w:r w:rsidRPr="00F16FB0">
        <w:rPr>
          <w:lang w:val="en-US"/>
        </w:rPr>
        <w:t>Data Mining</w:t>
      </w:r>
      <w:bookmarkEnd w:id="33"/>
      <w:bookmarkEnd w:id="34"/>
      <w:r w:rsidRPr="00F16FB0">
        <w:rPr>
          <w:lang w:val="en-US"/>
        </w:rPr>
        <w:t xml:space="preserve"> </w:t>
      </w:r>
    </w:p>
    <w:p w14:paraId="478D5E57" w14:textId="77777777" w:rsidR="00F16FB0" w:rsidRDefault="00F16FB0" w:rsidP="00F16FB0">
      <w:pPr>
        <w:pStyle w:val="BodyText"/>
        <w:ind w:left="1440" w:right="-46"/>
      </w:pPr>
    </w:p>
    <w:p w14:paraId="15691B81" w14:textId="77777777" w:rsidR="00F16FB0" w:rsidRPr="00DF5D76" w:rsidRDefault="00F16FB0" w:rsidP="00F16FB0">
      <w:pPr>
        <w:pStyle w:val="BodyText"/>
        <w:spacing w:line="360" w:lineRule="auto"/>
        <w:ind w:right="-46"/>
        <w:jc w:val="both"/>
        <w:rPr>
          <w:shd w:val="clear" w:color="auto" w:fill="FFFFFF"/>
        </w:rPr>
      </w:pPr>
      <w:r w:rsidRPr="00DF5D76">
        <w:rPr>
          <w:shd w:val="clear" w:color="auto" w:fill="FFFFFF"/>
        </w:rPr>
        <w:t xml:space="preserve">Big data is a conceptual term that describe the large amounts of data whereas data mining refers to a technique to analyze data. In </w:t>
      </w:r>
      <w:r w:rsidRPr="00DF5D76">
        <w:rPr>
          <w:shd w:val="clear" w:color="auto" w:fill="FFFFFF"/>
        </w:rPr>
        <w:fldChar w:fldCharType="begin"/>
      </w:r>
      <w:r w:rsidRPr="00DF5D76">
        <w:rPr>
          <w:shd w:val="clear" w:color="auto" w:fill="FFFFFF"/>
        </w:rPr>
        <w:instrText xml:space="preserve"> REF _Ref70440211 \h  \* MERGEFORMAT </w:instrText>
      </w:r>
      <w:r w:rsidRPr="00DF5D76">
        <w:rPr>
          <w:shd w:val="clear" w:color="auto" w:fill="FFFFFF"/>
        </w:rPr>
      </w:r>
      <w:r w:rsidRPr="00DF5D76">
        <w:rPr>
          <w:shd w:val="clear" w:color="auto" w:fill="FFFFFF"/>
        </w:rPr>
        <w:fldChar w:fldCharType="separate"/>
      </w:r>
      <w:r w:rsidRPr="00DF5D76">
        <w:t xml:space="preserve">Figure </w:t>
      </w:r>
      <w:r w:rsidRPr="00DF5D76">
        <w:rPr>
          <w:noProof/>
        </w:rPr>
        <w:t>3</w:t>
      </w:r>
      <w:r w:rsidRPr="00DF5D76">
        <w:rPr>
          <w:shd w:val="clear" w:color="auto" w:fill="FFFFFF"/>
        </w:rPr>
        <w:fldChar w:fldCharType="end"/>
      </w:r>
      <w:r w:rsidRPr="00DF5D76">
        <w:rPr>
          <w:shd w:val="clear" w:color="auto" w:fill="FFFFFF"/>
        </w:rPr>
        <w:t xml:space="preserve">, Data mining belongs to the data analysis phase of the knowledge discovery or KDD. Techniques in data mining is not as seldom used in urban analytics as Geographic Information System (GIS) but it presents an opportunity for analyst or researcher to combine these two techniques to get detailed differentiation in the urban forms. </w:t>
      </w:r>
    </w:p>
    <w:p w14:paraId="7C50ECEA" w14:textId="77777777" w:rsidR="00F16FB0" w:rsidRDefault="00F16FB0" w:rsidP="00F16FB0">
      <w:pPr>
        <w:pStyle w:val="BodyText"/>
        <w:spacing w:line="480" w:lineRule="auto"/>
        <w:ind w:left="720" w:right="-46"/>
        <w:jc w:val="both"/>
        <w:rPr>
          <w:rFonts w:ascii="Times" w:hAnsi="Times" w:cs="Times"/>
          <w:sz w:val="23"/>
          <w:szCs w:val="23"/>
          <w:shd w:val="clear" w:color="auto" w:fill="FFFFFF"/>
        </w:rPr>
      </w:pPr>
    </w:p>
    <w:p w14:paraId="479DD108" w14:textId="08B9DE46" w:rsidR="00F16FB0" w:rsidRDefault="00F16FB0" w:rsidP="00F16FB0">
      <w:pPr>
        <w:pStyle w:val="Heading3"/>
        <w:tabs>
          <w:tab w:val="clear" w:pos="720"/>
          <w:tab w:val="num" w:pos="900"/>
        </w:tabs>
        <w:ind w:left="902" w:hanging="902"/>
      </w:pPr>
      <w:bookmarkStart w:id="35" w:name="_Toc72522504"/>
      <w:r w:rsidRPr="00A73A35">
        <w:t>Data Mining</w:t>
      </w:r>
      <w:r>
        <w:t xml:space="preserve"> functionalities.</w:t>
      </w:r>
      <w:bookmarkEnd w:id="35"/>
    </w:p>
    <w:p w14:paraId="0C68FBD9" w14:textId="77777777" w:rsidR="00F16FB0" w:rsidRDefault="00F16FB0" w:rsidP="00F16FB0">
      <w:pPr>
        <w:pStyle w:val="Heading4"/>
        <w:ind w:right="-46"/>
      </w:pPr>
    </w:p>
    <w:p w14:paraId="32926270" w14:textId="77777777" w:rsidR="00F16FB0" w:rsidRDefault="00F16FB0" w:rsidP="00F16FB0">
      <w:pPr>
        <w:pStyle w:val="Heading4"/>
        <w:ind w:right="-46"/>
      </w:pPr>
    </w:p>
    <w:p w14:paraId="34D73BC7" w14:textId="77777777" w:rsidR="00F16FB0" w:rsidRDefault="00F16FB0" w:rsidP="00F16FB0">
      <w:pPr>
        <w:pStyle w:val="BodyText"/>
        <w:spacing w:line="360" w:lineRule="auto"/>
        <w:ind w:right="-46"/>
        <w:jc w:val="both"/>
      </w:pPr>
      <w:r w:rsidRPr="00DF5D76">
        <w:rPr>
          <w:shd w:val="clear" w:color="auto" w:fill="FFFFFF"/>
        </w:rPr>
        <w:t>In a world of endless streams of data, there is a great need to transform them into something of value or knowledge. It is established that data mining is an essential step in knowledge discovery process (</w:t>
      </w:r>
      <w:r w:rsidRPr="00DF5D76">
        <w:rPr>
          <w:shd w:val="clear" w:color="auto" w:fill="FFFFFF"/>
        </w:rPr>
        <w:fldChar w:fldCharType="begin"/>
      </w:r>
      <w:r w:rsidRPr="00DF5D76">
        <w:rPr>
          <w:shd w:val="clear" w:color="auto" w:fill="FFFFFF"/>
        </w:rPr>
        <w:instrText xml:space="preserve"> REF _Ref70440211 \h  \* MERGEFORMAT </w:instrText>
      </w:r>
      <w:r w:rsidRPr="00DF5D76">
        <w:rPr>
          <w:shd w:val="clear" w:color="auto" w:fill="FFFFFF"/>
        </w:rPr>
      </w:r>
      <w:r w:rsidRPr="00DF5D76">
        <w:rPr>
          <w:shd w:val="clear" w:color="auto" w:fill="FFFFFF"/>
        </w:rPr>
        <w:fldChar w:fldCharType="separate"/>
      </w:r>
      <w:r w:rsidRPr="00DF5D76">
        <w:rPr>
          <w:shd w:val="clear" w:color="auto" w:fill="FFFFFF"/>
        </w:rPr>
        <w:t>Figure 3</w:t>
      </w:r>
      <w:r w:rsidRPr="00DF5D76">
        <w:rPr>
          <w:shd w:val="clear" w:color="auto" w:fill="FFFFFF"/>
        </w:rPr>
        <w:fldChar w:fldCharType="end"/>
      </w:r>
      <w:r w:rsidRPr="00DF5D76">
        <w:rPr>
          <w:shd w:val="clear" w:color="auto" w:fill="FFFFFF"/>
        </w:rPr>
        <w:t>). Data mining is a process</w:t>
      </w:r>
      <w:r w:rsidRPr="00DF5D76">
        <w:t xml:space="preserve"> of knowledge and pattern </w:t>
      </w:r>
      <w:r>
        <w:t xml:space="preserve">discovery from large amount of data (big data). Data can be sourced from various database, data warehouse, the web or real time data that are streamed directly into the system. </w:t>
      </w:r>
    </w:p>
    <w:p w14:paraId="401D1A02" w14:textId="1E5DE856" w:rsidR="00F16FB0" w:rsidRDefault="00F16FB0" w:rsidP="00F16FB0">
      <w:pPr>
        <w:pStyle w:val="BodyText"/>
        <w:spacing w:line="360" w:lineRule="auto"/>
        <w:ind w:right="-46"/>
        <w:jc w:val="both"/>
      </w:pPr>
      <w:r>
        <w:t xml:space="preserve">Data mining can be used to run a </w:t>
      </w:r>
      <w:r w:rsidR="004504BD">
        <w:t>predictive or descriptive task</w:t>
      </w:r>
      <w:r>
        <w:t xml:space="preserve"> aptly named to their functionalities. Predictive mining task performs induction on existing data to make prediction and descriptive mining task characterize present properties of the data in the datasets </w:t>
      </w:r>
      <w:r>
        <w:fldChar w:fldCharType="begin"/>
      </w:r>
      <w:r>
        <w:instrText xml:space="preserve"> ADDIN ZOTERO_ITEM CSL_CITATION {"citationID":"n0OhuMuH","properties":{"formattedCitation":"[30]","plainCitation":"[30]","noteIndex":0},"citationItems":[{"id":260,"uris":["http://zotero.org/users/7567862/items/8JQ2BKQW"],"uri":["http://zotero.org/users/7567862/items/8JQ2BKQW"],"itemData":{"id":260,"type":"book","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ISBN":"978-1-55860-489-6","note":"journalAbbreviation: San Francisco: Morgan kaufmann;\ncontainer-title: San Francisco: Morgan kaufmann;","source":"ResearchGate","title":"Data Mining: Concepts and Techniques","title-short":"Data Mining","author":[{"family":"Han","given":"Jiawei"},{"family":"Kamber","given":"Micheline"}],"issued":{"date-parts":[["2000",1,1]]}}}],"schema":"https://github.com/citation-style-language/schema/raw/master/csl-citation.json"} </w:instrText>
      </w:r>
      <w:r>
        <w:fldChar w:fldCharType="separate"/>
      </w:r>
      <w:r w:rsidRPr="00F54D0C">
        <w:t>[30]</w:t>
      </w:r>
      <w:r>
        <w:fldChar w:fldCharType="end"/>
      </w:r>
      <w:r>
        <w:t xml:space="preserve">. There are </w:t>
      </w:r>
      <w:proofErr w:type="gramStart"/>
      <w:r>
        <w:t>a number of</w:t>
      </w:r>
      <w:proofErr w:type="gramEnd"/>
      <w:r>
        <w:t xml:space="preserve"> data mining functionalities that are used to specify the type of </w:t>
      </w:r>
      <w:r>
        <w:lastRenderedPageBreak/>
        <w:t>patterns to be retrieved from data mining tasks. The data mining functionalities is as follows:</w:t>
      </w:r>
    </w:p>
    <w:p w14:paraId="377B9AF7" w14:textId="4D2FBD84" w:rsidR="00F16FB0" w:rsidRDefault="00F16FB0" w:rsidP="00F16FB0">
      <w:pPr>
        <w:pStyle w:val="BodyText"/>
        <w:numPr>
          <w:ilvl w:val="0"/>
          <w:numId w:val="12"/>
        </w:numPr>
        <w:spacing w:line="360" w:lineRule="auto"/>
        <w:ind w:left="0" w:right="-46" w:firstLine="0"/>
        <w:jc w:val="both"/>
        <w:rPr>
          <w:b/>
          <w:bCs/>
          <w:i/>
          <w:iCs/>
        </w:rPr>
      </w:pPr>
      <w:r w:rsidRPr="002A37D1">
        <w:rPr>
          <w:b/>
          <w:bCs/>
          <w:i/>
          <w:iCs/>
        </w:rPr>
        <w:t xml:space="preserve">Class and Concept description: </w:t>
      </w:r>
      <w:r>
        <w:t xml:space="preserve">All datasets can be associated with classes and concept that has a </w:t>
      </w:r>
      <w:r w:rsidR="004504BD">
        <w:t>description</w:t>
      </w:r>
      <w:r>
        <w:t xml:space="preserve"> that describes the individual classes and concepts in concise and yet precise term. These descriptions can be derived through data characterization and data discrimination. </w:t>
      </w:r>
    </w:p>
    <w:p w14:paraId="1BF4C036" w14:textId="77777777" w:rsidR="00F16FB0" w:rsidRPr="009D5507" w:rsidRDefault="00F16FB0" w:rsidP="00F16FB0">
      <w:pPr>
        <w:pStyle w:val="BodyText"/>
        <w:numPr>
          <w:ilvl w:val="0"/>
          <w:numId w:val="12"/>
        </w:numPr>
        <w:spacing w:line="360" w:lineRule="auto"/>
        <w:ind w:left="0" w:right="-46" w:firstLine="0"/>
        <w:jc w:val="both"/>
        <w:rPr>
          <w:b/>
          <w:bCs/>
          <w:i/>
          <w:iCs/>
        </w:rPr>
      </w:pPr>
      <w:r w:rsidRPr="009D5507">
        <w:rPr>
          <w:b/>
          <w:bCs/>
          <w:i/>
          <w:iCs/>
        </w:rPr>
        <w:t xml:space="preserve">Association Analysis: </w:t>
      </w:r>
      <w:r>
        <w:t xml:space="preserve">It entails the discovery of association rule or frequent patterns in data. Mining frequent patterns precedes to the discovery of fascinating associations and correlations within data </w:t>
      </w:r>
      <w:r>
        <w:fldChar w:fldCharType="begin"/>
      </w:r>
      <w:r>
        <w:instrText xml:space="preserve"> ADDIN ZOTERO_ITEM CSL_CITATION {"citationID":"P5JWdvUr","properties":{"formattedCitation":"[30]","plainCitation":"[30]","noteIndex":0},"citationItems":[{"id":260,"uris":["http://zotero.org/users/7567862/items/8JQ2BKQW"],"uri":["http://zotero.org/users/7567862/items/8JQ2BKQW"],"itemData":{"id":260,"type":"book","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ISBN":"978-1-55860-489-6","note":"journalAbbreviation: San Francisco: Morgan kaufmann;\ncontainer-title: San Francisco: Morgan kaufmann;","source":"ResearchGate","title":"Data Mining: Concepts and Techniques","title-short":"Data Mining","author":[{"family":"Han","given":"Jiawei"},{"family":"Kamber","given":"Micheline"}],"issued":{"date-parts":[["2000",1,1]]}}}],"schema":"https://github.com/citation-style-language/schema/raw/master/csl-citation.json"} </w:instrText>
      </w:r>
      <w:r>
        <w:fldChar w:fldCharType="separate"/>
      </w:r>
      <w:r w:rsidRPr="00F54D0C">
        <w:t>[30]</w:t>
      </w:r>
      <w:r>
        <w:fldChar w:fldCharType="end"/>
      </w:r>
      <w:r>
        <w:t xml:space="preserve">. However, the rule can be discarded or deemed uninteresting if it doesn’t satisfy a </w:t>
      </w:r>
      <w:r w:rsidRPr="009D5507">
        <w:t xml:space="preserve">minimum </w:t>
      </w:r>
      <w:r w:rsidRPr="009D5507">
        <w:rPr>
          <w:i/>
          <w:iCs/>
        </w:rPr>
        <w:t>support</w:t>
      </w:r>
      <w:r w:rsidRPr="009D5507">
        <w:t xml:space="preserve"> threshold and a minimum </w:t>
      </w:r>
      <w:r w:rsidRPr="009D5507">
        <w:rPr>
          <w:i/>
          <w:iCs/>
        </w:rPr>
        <w:t>confidence</w:t>
      </w:r>
      <w:r w:rsidRPr="009D5507">
        <w:t xml:space="preserve"> threshold</w:t>
      </w:r>
      <w:r>
        <w:t xml:space="preserve">. </w:t>
      </w:r>
      <w:r w:rsidRPr="009D5507">
        <w:rPr>
          <w:i/>
          <w:iCs/>
        </w:rPr>
        <w:t>Support</w:t>
      </w:r>
      <w:r>
        <w:t xml:space="preserve"> is an indication of frequency of the itemset appearing in the dataset, where </w:t>
      </w:r>
      <w:r w:rsidRPr="009D5507">
        <w:rPr>
          <w:i/>
          <w:iCs/>
        </w:rPr>
        <w:t>confidence</w:t>
      </w:r>
      <w:r>
        <w:t xml:space="preserve"> means is how frequently is the rule is proven to be true. Example of </w:t>
      </w:r>
      <w:proofErr w:type="gramStart"/>
      <w:r>
        <w:t>use :</w:t>
      </w:r>
      <w:proofErr w:type="gramEnd"/>
      <w:r>
        <w:t xml:space="preserve"> Mining frequent items bought together in grocery purchases, then making decision to shelf them next to each other.</w:t>
      </w:r>
    </w:p>
    <w:p w14:paraId="177EA03A" w14:textId="77777777" w:rsidR="00F16FB0" w:rsidRDefault="00F16FB0" w:rsidP="00F16FB0">
      <w:pPr>
        <w:pStyle w:val="BodyText"/>
        <w:numPr>
          <w:ilvl w:val="0"/>
          <w:numId w:val="12"/>
        </w:numPr>
        <w:spacing w:line="360" w:lineRule="auto"/>
        <w:ind w:left="0" w:right="-46" w:firstLine="0"/>
        <w:jc w:val="both"/>
        <w:rPr>
          <w:b/>
          <w:bCs/>
          <w:i/>
          <w:iCs/>
        </w:rPr>
      </w:pPr>
      <w:r>
        <w:rPr>
          <w:b/>
          <w:bCs/>
          <w:i/>
          <w:iCs/>
        </w:rPr>
        <w:t xml:space="preserve">Classification: </w:t>
      </w:r>
      <w:r w:rsidRPr="009D5507">
        <w:t>It</w:t>
      </w:r>
      <w:r>
        <w:t xml:space="preserve"> consist of a process of acquiring a model (function) that describes or differentiates the data classes or concepts. </w:t>
      </w:r>
      <w:r w:rsidRPr="00804AEA">
        <w:t xml:space="preserve">Classification </w:t>
      </w:r>
      <w:r>
        <w:t>model obtained from</w:t>
      </w:r>
      <w:r w:rsidRPr="00804AEA">
        <w:t xml:space="preserve"> the</w:t>
      </w:r>
      <w:r>
        <w:t xml:space="preserve"> analysis into a </w:t>
      </w:r>
      <w:r w:rsidRPr="00804AEA">
        <w:rPr>
          <w:i/>
          <w:iCs/>
        </w:rPr>
        <w:t>training data</w:t>
      </w:r>
      <w:r>
        <w:rPr>
          <w:i/>
          <w:iCs/>
        </w:rPr>
        <w:t xml:space="preserve"> </w:t>
      </w:r>
      <w:proofErr w:type="gramStart"/>
      <w:r w:rsidRPr="00804AEA">
        <w:t>( i.e.</w:t>
      </w:r>
      <w:proofErr w:type="gramEnd"/>
      <w:r w:rsidRPr="00804AEA">
        <w:t xml:space="preserve"> data objects for which the class labels are known)</w:t>
      </w:r>
      <w:r>
        <w:t xml:space="preserve">. The model is then used to predict the class label of objects when it is unknown. Example of </w:t>
      </w:r>
      <w:proofErr w:type="gramStart"/>
      <w:r>
        <w:t>use :</w:t>
      </w:r>
      <w:proofErr w:type="gramEnd"/>
      <w:r>
        <w:t xml:space="preserve"> Categorizing applicant for a credit card in to “good”, “bad” credit rating by analyzing the attributes through select techniques.</w:t>
      </w:r>
    </w:p>
    <w:p w14:paraId="6FD584EB" w14:textId="77777777" w:rsidR="00F16FB0" w:rsidRPr="00D06232" w:rsidRDefault="00F16FB0" w:rsidP="00F16FB0">
      <w:pPr>
        <w:pStyle w:val="BodyText"/>
        <w:numPr>
          <w:ilvl w:val="0"/>
          <w:numId w:val="12"/>
        </w:numPr>
        <w:spacing w:line="360" w:lineRule="auto"/>
        <w:ind w:left="0" w:right="-46" w:firstLine="0"/>
        <w:jc w:val="both"/>
      </w:pPr>
      <w:r w:rsidRPr="00D06232">
        <w:rPr>
          <w:b/>
          <w:bCs/>
          <w:i/>
          <w:iCs/>
        </w:rPr>
        <w:t xml:space="preserve">Cluster Analysis: </w:t>
      </w:r>
      <w:r w:rsidRPr="00D06232">
        <w:t>It is a process which objects are clustered or grouped based on the principle</w:t>
      </w:r>
      <w:r>
        <w:t xml:space="preserve"> </w:t>
      </w:r>
      <w:r w:rsidRPr="00D06232">
        <w:t>of maximizing the intraclass similarity and minimizing the interclass similarity</w:t>
      </w:r>
      <w:r>
        <w:t xml:space="preserve"> </w:t>
      </w:r>
      <w:r>
        <w:fldChar w:fldCharType="begin"/>
      </w:r>
      <w:r>
        <w:instrText xml:space="preserve"> ADDIN ZOTERO_ITEM CSL_CITATION {"citationID":"uhksLqeN","properties":{"formattedCitation":"[30]","plainCitation":"[30]","noteIndex":0},"citationItems":[{"id":260,"uris":["http://zotero.org/users/7567862/items/8JQ2BKQW"],"uri":["http://zotero.org/users/7567862/items/8JQ2BKQW"],"itemData":{"id":260,"type":"book","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ISBN":"978-1-55860-489-6","note":"journalAbbreviation: San Francisco: Morgan kaufmann;\ncontainer-title: San Francisco: Morgan kaufmann;","source":"ResearchGate","title":"Data Mining: Concepts and Techniques","title-short":"Data Mining","author":[{"family":"Han","given":"Jiawei"},{"family":"Kamber","given":"Micheline"}],"issued":{"date-parts":[["2000",1,1]]}}}],"schema":"https://github.com/citation-style-language/schema/raw/master/csl-citation.json"} </w:instrText>
      </w:r>
      <w:r>
        <w:fldChar w:fldCharType="separate"/>
      </w:r>
      <w:r w:rsidRPr="00F54D0C">
        <w:t>[30]</w:t>
      </w:r>
      <w:r>
        <w:fldChar w:fldCharType="end"/>
      </w:r>
      <w:r>
        <w:t xml:space="preserve">. That is, clusters are formed so that objects within a cluster have high similarity in comparison to </w:t>
      </w:r>
      <w:proofErr w:type="gramStart"/>
      <w:r>
        <w:t>one another, but</w:t>
      </w:r>
      <w:proofErr w:type="gramEnd"/>
      <w:r>
        <w:t xml:space="preserve"> are rather dissimilar to objects in other clusters based on distance.</w:t>
      </w:r>
    </w:p>
    <w:p w14:paraId="6D591FE2" w14:textId="77777777" w:rsidR="00F16FB0" w:rsidRPr="00325025" w:rsidRDefault="00F16FB0" w:rsidP="00F16FB0">
      <w:pPr>
        <w:pStyle w:val="BodyText"/>
        <w:numPr>
          <w:ilvl w:val="0"/>
          <w:numId w:val="12"/>
        </w:numPr>
        <w:spacing w:line="360" w:lineRule="auto"/>
        <w:ind w:left="0" w:right="-46" w:firstLine="0"/>
        <w:jc w:val="both"/>
        <w:rPr>
          <w:b/>
          <w:bCs/>
          <w:i/>
          <w:iCs/>
        </w:rPr>
      </w:pPr>
      <w:r w:rsidRPr="0090321D">
        <w:rPr>
          <w:b/>
          <w:bCs/>
          <w:i/>
          <w:iCs/>
        </w:rPr>
        <w:t xml:space="preserve">Outlier Analysis: </w:t>
      </w:r>
      <w:r w:rsidRPr="0090321D">
        <w:t>Its is also known as anomaly detection</w:t>
      </w:r>
      <w:r>
        <w:t xml:space="preserve"> where datasets that may not conform to the normal or general behavior of the data. Outliers might be spotted using statistical tests that presume a distribution or probability model for the </w:t>
      </w:r>
      <w:proofErr w:type="gramStart"/>
      <w:r>
        <w:t>data, or</w:t>
      </w:r>
      <w:proofErr w:type="gramEnd"/>
      <w:r>
        <w:t xml:space="preserve"> using distance calculations where objects that are remote from any other cluster are considered </w:t>
      </w:r>
      <w:r w:rsidRPr="0090321D">
        <w:rPr>
          <w:i/>
          <w:iCs/>
        </w:rPr>
        <w:t>outliers</w:t>
      </w:r>
      <w:r>
        <w:t>. Example of use: It can be used to detect fraudulent usage of credit card or any other illegal activities.</w:t>
      </w:r>
    </w:p>
    <w:p w14:paraId="0F290C54" w14:textId="77777777" w:rsidR="00F16FB0" w:rsidRPr="00325025" w:rsidRDefault="00F16FB0" w:rsidP="00F16FB0">
      <w:pPr>
        <w:pStyle w:val="BodyText"/>
        <w:spacing w:line="360" w:lineRule="auto"/>
        <w:ind w:right="-46"/>
        <w:jc w:val="both"/>
        <w:rPr>
          <w:b/>
          <w:bCs/>
          <w:i/>
          <w:iCs/>
        </w:rPr>
      </w:pPr>
    </w:p>
    <w:p w14:paraId="34CAA34C" w14:textId="77777777" w:rsidR="00F16FB0" w:rsidRDefault="00F16FB0" w:rsidP="00F16FB0">
      <w:pPr>
        <w:pStyle w:val="BodyText"/>
        <w:spacing w:line="360" w:lineRule="auto"/>
        <w:ind w:right="-46"/>
        <w:jc w:val="both"/>
      </w:pPr>
      <w:r>
        <w:t xml:space="preserve">A data mining system has the potential to discover millions of pattern and rules based on </w:t>
      </w:r>
      <w:r>
        <w:lastRenderedPageBreak/>
        <w:t xml:space="preserve">large amount of data that is available this day and age. With that also, raises questions about their interestingness or relevance of said patterns to the organization’s benefits etc. There are </w:t>
      </w:r>
      <w:proofErr w:type="gramStart"/>
      <w:r>
        <w:t>measure</w:t>
      </w:r>
      <w:proofErr w:type="gramEnd"/>
      <w:r>
        <w:t xml:space="preserve"> to hone these discovered pattern into ranks, filtering the uninteresting ones, for example through the </w:t>
      </w:r>
      <w:r w:rsidRPr="00325025">
        <w:rPr>
          <w:i/>
          <w:iCs/>
        </w:rPr>
        <w:t>objective measures of pattern interestingness</w:t>
      </w:r>
      <w:r>
        <w:rPr>
          <w:i/>
          <w:iCs/>
        </w:rPr>
        <w:t xml:space="preserve"> or subjective interestingness measure. </w:t>
      </w:r>
      <w:r w:rsidRPr="00325025">
        <w:t>Measures of pattern interestingness are vital for the efficient discovery of patterns</w:t>
      </w:r>
      <w:r>
        <w:t xml:space="preserve"> </w:t>
      </w:r>
      <w:r w:rsidRPr="00325025">
        <w:t>by target users</w:t>
      </w:r>
      <w:r>
        <w:t xml:space="preserve"> by pruning the patterned discovered that do not satisfy a prespecified interestingness parameters.</w:t>
      </w:r>
    </w:p>
    <w:p w14:paraId="1E3ABD89" w14:textId="263CA535" w:rsidR="00F16FB0" w:rsidRPr="008E20B1" w:rsidRDefault="00F16FB0" w:rsidP="00F16FB0">
      <w:pPr>
        <w:pStyle w:val="Heading3"/>
        <w:tabs>
          <w:tab w:val="clear" w:pos="720"/>
          <w:tab w:val="num" w:pos="900"/>
        </w:tabs>
        <w:ind w:left="902" w:hanging="902"/>
      </w:pPr>
      <w:bookmarkStart w:id="36" w:name="_Toc72522505"/>
      <w:r w:rsidRPr="008E20B1">
        <w:t>Evaluation and Metrics in D</w:t>
      </w:r>
      <w:r w:rsidR="006240E7">
        <w:t>ata Mining</w:t>
      </w:r>
      <w:bookmarkEnd w:id="36"/>
      <w:r w:rsidR="006240E7">
        <w:t xml:space="preserve"> </w:t>
      </w:r>
    </w:p>
    <w:p w14:paraId="5CE75799" w14:textId="77777777" w:rsidR="00F16FB0" w:rsidRDefault="00F16FB0" w:rsidP="00F16FB0">
      <w:pPr>
        <w:pStyle w:val="BodyText"/>
        <w:spacing w:line="360" w:lineRule="auto"/>
        <w:ind w:left="720" w:right="-46"/>
        <w:jc w:val="both"/>
      </w:pPr>
    </w:p>
    <w:p w14:paraId="3218833E" w14:textId="159ED34A" w:rsidR="00F16FB0" w:rsidRDefault="00F16FB0" w:rsidP="00F16FB0">
      <w:pPr>
        <w:pStyle w:val="Heading3"/>
        <w:tabs>
          <w:tab w:val="clear" w:pos="720"/>
          <w:tab w:val="num" w:pos="900"/>
        </w:tabs>
        <w:ind w:left="902" w:hanging="902"/>
      </w:pPr>
      <w:bookmarkStart w:id="37" w:name="_Toc72522506"/>
      <w:r>
        <w:t xml:space="preserve">Challenges </w:t>
      </w:r>
      <w:proofErr w:type="gramStart"/>
      <w:r>
        <w:t xml:space="preserve">in  </w:t>
      </w:r>
      <w:r w:rsidRPr="00A73A35">
        <w:t>Data</w:t>
      </w:r>
      <w:proofErr w:type="gramEnd"/>
      <w:r w:rsidRPr="00A73A35">
        <w:t xml:space="preserve"> Minin</w:t>
      </w:r>
      <w:r>
        <w:t>g</w:t>
      </w:r>
      <w:bookmarkEnd w:id="37"/>
      <w:r>
        <w:t xml:space="preserve"> </w:t>
      </w:r>
    </w:p>
    <w:p w14:paraId="716FA242" w14:textId="77777777" w:rsidR="00F16FB0" w:rsidRDefault="00F16FB0" w:rsidP="00F16FB0">
      <w:pPr>
        <w:pStyle w:val="BodyText"/>
        <w:spacing w:line="360" w:lineRule="auto"/>
        <w:ind w:left="347" w:right="-46"/>
        <w:jc w:val="both"/>
      </w:pPr>
    </w:p>
    <w:p w14:paraId="62B0BBC8" w14:textId="77777777" w:rsidR="00F16FB0" w:rsidRDefault="00F16FB0" w:rsidP="00F16FB0">
      <w:pPr>
        <w:pStyle w:val="BodyText"/>
        <w:spacing w:line="360" w:lineRule="auto"/>
        <w:ind w:right="-46"/>
        <w:jc w:val="both"/>
      </w:pPr>
      <w:r>
        <w:t>Data mining as a field is still at its adolescent stage where it will be ever-growing, and ever-expanding. To continue in this growth uptrend, a few key challenges needs to be addressed to further improve and enrich the field. They are articulated as follows:</w:t>
      </w:r>
    </w:p>
    <w:p w14:paraId="3120C099" w14:textId="77777777" w:rsidR="00F16FB0" w:rsidRDefault="00F16FB0" w:rsidP="00F16FB0">
      <w:pPr>
        <w:pStyle w:val="BodyText"/>
        <w:numPr>
          <w:ilvl w:val="0"/>
          <w:numId w:val="14"/>
        </w:numPr>
        <w:spacing w:line="360" w:lineRule="auto"/>
        <w:ind w:left="0" w:right="-46" w:firstLine="0"/>
        <w:jc w:val="both"/>
      </w:pPr>
      <w:r>
        <w:rPr>
          <w:b/>
          <w:bCs/>
          <w:i/>
          <w:iCs/>
        </w:rPr>
        <w:t xml:space="preserve">Security and Social Challenges: </w:t>
      </w:r>
      <w:r>
        <w:t xml:space="preserve">Despite the immense benefit of knowledge discovery in data mining, there is a real concern in breach of personal privacy and security and increasingly negative public perception to the intrusive nature of the technology </w:t>
      </w:r>
      <w:r>
        <w:fldChar w:fldCharType="begin"/>
      </w:r>
      <w:r>
        <w:instrText xml:space="preserve"> ADDIN ZOTERO_ITEM CSL_CITATION {"citationID":"HSU8W1Sv","properties":{"formattedCitation":"[31]","plainCitation":"[31]","noteIndex":0},"citationItems":[{"id":103,"uris":["http://zotero.org/users/7567862/items/TZG399V6"],"uri":["http://zotero.org/users/7567862/items/TZG399V6"],"itemData":{"id":103,"type":"article-journal","abstract":"The growing popularity and development of data mining technologies bring serious threat to the security of individual,'s sensitive information. An emerging research topic in data mining, known as privacy-preserving data mining (PPDM), has been extensively studied in recent years. The basic idea of PPDM is to modify the data in such a way so as to perform data mining algorithms effectively without compromising the security of sensitive information contained in the data. Current studies of PPDM mainly focus on how to reduce the privacy risk brought by data mining operations, while in fact, unwanted disclosure of sensitive information may also happen in the process of data collecting, data publishing, and information (i.e., the data mining results) delivering. In this paper, we view the privacy issues related to data mining from a wider perspective and investigate various approaches that can help to protect sensitive information. In particular, we identify four different types of users involved in data mining applications, namely, data provider, data collector, data miner, and decision maker. For each type of user, we discuss his privacy concerns and the methods that can be adopted to protect sensitive information. We briefly introduce the basics of related research topics, review state-of-the-art approaches, and present some preliminary thoughts on future research directions. Besides exploring the privacy-preserving approaches for each type of user, we also review the game theoretical approaches, which are proposed for analyzing the interactions among different users in a data mining scenario, each of whom has his own valuation on the sensitive information. By differentiating the responsibilities of different users with respect to security of sensitive information, we would like to provide some useful insights into the study of PPDM.","container-title":"IEEE Access","DOI":"10.1109/ACCESS.2014.2362522","ISSN":"2011000211","journalAbbreviation":"IEEE Access","page":"1-28","source":"ResearchGate","title":"Information Security in Big Data: Privacy and Data Mining","title-short":"Information Security in Big Data","volume":"2","author":[{"family":"Xu","given":"Lei"},{"family":"Jiang","given":"Chunxiao"},{"family":"Wang","given":"Jian"},{"family":"Yuan","given":"Jian"},{"family":"Ren","given":"Yong"}],"issued":{"date-parts":[["2014",1,1]]}}}],"schema":"https://github.com/citation-style-language/schema/raw/master/csl-citation.json"} </w:instrText>
      </w:r>
      <w:r>
        <w:fldChar w:fldCharType="separate"/>
      </w:r>
      <w:r w:rsidRPr="00F54D0C">
        <w:t>[31]</w:t>
      </w:r>
      <w:r>
        <w:fldChar w:fldCharType="end"/>
      </w:r>
      <w:r>
        <w:t xml:space="preserve">. The undesired discovery of patterns and access to possible sensitive data can further hinder the adoption of data mining in smart cities. However, a sub-field of study privacy preserving data mining (PPDM) is gaining traction in its development recently, as to ensure safeguards of sensitive information will still maintaining potential utility of </w:t>
      </w:r>
      <w:proofErr w:type="gramStart"/>
      <w:r>
        <w:t>information .</w:t>
      </w:r>
      <w:proofErr w:type="gramEnd"/>
      <w:r>
        <w:t xml:space="preserve"> This is a welcomed initiative to improve real privacy and safety concern while ensuring confidence to the public of their personal privacy and security.</w:t>
      </w:r>
    </w:p>
    <w:p w14:paraId="5089785C" w14:textId="77777777" w:rsidR="00F16FB0" w:rsidRDefault="00F16FB0" w:rsidP="00F16FB0">
      <w:pPr>
        <w:pStyle w:val="BodyText"/>
        <w:numPr>
          <w:ilvl w:val="0"/>
          <w:numId w:val="14"/>
        </w:numPr>
        <w:spacing w:line="360" w:lineRule="auto"/>
        <w:ind w:left="0" w:right="-46" w:firstLine="0"/>
        <w:jc w:val="both"/>
      </w:pPr>
      <w:r w:rsidRPr="008801EE">
        <w:rPr>
          <w:b/>
          <w:bCs/>
          <w:i/>
          <w:iCs/>
        </w:rPr>
        <w:t>User Interface:</w:t>
      </w:r>
      <w:r>
        <w:t xml:space="preserve"> The knowledge discovery process is only beneficial if it is noteworthy and comprehensible by the user. There </w:t>
      </w:r>
      <w:proofErr w:type="gramStart"/>
      <w:r>
        <w:t>are</w:t>
      </w:r>
      <w:proofErr w:type="gramEnd"/>
      <w:r>
        <w:t xml:space="preserve"> important consideration for data mining platforms allows </w:t>
      </w:r>
      <w:r w:rsidRPr="00F9469D">
        <w:t>flexible</w:t>
      </w:r>
      <w:r>
        <w:t>, creative and interactive interface to allow dynamic exploration of the focus of the task such as possible by-products of the initial query (i.e. unexpected pattern discoveries). The interface should also consider specific user background knowledge or previous discovered patterns.</w:t>
      </w:r>
    </w:p>
    <w:p w14:paraId="44DB45E7" w14:textId="77777777" w:rsidR="00F16FB0" w:rsidRDefault="00F16FB0" w:rsidP="00F16FB0">
      <w:pPr>
        <w:pStyle w:val="BodyText"/>
        <w:numPr>
          <w:ilvl w:val="0"/>
          <w:numId w:val="13"/>
        </w:numPr>
        <w:spacing w:line="360" w:lineRule="auto"/>
        <w:ind w:left="0" w:right="-46" w:firstLine="0"/>
        <w:jc w:val="both"/>
      </w:pPr>
      <w:r w:rsidRPr="0093732C">
        <w:rPr>
          <w:b/>
          <w:bCs/>
          <w:i/>
          <w:iCs/>
        </w:rPr>
        <w:t>Data quality and management:</w:t>
      </w:r>
      <w:r>
        <w:rPr>
          <w:b/>
          <w:bCs/>
          <w:i/>
          <w:iCs/>
        </w:rPr>
        <w:t xml:space="preserve"> </w:t>
      </w:r>
      <w:r>
        <w:t>The interoperability nature of smart city data structure means the data needs to adhere to a certain level of quality. Quality of Information (</w:t>
      </w:r>
      <w:proofErr w:type="spellStart"/>
      <w:r>
        <w:t>QoI</w:t>
      </w:r>
      <w:proofErr w:type="spellEnd"/>
      <w:r>
        <w:t xml:space="preserve">) of data from multi sources of various smart city infrastructure Internet of Things (IoT) </w:t>
      </w:r>
      <w:r>
        <w:lastRenderedPageBreak/>
        <w:t xml:space="preserve">such as weather, traffic, disaster and pollution can be different and complex </w:t>
      </w:r>
      <w:r>
        <w:fldChar w:fldCharType="begin"/>
      </w:r>
      <w:r>
        <w:instrText xml:space="preserve"> ADDIN ZOTERO_ITEM CSL_CITATION {"citationID":"G2MXqlJN","properties":{"formattedCitation":"[31]","plainCitation":"[31]","noteIndex":0},"citationItems":[{"id":103,"uris":["http://zotero.org/users/7567862/items/TZG399V6"],"uri":["http://zotero.org/users/7567862/items/TZG399V6"],"itemData":{"id":103,"type":"article-journal","abstract":"The growing popularity and development of data mining technologies bring serious threat to the security of individual,'s sensitive information. An emerging research topic in data mining, known as privacy-preserving data mining (PPDM), has been extensively studied in recent years. The basic idea of PPDM is to modify the data in such a way so as to perform data mining algorithms effectively without compromising the security of sensitive information contained in the data. Current studies of PPDM mainly focus on how to reduce the privacy risk brought by data mining operations, while in fact, unwanted disclosure of sensitive information may also happen in the process of data collecting, data publishing, and information (i.e., the data mining results) delivering. In this paper, we view the privacy issues related to data mining from a wider perspective and investigate various approaches that can help to protect sensitive information. In particular, we identify four different types of users involved in data mining applications, namely, data provider, data collector, data miner, and decision maker. For each type of user, we discuss his privacy concerns and the methods that can be adopted to protect sensitive information. We briefly introduce the basics of related research topics, review state-of-the-art approaches, and present some preliminary thoughts on future research directions. Besides exploring the privacy-preserving approaches for each type of user, we also review the game theoretical approaches, which are proposed for analyzing the interactions among different users in a data mining scenario, each of whom has his own valuation on the sensitive information. By differentiating the responsibilities of different users with respect to security of sensitive information, we would like to provide some useful insights into the study of PPDM.","container-title":"IEEE Access","DOI":"10.1109/ACCESS.2014.2362522","ISSN":"2011000211","journalAbbreviation":"IEEE Access","page":"1-28","source":"ResearchGate","title":"Information Security in Big Data: Privacy and Data Mining","title-short":"Information Security in Big Data","volume":"2","author":[{"family":"Xu","given":"Lei"},{"family":"Jiang","given":"Chunxiao"},{"family":"Wang","given":"Jian"},{"family":"Yuan","given":"Jian"},{"family":"Ren","given":"Yong"}],"issued":{"date-parts":[["2014",1,1]]}}}],"schema":"https://github.com/citation-style-language/schema/raw/master/csl-citation.json"} </w:instrText>
      </w:r>
      <w:r>
        <w:fldChar w:fldCharType="separate"/>
      </w:r>
      <w:r w:rsidRPr="00F54D0C">
        <w:t>[31]</w:t>
      </w:r>
      <w:r>
        <w:fldChar w:fldCharType="end"/>
      </w:r>
      <w:r>
        <w:t xml:space="preserve">. Of course, the data typology and quality is dependent on the functional requirement as well, thus a holistic understanding of the application and use of these data within the smart city framework can help clarify the minimum level of data standardization and quality, thus enabling data integration and aggregation for a high level knowledge discovery. (means data is filtered for relevance for only </w:t>
      </w:r>
      <w:proofErr w:type="gramStart"/>
      <w:r>
        <w:t>high level</w:t>
      </w:r>
      <w:proofErr w:type="gramEnd"/>
      <w:r>
        <w:t xml:space="preserve"> understanding). Data often contains noise, missing value and uncertainty, thus proper preprocessing and cleaning measures is important to ensure data veracity.</w:t>
      </w:r>
    </w:p>
    <w:p w14:paraId="2B1578A6" w14:textId="77777777" w:rsidR="00F16FB0" w:rsidRDefault="00F16FB0" w:rsidP="00F16FB0">
      <w:pPr>
        <w:pStyle w:val="BodyText"/>
        <w:numPr>
          <w:ilvl w:val="0"/>
          <w:numId w:val="13"/>
        </w:numPr>
        <w:spacing w:line="360" w:lineRule="auto"/>
        <w:ind w:left="0" w:right="-46" w:firstLine="0"/>
        <w:jc w:val="both"/>
      </w:pPr>
      <w:r w:rsidRPr="009128C2">
        <w:rPr>
          <w:b/>
          <w:bCs/>
          <w:i/>
          <w:iCs/>
        </w:rPr>
        <w:t>Complex Data</w:t>
      </w:r>
      <w:r>
        <w:t>: Data can come from variety of sources ands some organization use different data structures. Diverse sources generate different type of data like structured and unstructured can prove very challenging to streamline and prepped for the system. The creation of effective and efficient data mining tools for varied applications remains a difficult and dynamic area of research.</w:t>
      </w:r>
    </w:p>
    <w:p w14:paraId="71C247F3" w14:textId="7346F878" w:rsidR="00F16FB0" w:rsidRDefault="00F16FB0" w:rsidP="00F16FB0">
      <w:pPr>
        <w:pStyle w:val="BodyText"/>
        <w:numPr>
          <w:ilvl w:val="0"/>
          <w:numId w:val="13"/>
        </w:numPr>
        <w:spacing w:line="360" w:lineRule="auto"/>
        <w:ind w:left="0" w:right="-46" w:firstLine="0"/>
        <w:jc w:val="both"/>
      </w:pPr>
      <w:r w:rsidRPr="008801EE">
        <w:rPr>
          <w:b/>
          <w:bCs/>
          <w:i/>
          <w:iCs/>
        </w:rPr>
        <w:t>Performance:</w:t>
      </w:r>
      <w:r>
        <w:t xml:space="preserve"> the data mining system performance depends on the efficiency and scalability of the algorithm. A faulty or inappropriate algorithm to the specific task can affect the overall performance of the system. </w:t>
      </w:r>
    </w:p>
    <w:p w14:paraId="04B7044A" w14:textId="7C2C458C" w:rsidR="00F16FB0" w:rsidRDefault="00F16FB0" w:rsidP="00F16FB0">
      <w:pPr>
        <w:pStyle w:val="BodyText"/>
        <w:spacing w:line="360" w:lineRule="auto"/>
        <w:ind w:right="-46"/>
        <w:jc w:val="both"/>
      </w:pPr>
    </w:p>
    <w:p w14:paraId="497514AE" w14:textId="2BA724C3" w:rsidR="00F16FB0" w:rsidRDefault="00F16FB0" w:rsidP="00F16FB0">
      <w:pPr>
        <w:pStyle w:val="BodyText"/>
        <w:spacing w:line="360" w:lineRule="auto"/>
        <w:ind w:right="-46"/>
        <w:jc w:val="both"/>
      </w:pPr>
    </w:p>
    <w:p w14:paraId="3FE7D303" w14:textId="6B807D90" w:rsidR="00F16FB0" w:rsidRPr="00F16FB0" w:rsidRDefault="00F16FB0" w:rsidP="00F16FB0">
      <w:pPr>
        <w:pStyle w:val="Heading1"/>
        <w:tabs>
          <w:tab w:val="clear" w:pos="432"/>
          <w:tab w:val="num" w:pos="0"/>
        </w:tabs>
        <w:ind w:left="0" w:hanging="720"/>
        <w:rPr>
          <w:lang w:val="en-US"/>
        </w:rPr>
      </w:pPr>
      <w:bookmarkStart w:id="38" w:name="_Toc72522507"/>
      <w:r>
        <w:rPr>
          <w:lang w:val="en-US"/>
        </w:rPr>
        <w:t>Real Estate &amp; Smart City</w:t>
      </w:r>
      <w:bookmarkEnd w:id="38"/>
    </w:p>
    <w:p w14:paraId="463A269B" w14:textId="79F825C2" w:rsidR="00F16FB0" w:rsidRDefault="00F16FB0" w:rsidP="00F16FB0">
      <w:pPr>
        <w:pStyle w:val="BodyText"/>
        <w:spacing w:line="360" w:lineRule="auto"/>
        <w:ind w:right="-46"/>
        <w:jc w:val="both"/>
      </w:pPr>
      <w:r w:rsidRPr="002609AA">
        <w:rPr>
          <w:color w:val="FF0000"/>
        </w:rPr>
        <w:t xml:space="preserve">Smart city initiatives are expected to increase the quality of life, efficiency in city operations and productivities for cities in the long run. It is forecasted that smart city projects will reinforce the global cities to new heights, and emerging cities to be competitive as technology become </w:t>
      </w:r>
      <w:proofErr w:type="gramStart"/>
      <w:r w:rsidRPr="002609AA">
        <w:rPr>
          <w:color w:val="FF0000"/>
        </w:rPr>
        <w:t>more accessible and cheap</w:t>
      </w:r>
      <w:proofErr w:type="gramEnd"/>
      <w:r w:rsidRPr="002609AA">
        <w:rPr>
          <w:color w:val="FF0000"/>
        </w:rPr>
        <w:t>. Some cities are doubling down with big investment into smart cities while some cities are doing smaller scale interventions. Nevertheless, we will see increased uptake in technology and its byproduct: big data</w:t>
      </w:r>
    </w:p>
    <w:p w14:paraId="1E1316E1" w14:textId="22C3EB07" w:rsidR="00F16FB0" w:rsidRDefault="00F16FB0" w:rsidP="00F16FB0">
      <w:pPr>
        <w:pStyle w:val="Heading2"/>
        <w:rPr>
          <w:lang w:val="en-GB"/>
        </w:rPr>
      </w:pPr>
      <w:bookmarkStart w:id="39" w:name="_Toc72522508"/>
      <w:r>
        <w:rPr>
          <w:lang w:val="en-GB"/>
        </w:rPr>
        <w:t>Impact of Smart City in Real Estate</w:t>
      </w:r>
      <w:bookmarkEnd w:id="39"/>
    </w:p>
    <w:p w14:paraId="511C211E" w14:textId="3F2F50DE" w:rsidR="00F16FB0" w:rsidRDefault="00F16FB0" w:rsidP="00F16FB0">
      <w:pPr>
        <w:rPr>
          <w:lang w:val="en-GB"/>
        </w:rPr>
      </w:pPr>
    </w:p>
    <w:p w14:paraId="0D6D8461" w14:textId="77777777" w:rsidR="00F16FB0" w:rsidRDefault="00F16FB0" w:rsidP="00F16FB0">
      <w:pPr>
        <w:pStyle w:val="BodyText"/>
        <w:spacing w:line="360" w:lineRule="auto"/>
        <w:ind w:right="-46"/>
        <w:jc w:val="both"/>
      </w:pPr>
      <w:r>
        <w:t xml:space="preserve">Most cities embarking on a smart city initiative are banking on the notion of improved </w:t>
      </w:r>
      <w:r>
        <w:lastRenderedPageBreak/>
        <w:t xml:space="preserve">efficiency, productivity and overall quality of life for its citizens. The </w:t>
      </w:r>
      <w:proofErr w:type="gramStart"/>
      <w:r>
        <w:t>trickle down</w:t>
      </w:r>
      <w:proofErr w:type="gramEnd"/>
      <w:r>
        <w:t xml:space="preserve"> ideals of job creation thorough expansion of the physical, information and communication infrastructure are the reason smart city initiative is viewed the next big thing, in line with industrial revolution 4.0. With allocation of special economic zones and policies that supports smart cities, a dynamic synergy between public and private entities will pull capital and investment towards the initiative and create a robust environment for smart city implementations </w:t>
      </w:r>
      <w:r>
        <w:fldChar w:fldCharType="begin"/>
      </w:r>
      <w:r>
        <w:instrText xml:space="preserve"> ADDIN ZOTERO_ITEM CSL_CITATION {"citationID":"VS940r7I","properties":{"formattedCitation":"[32]","plainCitation":"[32]","noteIndex":0},"citationItems":[{"id":305,"uris":["http://zotero.org/users/7567862/items/EV44WL4D"],"uri":["http://zotero.org/users/7567862/items/EV44WL4D"],"itemData":{"id":305,"type":"article-journal","abstract":"Purpose\nThe purpose of this paper is to fill a gap in the real estate academic literature by defining the essence of real estate in smart urban environments. Space has traditionally been a silent component of real estate. Smart technologies powered by Ubi-comp are turning space into an active part of real estate, which represents a paradigm shift for commercial real estate. This shift requires new concepts and tools to analyse and model real estate in smart cities.\n\nDesign/methodology/approach\nThe paper defines the notions of smart space and smart real estate. Several concepts and tools are formulated, starting with a model of space users in smart cities, called the Cyber-Dasein inspired by Heidegger’s existential phenomenology of space.\n\nFindings\nThe paper then analyses smart space’s attributes and proposes several metrics for commercial real estate in smart environments. After introducing three regression models for constructing a price index of smart real estate, the paper concludes by advocating that commercial real estate take an active role in the current debate about smart cities.\n\nResearch limitations/implications\nThe paper does not provide any empirical analysis of smart real estate.\n\nPractical implications\nSmart environments offer real estate a unique opportunity to set up methodologies, concepts and tools for new properties in new cities. Now is the time to think carefully about the impact smart technologies will have on commercial properties before other stakeholders (in particular smart cities vendors and multinational technology giants) have fully modelled smart space and its nexus with smart real estate.\n\nOriginality/value\nThis paper is the first paper to provide a conceptual framework for the analysis of commercial real estate in smart cities.","container-title":"Journal of Property Investment and Finance","DOI":"10.1108/JPIF-10-2018-0083","journalAbbreviation":"Journal of Property Investment and Finance","page":"118-135","source":"ResearchGate","title":"New boundaries Conceptual framework for the analysis of commercial real estate in smart cities","volume":"37","author":[{"family":"Lecomte","given":"Patrick"}],"issued":{"date-parts":[["2019",1,14]]}}}],"schema":"https://github.com/citation-style-language/schema/raw/master/csl-citation.json"} </w:instrText>
      </w:r>
      <w:r>
        <w:fldChar w:fldCharType="separate"/>
      </w:r>
      <w:r w:rsidRPr="00F54D0C">
        <w:t>[32]</w:t>
      </w:r>
      <w:r>
        <w:fldChar w:fldCharType="end"/>
      </w:r>
      <w:r>
        <w:t xml:space="preserve">. The development of smart city will of course benefit the real estate industry and increase demand for housing and other asset class such as hotels, retails and offices. They are intrinsically linked. </w:t>
      </w:r>
    </w:p>
    <w:p w14:paraId="3D7C331D" w14:textId="77777777" w:rsidR="00F16FB0" w:rsidRDefault="00F16FB0" w:rsidP="00F16FB0">
      <w:pPr>
        <w:pStyle w:val="BodyText"/>
        <w:spacing w:line="360" w:lineRule="auto"/>
        <w:ind w:right="-46"/>
        <w:jc w:val="both"/>
      </w:pPr>
    </w:p>
    <w:p w14:paraId="60C1AA03" w14:textId="77777777" w:rsidR="00F16FB0" w:rsidRDefault="00F16FB0" w:rsidP="00F16FB0">
      <w:pPr>
        <w:pStyle w:val="BodyText"/>
        <w:spacing w:line="360" w:lineRule="auto"/>
        <w:ind w:right="-46"/>
        <w:jc w:val="both"/>
      </w:pPr>
      <w:r>
        <w:t xml:space="preserve">These interest and attention to the real estate aspect of smart city has give birth to a new concept of smart real estate </w:t>
      </w:r>
      <w:r>
        <w:fldChar w:fldCharType="begin"/>
      </w:r>
      <w:r>
        <w:instrText xml:space="preserve"> ADDIN ZOTERO_ITEM CSL_CITATION {"citationID":"xzi2BjFk","properties":{"formattedCitation":"[16]","plainCitation":"[16]","noteIndex":0},"citationItems":[{"id":310,"uris":["http://zotero.org/users/7567862/items/LX4MAGTJ"],"uri":["http://zotero.org/users/7567862/items/LX4MAGTJ"],"itemData":{"id":310,"type":"book","abstract":"In this paper, we review an emerging type of dwelling, indicated as Smart Home, with a focus on future user lifestyles, needs and preferences. Researchers envision a future information society stemming from the convergence of ubiquitous computing, ubiquitous communication and intelligent environments, especially residential environment. Smart Homes have noble aims; they are said to be able to support different ranges of activities such as tele-working, tele-shopping, tele-communicating, tele-educating, tele-caring, etc. in the home environment. Moving from the industrial society to the information society will transfer homes from only being a sleeping accommodation towards being the most important hub of human life. A change that will dramatically affect the design of social places, work places, residential places, cities and future real estate business and maintenance models. In this paper, we investigate the major challenges of Smart Homes as a new dwelling concept. Surveys have shown that user acceptance of any changes in personal spaces is linked to user needs and preferences. In turn, user preferences are directly related to user lifestyles. Therefore, inspired by research in the field of user centered design and future lifestyles, we redefine the concept of housing to increase the acceptance and marketing of Smart Homes as future housing. By examining a number of examples, upcoming trends and developments in housing technologies and concepts are reviewed and analyzed. A multidimensional classification framework of a Smart Home suggested which allows a better understanding of the new elements and spaces of this future home environment. A new concept of a home environment is presented in which Virtual Space (VS) and Ambient Intelligent Space (AmI-S) are integrated with in the Physical Space (PS). Furthermore, possible changes for lifestyles as a result of activity changes enabled by new technological developments are identified. Linking the new home environment concepts comprised of VS, AmI-S and PS with the user\"s lifestyles provides a research framework for the investigation of Smart Homes. Through this framework we expect to answer questions on the feasibility and impact of new technologies on real estate. Which architectural conditions may promote acceptance of these new technologies by users. The presented research framework is not only relevant for academic researchers but also for real estate investors, because it highlights the risks that need to be managed when developing smart real estate.","source":"ResearchGate","title":"Smart Home as a smart real estate, A state of the art review","author":[{"family":"Allameh","given":"Erfaneh"},{"family":"Heidari","given":"Mohammadali"},{"family":"Vries","given":"de"},{"family":"Timmermans","given":"H.J.P."},{"family":"Beetz","given":"Jakob"}],"issued":{"date-parts":[["2011",1,1]]}}}],"schema":"https://github.com/citation-style-language/schema/raw/master/csl-citation.json"} </w:instrText>
      </w:r>
      <w:r>
        <w:fldChar w:fldCharType="separate"/>
      </w:r>
      <w:r w:rsidRPr="00F54D0C">
        <w:t>[16]</w:t>
      </w:r>
      <w:r>
        <w:fldChar w:fldCharType="end"/>
      </w:r>
      <w:r>
        <w:t xml:space="preserve">. </w:t>
      </w:r>
    </w:p>
    <w:p w14:paraId="00A42410" w14:textId="77777777" w:rsidR="00F16FB0" w:rsidRDefault="00F16FB0" w:rsidP="00F16FB0">
      <w:pPr>
        <w:pStyle w:val="BodyText"/>
        <w:spacing w:line="360" w:lineRule="auto"/>
        <w:ind w:right="-46"/>
        <w:jc w:val="both"/>
      </w:pPr>
    </w:p>
    <w:p w14:paraId="34082DAA" w14:textId="06E2F70D" w:rsidR="00F16FB0" w:rsidRDefault="00F16FB0" w:rsidP="00F16FB0">
      <w:pPr>
        <w:pStyle w:val="BodyText"/>
        <w:spacing w:line="360" w:lineRule="auto"/>
        <w:ind w:right="-46"/>
        <w:jc w:val="both"/>
      </w:pPr>
      <w:r>
        <w:t xml:space="preserve"> Below are a few </w:t>
      </w:r>
      <w:r w:rsidR="00630190">
        <w:t>impacts</w:t>
      </w:r>
      <w:r>
        <w:t xml:space="preserve"> </w:t>
      </w:r>
      <w:bookmarkStart w:id="40" w:name="_GoBack"/>
      <w:bookmarkEnd w:id="40"/>
      <w:r>
        <w:t>of smart city implementation to real estate:</w:t>
      </w:r>
    </w:p>
    <w:p w14:paraId="38CCA0E9" w14:textId="77777777" w:rsidR="00F16FB0" w:rsidRDefault="00F16FB0" w:rsidP="00F16FB0">
      <w:pPr>
        <w:pStyle w:val="BodyText"/>
        <w:spacing w:line="360" w:lineRule="auto"/>
        <w:ind w:right="-46"/>
        <w:jc w:val="both"/>
      </w:pPr>
    </w:p>
    <w:p w14:paraId="1D45DAEF" w14:textId="77777777" w:rsidR="00F16FB0" w:rsidRPr="008E20B1" w:rsidRDefault="00F16FB0" w:rsidP="00F16FB0">
      <w:pPr>
        <w:pStyle w:val="ListParagraph"/>
        <w:numPr>
          <w:ilvl w:val="0"/>
          <w:numId w:val="26"/>
        </w:numPr>
        <w:spacing w:line="360" w:lineRule="auto"/>
        <w:ind w:right="-46"/>
        <w:rPr>
          <w:sz w:val="24"/>
          <w:szCs w:val="24"/>
        </w:rPr>
      </w:pPr>
      <w:r w:rsidRPr="008E20B1">
        <w:rPr>
          <w:sz w:val="24"/>
          <w:szCs w:val="24"/>
        </w:rPr>
        <w:t>Encourage public-private partnership in smart real estate projects</w:t>
      </w:r>
    </w:p>
    <w:p w14:paraId="1BECBB2C" w14:textId="77777777" w:rsidR="00F16FB0" w:rsidRPr="008E20B1" w:rsidRDefault="00F16FB0" w:rsidP="00F16FB0">
      <w:pPr>
        <w:pStyle w:val="ListParagraph"/>
        <w:numPr>
          <w:ilvl w:val="0"/>
          <w:numId w:val="26"/>
        </w:numPr>
        <w:spacing w:line="360" w:lineRule="auto"/>
        <w:ind w:right="-46"/>
        <w:rPr>
          <w:sz w:val="24"/>
          <w:szCs w:val="24"/>
        </w:rPr>
      </w:pPr>
      <w:r w:rsidRPr="008E20B1">
        <w:rPr>
          <w:sz w:val="24"/>
          <w:szCs w:val="24"/>
        </w:rPr>
        <w:t xml:space="preserve">Better quality of real estate product </w:t>
      </w:r>
    </w:p>
    <w:p w14:paraId="63D5513D" w14:textId="77777777" w:rsidR="00F16FB0" w:rsidRPr="008E20B1" w:rsidRDefault="00F16FB0" w:rsidP="00F16FB0">
      <w:pPr>
        <w:pStyle w:val="ListParagraph"/>
        <w:numPr>
          <w:ilvl w:val="0"/>
          <w:numId w:val="26"/>
        </w:numPr>
        <w:spacing w:line="360" w:lineRule="auto"/>
        <w:ind w:right="-46"/>
        <w:rPr>
          <w:sz w:val="24"/>
          <w:szCs w:val="24"/>
        </w:rPr>
      </w:pPr>
      <w:r w:rsidRPr="008E20B1">
        <w:rPr>
          <w:sz w:val="24"/>
          <w:szCs w:val="24"/>
        </w:rPr>
        <w:t>Equitable utility and service distribution in new real estate development</w:t>
      </w:r>
    </w:p>
    <w:p w14:paraId="099A6B3A" w14:textId="77777777" w:rsidR="00F16FB0" w:rsidRPr="008E20B1" w:rsidRDefault="00F16FB0" w:rsidP="00F16FB0">
      <w:pPr>
        <w:pStyle w:val="ListParagraph"/>
        <w:numPr>
          <w:ilvl w:val="0"/>
          <w:numId w:val="26"/>
        </w:numPr>
        <w:spacing w:line="360" w:lineRule="auto"/>
        <w:ind w:right="-46"/>
        <w:rPr>
          <w:sz w:val="24"/>
          <w:szCs w:val="24"/>
        </w:rPr>
      </w:pPr>
      <w:r w:rsidRPr="008E20B1">
        <w:rPr>
          <w:sz w:val="24"/>
          <w:szCs w:val="24"/>
        </w:rPr>
        <w:t>Ability to predict real estate trends and volatility</w:t>
      </w:r>
    </w:p>
    <w:p w14:paraId="0410504A" w14:textId="77777777" w:rsidR="00F16FB0" w:rsidRPr="008E20B1" w:rsidRDefault="00F16FB0" w:rsidP="00F16FB0">
      <w:pPr>
        <w:pStyle w:val="ListParagraph"/>
        <w:numPr>
          <w:ilvl w:val="0"/>
          <w:numId w:val="26"/>
        </w:numPr>
        <w:spacing w:line="360" w:lineRule="auto"/>
        <w:ind w:right="-46"/>
        <w:rPr>
          <w:sz w:val="24"/>
          <w:szCs w:val="24"/>
        </w:rPr>
      </w:pPr>
      <w:r w:rsidRPr="008E20B1">
        <w:rPr>
          <w:sz w:val="24"/>
          <w:szCs w:val="24"/>
        </w:rPr>
        <w:t>Ensure a stable supply and demand of housing ensuring affordability</w:t>
      </w:r>
    </w:p>
    <w:p w14:paraId="00E4CD8D" w14:textId="77777777" w:rsidR="00F16FB0" w:rsidRPr="008E20B1" w:rsidRDefault="00F16FB0" w:rsidP="00F16FB0">
      <w:pPr>
        <w:pStyle w:val="ListParagraph"/>
        <w:numPr>
          <w:ilvl w:val="0"/>
          <w:numId w:val="26"/>
        </w:numPr>
        <w:spacing w:line="360" w:lineRule="auto"/>
        <w:ind w:right="-46"/>
        <w:rPr>
          <w:sz w:val="24"/>
          <w:szCs w:val="24"/>
        </w:rPr>
      </w:pPr>
      <w:r w:rsidRPr="008E20B1">
        <w:rPr>
          <w:sz w:val="24"/>
          <w:szCs w:val="24"/>
        </w:rPr>
        <w:t xml:space="preserve">Create a healthy demand for smart management and other smart features </w:t>
      </w:r>
    </w:p>
    <w:p w14:paraId="64AE4335" w14:textId="77777777" w:rsidR="00F16FB0" w:rsidRPr="008E20B1" w:rsidRDefault="00F16FB0" w:rsidP="00F16FB0">
      <w:pPr>
        <w:pStyle w:val="ListParagraph"/>
        <w:numPr>
          <w:ilvl w:val="0"/>
          <w:numId w:val="26"/>
        </w:numPr>
        <w:spacing w:line="360" w:lineRule="auto"/>
        <w:ind w:right="-46"/>
        <w:rPr>
          <w:sz w:val="24"/>
          <w:szCs w:val="24"/>
        </w:rPr>
      </w:pPr>
      <w:r w:rsidRPr="008E20B1">
        <w:rPr>
          <w:sz w:val="24"/>
          <w:szCs w:val="24"/>
        </w:rPr>
        <w:t>Inform policy maker on impact to the land use and real estate policy in cities</w:t>
      </w:r>
    </w:p>
    <w:p w14:paraId="0C552FCF" w14:textId="77777777" w:rsidR="00F16FB0" w:rsidRDefault="00F16FB0" w:rsidP="00F16FB0">
      <w:pPr>
        <w:pStyle w:val="BodyText"/>
        <w:spacing w:line="360" w:lineRule="auto"/>
        <w:ind w:right="-46"/>
        <w:jc w:val="both"/>
      </w:pPr>
    </w:p>
    <w:p w14:paraId="3B17D830" w14:textId="77777777" w:rsidR="00F16FB0" w:rsidRDefault="00F16FB0" w:rsidP="00F16FB0">
      <w:pPr>
        <w:pStyle w:val="BodyText"/>
        <w:spacing w:line="360" w:lineRule="auto"/>
        <w:ind w:right="-46" w:firstLine="360"/>
        <w:jc w:val="both"/>
      </w:pPr>
      <w:r>
        <w:t xml:space="preserve">In mature cities most development in smart city will be mostly refurbishment and retrofit, but in new and emerging cities, smart city development are often from scratch as an answer to rising population </w:t>
      </w:r>
      <w:r>
        <w:fldChar w:fldCharType="begin"/>
      </w:r>
      <w:r>
        <w:instrText xml:space="preserve"> ADDIN ZOTERO_ITEM CSL_CITATION {"citationID":"NqDErZSN","properties":{"formattedCitation":"[33]","plainCitation":"[33]","noteIndex":0},"citationItems":[{"id":308,"uris":["http://zotero.org/users/7567862/items/QG3J37YK"],"uri":["http://zotero.org/users/7567862/items/QG3J37YK"],"itemData":{"id":308,"type":"webpage","abstract":"New smart cities are seen by some as the answer to rising populations and fewer resources – but others believe existing infrastructure holds the key","container-title":"the Guardian","language":"en","note":"section: Guardian Sustainable Business","title":"Are smart cities the answer to rising populations?","URL":"http://www.theguardian.com/sustainable-business/blog/smart-cities-answer-population-fewer-resources","accessed":{"date-parts":[["2021",5,20]]},"issued":{"date-parts":[["2013",1,28]]}}}],"schema":"https://github.com/citation-style-language/schema/raw/master/csl-citation.json"} </w:instrText>
      </w:r>
      <w:r>
        <w:fldChar w:fldCharType="separate"/>
      </w:r>
      <w:r w:rsidRPr="00E51914">
        <w:t>[33]</w:t>
      </w:r>
      <w:r>
        <w:fldChar w:fldCharType="end"/>
      </w:r>
      <w:r>
        <w:t>. In this case, the impact to real estate would vary where mature cities often have more complex variables that affect the real estate supply, price and overall trend. For example, in newer smart cities, housing affordability can be a controlled and planned to ensure a well distributed land use while it will be difficult to do so in mature cities. However, in mature cities, government can identify opportunity places and site for housing, amenities, public spaces opportunities by using sophisticated algorithm that make use of big data. Mature cities can adopt a retrofit strategy…….</w:t>
      </w:r>
    </w:p>
    <w:p w14:paraId="1CCD87ED" w14:textId="77777777" w:rsidR="00F16FB0" w:rsidRDefault="00F16FB0" w:rsidP="00F16FB0">
      <w:pPr>
        <w:pStyle w:val="BodyText"/>
        <w:spacing w:line="360" w:lineRule="auto"/>
        <w:ind w:right="-46"/>
        <w:jc w:val="both"/>
      </w:pPr>
    </w:p>
    <w:p w14:paraId="13E44473" w14:textId="77777777" w:rsidR="00F16FB0" w:rsidRDefault="00F16FB0" w:rsidP="00F16FB0">
      <w:pPr>
        <w:pStyle w:val="BodyText"/>
        <w:numPr>
          <w:ilvl w:val="0"/>
          <w:numId w:val="25"/>
        </w:numPr>
        <w:spacing w:line="360" w:lineRule="auto"/>
        <w:ind w:right="-46" w:firstLine="0"/>
        <w:jc w:val="both"/>
        <w:rPr>
          <w:color w:val="FF0000"/>
        </w:rPr>
      </w:pPr>
      <w:r w:rsidRPr="007664C4">
        <w:rPr>
          <w:color w:val="FF0000"/>
        </w:rPr>
        <w:lastRenderedPageBreak/>
        <w:t>Smart home to smart building, smart meter, smart grid</w:t>
      </w:r>
    </w:p>
    <w:p w14:paraId="3722AFD8" w14:textId="0E5B21BA" w:rsidR="00F16FB0" w:rsidRPr="00296BFE" w:rsidRDefault="00F16FB0" w:rsidP="00F16FB0">
      <w:pPr>
        <w:pStyle w:val="BodyText"/>
        <w:numPr>
          <w:ilvl w:val="0"/>
          <w:numId w:val="24"/>
        </w:numPr>
        <w:spacing w:line="360" w:lineRule="auto"/>
        <w:ind w:right="-46" w:firstLine="0"/>
        <w:jc w:val="both"/>
        <w:rPr>
          <w:color w:val="FF0000"/>
        </w:rPr>
      </w:pPr>
      <w:r>
        <w:t>Big data availabi</w:t>
      </w:r>
      <w:r w:rsidR="005D46A4">
        <w:t>li</w:t>
      </w:r>
      <w:r>
        <w:t>ty as a result of smart city implementation.</w:t>
      </w:r>
    </w:p>
    <w:p w14:paraId="48C0B08F" w14:textId="77777777" w:rsidR="00F16FB0" w:rsidRDefault="00F16FB0" w:rsidP="00F16FB0">
      <w:pPr>
        <w:pStyle w:val="BodyText"/>
        <w:spacing w:line="360" w:lineRule="auto"/>
        <w:ind w:right="-46"/>
        <w:jc w:val="both"/>
      </w:pPr>
    </w:p>
    <w:p w14:paraId="153E2DBE" w14:textId="77777777" w:rsidR="00F16FB0" w:rsidRPr="00F16FB0" w:rsidRDefault="00F16FB0" w:rsidP="00F16FB0">
      <w:pPr>
        <w:rPr>
          <w:lang w:val="en-GB"/>
        </w:rPr>
      </w:pPr>
    </w:p>
    <w:p w14:paraId="5BF21BD1" w14:textId="77777777" w:rsidR="00F16FB0" w:rsidRPr="00F16FB0" w:rsidRDefault="00F16FB0" w:rsidP="00F16FB0">
      <w:pPr>
        <w:pStyle w:val="Heading2"/>
        <w:rPr>
          <w:lang w:val="en-US"/>
        </w:rPr>
      </w:pPr>
      <w:bookmarkStart w:id="41" w:name="_Toc72514922"/>
      <w:bookmarkStart w:id="42" w:name="_Toc72522509"/>
      <w:r w:rsidRPr="00F16FB0">
        <w:rPr>
          <w:lang w:val="en-US"/>
        </w:rPr>
        <w:t>Data mining in Real Estate</w:t>
      </w:r>
      <w:bookmarkEnd w:id="41"/>
      <w:bookmarkEnd w:id="42"/>
    </w:p>
    <w:p w14:paraId="1FBE9AF2" w14:textId="77777777" w:rsidR="00F16FB0" w:rsidRDefault="00F16FB0" w:rsidP="00F16FB0">
      <w:pPr>
        <w:pStyle w:val="BodyText"/>
        <w:spacing w:line="360" w:lineRule="auto"/>
        <w:ind w:right="-46"/>
        <w:jc w:val="both"/>
      </w:pPr>
    </w:p>
    <w:p w14:paraId="58DDBD8D" w14:textId="77777777" w:rsidR="00F16FB0" w:rsidRDefault="00F16FB0" w:rsidP="00F16FB0">
      <w:pPr>
        <w:ind w:right="-46" w:firstLine="720"/>
      </w:pPr>
      <w:r>
        <w:t>Real estate growth in major cities are exacerbated mostly by a perceived demand and supply where traditional market analysis uses a comparative market analysis (CMA) tool that is low in granularity that only include a small number of metrices. With availability of big data, a bigger metrics can be included in the process in analyzing the real estate market. An efficient way to do this analysis of big data is through data mining.</w:t>
      </w:r>
    </w:p>
    <w:p w14:paraId="4DBDA496" w14:textId="03FDE646" w:rsidR="00F16FB0" w:rsidRDefault="006240E7" w:rsidP="00F16FB0">
      <w:pPr>
        <w:ind w:right="-46"/>
      </w:pPr>
      <w:r>
        <w:rPr>
          <w:noProof/>
        </w:rPr>
        <mc:AlternateContent>
          <mc:Choice Requires="wpg">
            <w:drawing>
              <wp:anchor distT="0" distB="0" distL="114300" distR="114300" simplePos="0" relativeHeight="251666944" behindDoc="0" locked="0" layoutInCell="1" allowOverlap="1" wp14:anchorId="1A2CDDCF" wp14:editId="47ACC585">
                <wp:simplePos x="0" y="0"/>
                <wp:positionH relativeFrom="column">
                  <wp:posOffset>-243295</wp:posOffset>
                </wp:positionH>
                <wp:positionV relativeFrom="paragraph">
                  <wp:posOffset>176893</wp:posOffset>
                </wp:positionV>
                <wp:extent cx="5772150" cy="2854325"/>
                <wp:effectExtent l="0" t="0" r="0" b="3175"/>
                <wp:wrapSquare wrapText="bothSides"/>
                <wp:docPr id="26" name="Group 26"/>
                <wp:cNvGraphicFramePr/>
                <a:graphic xmlns:a="http://schemas.openxmlformats.org/drawingml/2006/main">
                  <a:graphicData uri="http://schemas.microsoft.com/office/word/2010/wordprocessingGroup">
                    <wpg:wgp>
                      <wpg:cNvGrpSpPr/>
                      <wpg:grpSpPr>
                        <a:xfrm>
                          <a:off x="0" y="0"/>
                          <a:ext cx="5772150" cy="2854325"/>
                          <a:chOff x="0" y="0"/>
                          <a:chExt cx="5772329" cy="2854904"/>
                        </a:xfrm>
                      </wpg:grpSpPr>
                      <pic:pic xmlns:pic="http://schemas.openxmlformats.org/drawingml/2006/picture">
                        <pic:nvPicPr>
                          <pic:cNvPr id="22" name="Picture 22"/>
                          <pic:cNvPicPr>
                            <a:picLocks noChangeAspect="1"/>
                          </pic:cNvPicPr>
                        </pic:nvPicPr>
                        <pic:blipFill rotWithShape="1">
                          <a:blip r:embed="rId29"/>
                          <a:srcRect b="11664"/>
                          <a:stretch/>
                        </pic:blipFill>
                        <pic:spPr>
                          <a:xfrm>
                            <a:off x="0" y="0"/>
                            <a:ext cx="5731510" cy="2237014"/>
                          </a:xfrm>
                          <a:prstGeom prst="rect">
                            <a:avLst/>
                          </a:prstGeom>
                        </pic:spPr>
                      </pic:pic>
                      <wps:wsp>
                        <wps:cNvPr id="24" name="Text Box 24"/>
                        <wps:cNvSpPr txBox="1"/>
                        <wps:spPr>
                          <a:xfrm>
                            <a:off x="40729" y="2427462"/>
                            <a:ext cx="5731600" cy="427442"/>
                          </a:xfrm>
                          <a:prstGeom prst="rect">
                            <a:avLst/>
                          </a:prstGeom>
                          <a:solidFill>
                            <a:prstClr val="white"/>
                          </a:solidFill>
                          <a:ln>
                            <a:noFill/>
                          </a:ln>
                        </wps:spPr>
                        <wps:txbx>
                          <w:txbxContent>
                            <w:p w14:paraId="7D7520B8" w14:textId="77777777" w:rsidR="004504BD" w:rsidRPr="00D36227" w:rsidRDefault="004504BD" w:rsidP="00F16FB0">
                              <w:pPr>
                                <w:pStyle w:val="Caption"/>
                                <w:rPr>
                                  <w:sz w:val="24"/>
                                  <w:szCs w:val="24"/>
                                  <w:lang w:val="en-US" w:eastAsia="en-US"/>
                                </w:rPr>
                              </w:pPr>
                              <w:r>
                                <w:t xml:space="preserve">Figure </w:t>
                              </w:r>
                              <w:r>
                                <w:fldChar w:fldCharType="begin"/>
                              </w:r>
                              <w:r>
                                <w:instrText xml:space="preserve"> SEQ Figure \* ARABIC </w:instrText>
                              </w:r>
                              <w:r>
                                <w:fldChar w:fldCharType="separate"/>
                              </w:r>
                              <w:r>
                                <w:rPr>
                                  <w:noProof/>
                                </w:rPr>
                                <w:t>4</w:t>
                              </w:r>
                              <w:r>
                                <w:fldChar w:fldCharType="end"/>
                              </w:r>
                              <w:r>
                                <w:t xml:space="preserve">: Data mining and machine learning framework of data flow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A2CDDCF" id="Group 26" o:spid="_x0000_s1032" style="position:absolute;left:0;text-align:left;margin-left:-19.15pt;margin-top:13.95pt;width:454.5pt;height:224.75pt;z-index:251666944;mso-width-relative:margin;mso-height-relative:margin" coordsize="57723,28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">
                <v:shape id="Picture 22" o:spid="_x0000_s1033" type="#_x0000_t75" style="position:absolute;width:57315;height:22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">
                  <v:imagedata r:id="rId30" o:title="" cropbottom="7644f"/>
                </v:shape>
                <v:shape id="Text Box 24" o:spid="_x0000_s1034" type="#_x0000_t202" style="position:absolute;left:407;top:24274;width:57316;height:42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7D7520B8" w14:textId="77777777" w:rsidR="004504BD" w:rsidRPr="00D36227" w:rsidRDefault="004504BD" w:rsidP="00F16FB0">
                        <w:pPr>
                          <w:pStyle w:val="Caption"/>
                          <w:rPr>
                            <w:sz w:val="24"/>
                            <w:szCs w:val="24"/>
                            <w:lang w:val="en-US" w:eastAsia="en-US"/>
                          </w:rPr>
                        </w:pPr>
                        <w:r>
                          <w:t xml:space="preserve">Figure </w:t>
                        </w:r>
                        <w:r>
                          <w:fldChar w:fldCharType="begin"/>
                        </w:r>
                        <w:r>
                          <w:instrText xml:space="preserve"> SEQ Figure \* ARABIC </w:instrText>
                        </w:r>
                        <w:r>
                          <w:fldChar w:fldCharType="separate"/>
                        </w:r>
                        <w:r>
                          <w:rPr>
                            <w:noProof/>
                          </w:rPr>
                          <w:t>4</w:t>
                        </w:r>
                        <w:r>
                          <w:fldChar w:fldCharType="end"/>
                        </w:r>
                        <w:r>
                          <w:t xml:space="preserve">: Data mining and machine learning framework of data flow </w:t>
                        </w:r>
                      </w:p>
                    </w:txbxContent>
                  </v:textbox>
                </v:shape>
                <w10:wrap type="square"/>
              </v:group>
            </w:pict>
          </mc:Fallback>
        </mc:AlternateContent>
      </w:r>
    </w:p>
    <w:p w14:paraId="7F5FEA93" w14:textId="7F7343D3" w:rsidR="00F16FB0" w:rsidRDefault="00F16FB0" w:rsidP="00F16FB0">
      <w:pPr>
        <w:ind w:right="-46" w:firstLine="720"/>
      </w:pPr>
      <w:r w:rsidRPr="00D70AB5">
        <w:t xml:space="preserve">There is a wide range of application of data mining or machine learning within the real estate field. </w:t>
      </w:r>
      <w:r>
        <w:t xml:space="preserve">Both government and private sector can benefit from the knowledge gain from big data, for example, authorities can track development progress, expedite permit planning process and ensure public policy interests are protected while encouraging a dynamic and competitive commercial real estate while private developers can identify opportunities and attractive projects to work on. </w:t>
      </w:r>
      <w:r w:rsidRPr="00D70AB5">
        <w:t xml:space="preserve">These technology can be used to forecast supply, market trends, valuation and client management in </w:t>
      </w:r>
      <w:r>
        <w:t xml:space="preserve">commercial </w:t>
      </w:r>
      <w:r w:rsidRPr="00D70AB5">
        <w:t>real estate</w:t>
      </w:r>
      <w:r>
        <w:t xml:space="preserve"> </w:t>
      </w:r>
      <w:r>
        <w:fldChar w:fldCharType="begin"/>
      </w:r>
      <w:r>
        <w:instrText xml:space="preserve"> ADDIN ZOTERO_ITEM CSL_CITATION {"citationID":"ydxmMWnu","properties":{"formattedCitation":"[34]","plainCitation":"[34]","noteIndex":0},"citationItems":[{"id":314,"uris":["http://zotero.org/users/7567862/items/MD9DFYGL"],"uri":["http://zotero.org/users/7567862/items/MD9DFYGL"],"itemData":{"id":314,"type":"article-journal","abstract":"This paper introduces the application of data mining technology in real estate market and develops an application flow both in theory and practical example. Firstly, The definition</w:instrText>
      </w:r>
      <w:r>
        <w:rPr>
          <w:rFonts w:ascii="MS Mincho" w:eastAsia="MS Mincho" w:hAnsi="MS Mincho" w:cs="MS Mincho" w:hint="eastAsia"/>
        </w:rPr>
        <w:instrText>，</w:instrText>
      </w:r>
      <w:r>
        <w:instrText xml:space="preserve"> application methods were introduced and using flow of data mining in real estate was analyzed. Then Nanjing real estate market was taken as an example to illustrate how to use neural network------one of the data mining technologies to analyze and forecast real estate market. Finally, some problems about data mining technology was bring forward and prospect was discussed. The results show that data mining produces high prediction accuracy in real estate data analyses and market prediction.","language":"en","page":"6","source":"Zotero","title":"THE APPLICATION OF DATA MINING TECHNOLOGY IN REAL ESTATE MARKET PREDICTION","author":[{"family":"Li","given":"Xian Guang"},{"family":"Li","given":"Qi Ming"}],"issued":{"date-parts":[["2006"]]}}}],"schema":"https://github.com/citation-style-language/schema/raw/master/csl-citation.json"} </w:instrText>
      </w:r>
      <w:r>
        <w:fldChar w:fldCharType="separate"/>
      </w:r>
      <w:r w:rsidRPr="00D70AB5">
        <w:t>[34]</w:t>
      </w:r>
      <w:r>
        <w:fldChar w:fldCharType="end"/>
      </w:r>
      <w:r w:rsidRPr="00D70AB5">
        <w:t>.</w:t>
      </w:r>
      <w:r>
        <w:t xml:space="preserve"> Even other private sectors like banking can use forecast data to strategize capital requirement, possible interest revenue and losses. </w:t>
      </w:r>
    </w:p>
    <w:p w14:paraId="1DB712AC" w14:textId="5F1976B5" w:rsidR="00F16FB0" w:rsidRDefault="00F16FB0" w:rsidP="00F16FB0">
      <w:pPr>
        <w:ind w:right="-46"/>
      </w:pPr>
      <w:r>
        <w:lastRenderedPageBreak/>
        <w:t xml:space="preserve">There are various level of data mining and machine learning application in the field. Some are used at proxy level, where usage are expanded into customer service and consumer apps while more sophisticated application of the technology can further into analytics in building automation system (smart buildings and homes), automation of property management and analysis of the real estate market </w:t>
      </w:r>
      <w:r>
        <w:fldChar w:fldCharType="begin"/>
      </w:r>
      <w:r>
        <w:instrText xml:space="preserve"> ADDIN ZOTERO_ITEM CSL_CITATION {"citationID":"DHVvwdHj","properties":{"formattedCitation":"[35]","plainCitation":"[35]","noteIndex":0},"citationItems":[{"id":315,"uris":["http://zotero.org/users/7567862/items/QB7SMCIU"],"uri":["http://zotero.org/users/7567862/items/QB7SMCIU"],"itemData":{"id":315,"type":"webpage","abstract":"Real estate is changing rapidly, and machine learning is playing a role in new functions, including: Automation in Property Management, Marketplaces, and...","container-title":"Emerj","language":"en-US","title":"Machine Learning in Real Estate - Trends and Applications Presented","URL":"https://emerj.com/ai-sector-overviews/machine-learning-in-real-estate-trends-and-applications/","author":[{"family":"Faggella","given":"Daniel"}],"accessed":{"date-parts":[["2021",5,21]]}}}],"schema":"https://github.com/citation-style-language/schema/raw/master/csl-citation.json"} </w:instrText>
      </w:r>
      <w:r>
        <w:fldChar w:fldCharType="separate"/>
      </w:r>
      <w:r w:rsidRPr="003B642E">
        <w:t>[35]</w:t>
      </w:r>
      <w:r>
        <w:fldChar w:fldCharType="end"/>
      </w:r>
      <w:r>
        <w:t xml:space="preserve">.  </w:t>
      </w:r>
      <w:r>
        <w:fldChar w:fldCharType="begin"/>
      </w:r>
      <w:r>
        <w:instrText xml:space="preserve"> REF _Ref72451478 \h </w:instrText>
      </w:r>
      <w:r>
        <w:fldChar w:fldCharType="separate"/>
      </w:r>
      <w:r>
        <w:t>Table 3</w:t>
      </w:r>
      <w:r>
        <w:fldChar w:fldCharType="end"/>
      </w:r>
      <w:r>
        <w:t xml:space="preserve"> shows the potential application of data mining and machine learning in real estate and some promising companies that are currently pursuing them.</w:t>
      </w:r>
    </w:p>
    <w:tbl>
      <w:tblPr>
        <w:tblStyle w:val="PlainTable2"/>
        <w:tblpPr w:leftFromText="180" w:rightFromText="180" w:vertAnchor="text" w:horzAnchor="margin" w:tblpY="863"/>
        <w:tblW w:w="9214" w:type="dxa"/>
        <w:tblLook w:val="04A0" w:firstRow="1" w:lastRow="0" w:firstColumn="1" w:lastColumn="0" w:noHBand="0" w:noVBand="1"/>
      </w:tblPr>
      <w:tblGrid>
        <w:gridCol w:w="2835"/>
        <w:gridCol w:w="4678"/>
        <w:gridCol w:w="1701"/>
      </w:tblGrid>
      <w:tr w:rsidR="00F16FB0" w14:paraId="32864EE4" w14:textId="77777777" w:rsidTr="004504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shd w:val="clear" w:color="auto" w:fill="D9D9D9" w:themeFill="background1" w:themeFillShade="D9"/>
          </w:tcPr>
          <w:p w14:paraId="13542156" w14:textId="77777777" w:rsidR="00F16FB0" w:rsidRPr="00EE7EEF" w:rsidRDefault="00F16FB0" w:rsidP="004504BD">
            <w:pPr>
              <w:ind w:right="-46"/>
              <w:rPr>
                <w:sz w:val="20"/>
                <w:szCs w:val="20"/>
              </w:rPr>
            </w:pPr>
            <w:r w:rsidRPr="00EE7EEF">
              <w:rPr>
                <w:sz w:val="20"/>
                <w:szCs w:val="20"/>
              </w:rPr>
              <w:t>Application Area</w:t>
            </w:r>
          </w:p>
        </w:tc>
        <w:tc>
          <w:tcPr>
            <w:tcW w:w="4678" w:type="dxa"/>
            <w:shd w:val="clear" w:color="auto" w:fill="D9D9D9" w:themeFill="background1" w:themeFillShade="D9"/>
          </w:tcPr>
          <w:p w14:paraId="1D8F9359" w14:textId="1516225C" w:rsidR="00F16FB0" w:rsidRPr="00EE7EEF" w:rsidRDefault="00F16FB0" w:rsidP="004504BD">
            <w:pPr>
              <w:ind w:right="-46"/>
              <w:cnfStyle w:val="100000000000" w:firstRow="1" w:lastRow="0" w:firstColumn="0" w:lastColumn="0" w:oddVBand="0" w:evenVBand="0" w:oddHBand="0" w:evenHBand="0" w:firstRowFirstColumn="0" w:firstRowLastColumn="0" w:lastRowFirstColumn="0" w:lastRowLastColumn="0"/>
              <w:rPr>
                <w:sz w:val="20"/>
                <w:szCs w:val="20"/>
              </w:rPr>
            </w:pPr>
            <w:r w:rsidRPr="00EE7EEF">
              <w:rPr>
                <w:sz w:val="20"/>
                <w:szCs w:val="20"/>
              </w:rPr>
              <w:t>Description</w:t>
            </w:r>
          </w:p>
        </w:tc>
        <w:tc>
          <w:tcPr>
            <w:tcW w:w="1701" w:type="dxa"/>
            <w:shd w:val="clear" w:color="auto" w:fill="D9D9D9" w:themeFill="background1" w:themeFillShade="D9"/>
          </w:tcPr>
          <w:p w14:paraId="28146C2A" w14:textId="77777777" w:rsidR="00F16FB0" w:rsidRPr="00EE7EEF" w:rsidRDefault="00F16FB0" w:rsidP="004504BD">
            <w:pPr>
              <w:ind w:right="-46"/>
              <w:cnfStyle w:val="100000000000" w:firstRow="1" w:lastRow="0" w:firstColumn="0" w:lastColumn="0" w:oddVBand="0" w:evenVBand="0" w:oddHBand="0" w:evenHBand="0" w:firstRowFirstColumn="0" w:firstRowLastColumn="0" w:lastRowFirstColumn="0" w:lastRowLastColumn="0"/>
              <w:rPr>
                <w:sz w:val="20"/>
                <w:szCs w:val="20"/>
              </w:rPr>
            </w:pPr>
            <w:r w:rsidRPr="00EE7EEF">
              <w:rPr>
                <w:sz w:val="20"/>
                <w:szCs w:val="20"/>
              </w:rPr>
              <w:t>Companies</w:t>
            </w:r>
          </w:p>
        </w:tc>
      </w:tr>
      <w:tr w:rsidR="00F16FB0" w14:paraId="4167D80B"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58D4D2E" w14:textId="77777777" w:rsidR="00F16FB0" w:rsidRPr="00304B67" w:rsidRDefault="00F16FB0" w:rsidP="004504BD">
            <w:pPr>
              <w:ind w:right="-46"/>
              <w:jc w:val="left"/>
              <w:rPr>
                <w:sz w:val="20"/>
                <w:szCs w:val="20"/>
              </w:rPr>
            </w:pPr>
            <w:r w:rsidRPr="00304B67">
              <w:rPr>
                <w:sz w:val="20"/>
                <w:szCs w:val="20"/>
              </w:rPr>
              <w:t>Building Automation Systems</w:t>
            </w:r>
          </w:p>
        </w:tc>
        <w:tc>
          <w:tcPr>
            <w:tcW w:w="4678" w:type="dxa"/>
          </w:tcPr>
          <w:p w14:paraId="78D6BB12" w14:textId="16A20AE0" w:rsidR="00F16FB0" w:rsidRPr="00EE7EEF" w:rsidRDefault="00F16FB0" w:rsidP="004504BD">
            <w:pPr>
              <w:spacing w:line="276" w:lineRule="auto"/>
              <w:ind w:right="-46"/>
              <w:cnfStyle w:val="000000100000" w:firstRow="0" w:lastRow="0" w:firstColumn="0" w:lastColumn="0" w:oddVBand="0" w:evenVBand="0" w:oddHBand="1" w:evenHBand="0" w:firstRowFirstColumn="0" w:firstRowLastColumn="0" w:lastRowFirstColumn="0" w:lastRowLastColumn="0"/>
              <w:rPr>
                <w:sz w:val="20"/>
                <w:szCs w:val="20"/>
              </w:rPr>
            </w:pPr>
            <w:r w:rsidRPr="00EE7EEF">
              <w:rPr>
                <w:sz w:val="20"/>
                <w:szCs w:val="20"/>
              </w:rPr>
              <w:t xml:space="preserve">Analytical framework that includes </w:t>
            </w:r>
            <w:r>
              <w:rPr>
                <w:sz w:val="20"/>
                <w:szCs w:val="20"/>
              </w:rPr>
              <w:t>Internet of Things (</w:t>
            </w:r>
            <w:r w:rsidRPr="00EE7EEF">
              <w:rPr>
                <w:sz w:val="20"/>
                <w:szCs w:val="20"/>
              </w:rPr>
              <w:t>IoT</w:t>
            </w:r>
            <w:r>
              <w:rPr>
                <w:sz w:val="20"/>
                <w:szCs w:val="20"/>
              </w:rPr>
              <w:t>)</w:t>
            </w:r>
            <w:r w:rsidRPr="00EE7EEF">
              <w:rPr>
                <w:sz w:val="20"/>
                <w:szCs w:val="20"/>
              </w:rPr>
              <w:t xml:space="preserve"> (i.e. sensors, camera and etc) for electrical, lighting, security and transportation system in the building.</w:t>
            </w:r>
            <w:r>
              <w:rPr>
                <w:sz w:val="20"/>
                <w:szCs w:val="20"/>
              </w:rPr>
              <w:t xml:space="preserve"> Data collected also can support the smart city database and allow predictive analytics for other smart city services </w:t>
            </w:r>
            <w:r>
              <w:rPr>
                <w:sz w:val="20"/>
                <w:szCs w:val="20"/>
              </w:rPr>
              <w:fldChar w:fldCharType="begin"/>
            </w:r>
            <w:r>
              <w:rPr>
                <w:sz w:val="20"/>
                <w:szCs w:val="20"/>
              </w:rPr>
              <w:instrText xml:space="preserve"> ADDIN ZOTERO_ITEM CSL_CITATION {"citationID":"k5w5s0Q7","properties":{"formattedCitation":"[36]","plainCitation":"[36]","noteIndex":0},"citationItems":[{"id":321,"uris":["http://zotero.org/users/7567862/items/SNN3MDJ9"],"uri":["http://zotero.org/users/7567862/items/SNN3MDJ9"],"itemData":{"id":321,"type":"article-journal","abstract":"The use of machine learning (ML) in smart building applications is reviewed in this paper. We split existing solutions into two main classes, occupant-centric vs. energy/devices centric. The first class groups solutions that use ML for aspects related to the occupants, including (1) occupancy estimation and identification, (2) activity recognition, and (3) estimating preferences and behavior. The second class groups solutions that use ML to estimate aspects related either to energy or devices. They are divided into three categories, (1) energy profiling and demand estimation, (2) appliances profiling and fault detection, and (3) inference on sensors. Solutions in each category are presented, discussed and compared, as well as open perspectives and research trends. Compared to related state-of-the-art survey papers, the contribution herein is to provide a comprehensive and holistic review from the ML perspectives rather than architectural and technical aspects of existing building management systems. This is by considering all types of ML tools, buildings, and several categories of applications, and by structuring the taxonomy accordingly. The paper ends with a summary discussion of the presented works, with focus on lessons learned, challenges, open and future directions of research in this field.","container-title":"ACM Computing Surveys","DOI":"10.1145/3311950","journalAbbreviation":"ACM Computing Surveys","source":"ResearchGate","title":"Machine Learning for Smart Building Applications: Review and Taxonomy","title-short":"Machine Learning for Smart Building Applications","volume":"52","author":[{"family":"Djenouri","given":"Djamel"},{"family":"Laidi","given":"Roufaida"},{"family":"Djenouri","given":"Youcef"},{"family":"Balasingham","given":"Ilangko"}],"issued":{"date-parts":[["2019",2,18]]}}}],"schema":"https://github.com/citation-style-language/schema/raw/master/csl-citation.json"} </w:instrText>
            </w:r>
            <w:r>
              <w:rPr>
                <w:sz w:val="20"/>
                <w:szCs w:val="20"/>
              </w:rPr>
              <w:fldChar w:fldCharType="separate"/>
            </w:r>
            <w:r w:rsidRPr="00EE7EEF">
              <w:rPr>
                <w:rFonts w:ascii="Times New Roman" w:hAnsi="Times New Roman" w:cs="Times New Roman"/>
                <w:sz w:val="20"/>
              </w:rPr>
              <w:t>[36]</w:t>
            </w:r>
            <w:r>
              <w:rPr>
                <w:sz w:val="20"/>
                <w:szCs w:val="20"/>
              </w:rPr>
              <w:fldChar w:fldCharType="end"/>
            </w:r>
            <w:r>
              <w:rPr>
                <w:sz w:val="20"/>
                <w:szCs w:val="20"/>
              </w:rPr>
              <w:t>.</w:t>
            </w:r>
          </w:p>
        </w:tc>
        <w:tc>
          <w:tcPr>
            <w:tcW w:w="1701" w:type="dxa"/>
          </w:tcPr>
          <w:p w14:paraId="60D387D1" w14:textId="77777777" w:rsidR="00F16FB0" w:rsidRDefault="00F16FB0" w:rsidP="004504BD">
            <w:pPr>
              <w:ind w:right="-46"/>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ointgrab </w:t>
            </w:r>
            <w:r>
              <w:rPr>
                <w:sz w:val="20"/>
                <w:szCs w:val="20"/>
              </w:rPr>
              <w:fldChar w:fldCharType="begin"/>
            </w:r>
            <w:r>
              <w:rPr>
                <w:sz w:val="20"/>
                <w:szCs w:val="20"/>
              </w:rPr>
              <w:instrText xml:space="preserve"> ADDIN ZOTERO_ITEM CSL_CITATION {"citationID":"r9NY7zlU","properties":{"formattedCitation":"[37]","plainCitation":"[37]","noteIndex":0},"citationItems":[{"id":317,"uris":["http://zotero.org/users/7567862/items/EWY5ECCT"],"uri":["http://zotero.org/users/7567862/items/EWY5ECCT"],"itemData":{"id":317,"type":"webpage","abstract":"Pointgrab is a leader in smart sensing technologies for smart building , enabling companies to maximize real-estate value with workplace analytics.","container-title":"PointGrab","language":"en-US","title":"Smart building sensors for workplace analytics","URL":"https://www.pointgrab.com/","accessed":{"date-parts":[["2021",5,21]]}}}],"schema":"https://github.com/citation-style-language/schema/raw/master/csl-citation.json"} </w:instrText>
            </w:r>
            <w:r>
              <w:rPr>
                <w:sz w:val="20"/>
                <w:szCs w:val="20"/>
              </w:rPr>
              <w:fldChar w:fldCharType="separate"/>
            </w:r>
            <w:r w:rsidRPr="00EE7EEF">
              <w:rPr>
                <w:rFonts w:ascii="Times New Roman" w:hAnsi="Times New Roman" w:cs="Times New Roman"/>
                <w:sz w:val="20"/>
              </w:rPr>
              <w:t>[37]</w:t>
            </w:r>
            <w:r>
              <w:rPr>
                <w:sz w:val="20"/>
                <w:szCs w:val="20"/>
              </w:rPr>
              <w:fldChar w:fldCharType="end"/>
            </w:r>
          </w:p>
          <w:p w14:paraId="2E0E3485" w14:textId="77777777" w:rsidR="00F16FB0" w:rsidRDefault="00F16FB0" w:rsidP="004504BD">
            <w:pPr>
              <w:ind w:right="-46"/>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BuildingIQ </w:t>
            </w:r>
            <w:r>
              <w:rPr>
                <w:sz w:val="20"/>
                <w:szCs w:val="20"/>
              </w:rPr>
              <w:fldChar w:fldCharType="begin"/>
            </w:r>
            <w:r>
              <w:rPr>
                <w:sz w:val="20"/>
                <w:szCs w:val="20"/>
              </w:rPr>
              <w:instrText xml:space="preserve"> ADDIN ZOTERO_ITEM CSL_CITATION {"citationID":"FjIedDaU","properties":{"formattedCitation":"[38]","plainCitation":"[38]","noteIndex":0},"citationItems":[{"id":319,"uris":["http://zotero.org/users/7567862/items/5FEGBIK6"],"uri":["http://zotero.org/users/7567862/items/5FEGBIK6"],"itemData":{"id":319,"type":"post-weblog","abstract":"BuildingIQ helps building owners and operators worldwide lower energy use, increase building operations efficiency and tenant comfort.","language":"en-US","title":"BuildingIQ – Building Energy and Operational Intelligence","URL":"https://buildingiq.com/","accessed":{"date-parts":[["2021",5,21]]}}}],"schema":"https://github.com/citation-style-language/schema/raw/master/csl-citation.json"} </w:instrText>
            </w:r>
            <w:r>
              <w:rPr>
                <w:sz w:val="20"/>
                <w:szCs w:val="20"/>
              </w:rPr>
              <w:fldChar w:fldCharType="separate"/>
            </w:r>
            <w:r w:rsidRPr="00EE7EEF">
              <w:rPr>
                <w:rFonts w:ascii="Times New Roman" w:hAnsi="Times New Roman" w:cs="Times New Roman"/>
                <w:sz w:val="20"/>
              </w:rPr>
              <w:t>[38]</w:t>
            </w:r>
            <w:r>
              <w:rPr>
                <w:sz w:val="20"/>
                <w:szCs w:val="20"/>
              </w:rPr>
              <w:fldChar w:fldCharType="end"/>
            </w:r>
          </w:p>
          <w:p w14:paraId="720192C1" w14:textId="77777777" w:rsidR="00F16FB0" w:rsidRPr="00EE7EEF" w:rsidRDefault="00F16FB0" w:rsidP="004504BD">
            <w:pPr>
              <w:ind w:right="-46"/>
              <w:cnfStyle w:val="000000100000" w:firstRow="0" w:lastRow="0" w:firstColumn="0" w:lastColumn="0" w:oddVBand="0" w:evenVBand="0" w:oddHBand="1" w:evenHBand="0" w:firstRowFirstColumn="0" w:firstRowLastColumn="0" w:lastRowFirstColumn="0" w:lastRowLastColumn="0"/>
              <w:rPr>
                <w:sz w:val="20"/>
                <w:szCs w:val="20"/>
              </w:rPr>
            </w:pPr>
          </w:p>
        </w:tc>
      </w:tr>
      <w:tr w:rsidR="00F16FB0" w14:paraId="16D7EABD" w14:textId="77777777" w:rsidTr="004504BD">
        <w:tc>
          <w:tcPr>
            <w:cnfStyle w:val="001000000000" w:firstRow="0" w:lastRow="0" w:firstColumn="1" w:lastColumn="0" w:oddVBand="0" w:evenVBand="0" w:oddHBand="0" w:evenHBand="0" w:firstRowFirstColumn="0" w:firstRowLastColumn="0" w:lastRowFirstColumn="0" w:lastRowLastColumn="0"/>
            <w:tcW w:w="2835" w:type="dxa"/>
            <w:vAlign w:val="center"/>
          </w:tcPr>
          <w:p w14:paraId="47D8076C" w14:textId="77777777" w:rsidR="00F16FB0" w:rsidRPr="00304B67" w:rsidRDefault="00F16FB0" w:rsidP="004504BD">
            <w:pPr>
              <w:ind w:right="-46"/>
              <w:jc w:val="left"/>
              <w:rPr>
                <w:sz w:val="20"/>
                <w:szCs w:val="20"/>
              </w:rPr>
            </w:pPr>
            <w:r w:rsidRPr="00304B67">
              <w:rPr>
                <w:sz w:val="20"/>
                <w:szCs w:val="20"/>
              </w:rPr>
              <w:t>Property Management</w:t>
            </w:r>
          </w:p>
        </w:tc>
        <w:tc>
          <w:tcPr>
            <w:tcW w:w="4678" w:type="dxa"/>
          </w:tcPr>
          <w:p w14:paraId="45A18384" w14:textId="05F11C59" w:rsidR="00F16FB0" w:rsidRPr="00EE7EEF" w:rsidRDefault="00F16FB0" w:rsidP="004504BD">
            <w:pPr>
              <w:spacing w:line="276" w:lineRule="auto"/>
              <w:ind w:right="-46"/>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utomation of property management job function like managing and maintaining assets in big real estate portfolio </w:t>
            </w:r>
            <w:r>
              <w:rPr>
                <w:sz w:val="20"/>
                <w:szCs w:val="20"/>
              </w:rPr>
              <w:fldChar w:fldCharType="begin"/>
            </w:r>
            <w:r>
              <w:rPr>
                <w:sz w:val="20"/>
                <w:szCs w:val="20"/>
              </w:rPr>
              <w:instrText xml:space="preserve"> ADDIN ZOTERO_ITEM CSL_CITATION {"citationID":"FwClUMU1","properties":{"formattedCitation":"[39]","plainCitation":"[39]","noteIndex":0},"citationItems":[{"id":330,"uris":["http://zotero.org/users/7567862/items/648V3BGB"],"uri":["http://zotero.org/users/7567862/items/648V3BGB"],"itemData":{"id":330,"type":"webpage","abstract":"Property managers have been using software to assist with managing their properties for years, including platforms like Yardi and RealPage. AI apps will just be a natural extension of this wave of adoption.","container-title":"Forbes","language":"en","note":"section: Investing","title":"Property Management May Be The Next Frontier For AI","URL":"https://www.forbes.com/sites/omribarzilay/2017/03/14/property-management-may-be-the-next-frontier-for-ai/","author":[{"family":"Barzilay","given":"Omri"}],"accessed":{"date-parts":[["2021",5,21]]}}}],"schema":"https://github.com/citation-style-language/schema/raw/master/csl-citation.json"} </w:instrText>
            </w:r>
            <w:r>
              <w:rPr>
                <w:sz w:val="20"/>
                <w:szCs w:val="20"/>
              </w:rPr>
              <w:fldChar w:fldCharType="separate"/>
            </w:r>
            <w:r w:rsidRPr="00436865">
              <w:rPr>
                <w:rFonts w:ascii="Times New Roman" w:hAnsi="Times New Roman" w:cs="Times New Roman"/>
                <w:sz w:val="20"/>
              </w:rPr>
              <w:t>[39]</w:t>
            </w:r>
            <w:r>
              <w:rPr>
                <w:sz w:val="20"/>
                <w:szCs w:val="20"/>
              </w:rPr>
              <w:fldChar w:fldCharType="end"/>
            </w:r>
            <w:r>
              <w:rPr>
                <w:sz w:val="20"/>
                <w:szCs w:val="20"/>
              </w:rPr>
              <w:t>. It can predict maintenance requirement of building services, rental payment, lease extensions and other concierge services like tenant reports etc.</w:t>
            </w:r>
          </w:p>
        </w:tc>
        <w:tc>
          <w:tcPr>
            <w:tcW w:w="1701" w:type="dxa"/>
          </w:tcPr>
          <w:p w14:paraId="603F2B27" w14:textId="77777777" w:rsidR="00F16FB0" w:rsidRDefault="00F16FB0" w:rsidP="004504BD">
            <w:pPr>
              <w:ind w:right="-46"/>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VTS </w:t>
            </w:r>
            <w:r>
              <w:rPr>
                <w:sz w:val="20"/>
                <w:szCs w:val="20"/>
              </w:rPr>
              <w:fldChar w:fldCharType="begin"/>
            </w:r>
            <w:r>
              <w:rPr>
                <w:sz w:val="20"/>
                <w:szCs w:val="20"/>
              </w:rPr>
              <w:instrText xml:space="preserve"> ADDIN ZOTERO_ITEM CSL_CITATION {"citationID":"vozkn5xp","properties":{"formattedCitation":"[40]","plainCitation":"[40]","noteIndex":0},"citationItems":[{"id":326,"uris":["http://zotero.org/users/7567862/items/TLRNMQ3Z"],"uri":["http://zotero.org/users/7567862/items/TLRNMQ3Z"],"itemData":{"id":326,"type":"webpage","abstract":"Transform your commercial real estate and lease management process with VTS. Landlords and CRE brokers can manage assets and leasing with one CRM.","container-title":"VTS","language":"en-US","title":"Commercial Real Estate Platform","URL":"https://www.vts.com/","accessed":{"date-parts":[["2021",5,21]]}}}],"schema":"https://github.com/citation-style-language/schema/raw/master/csl-citation.json"} </w:instrText>
            </w:r>
            <w:r>
              <w:rPr>
                <w:sz w:val="20"/>
                <w:szCs w:val="20"/>
              </w:rPr>
              <w:fldChar w:fldCharType="separate"/>
            </w:r>
            <w:r w:rsidRPr="00436865">
              <w:rPr>
                <w:rFonts w:ascii="Times New Roman" w:hAnsi="Times New Roman" w:cs="Times New Roman"/>
                <w:sz w:val="20"/>
              </w:rPr>
              <w:t>[40]</w:t>
            </w:r>
            <w:r>
              <w:rPr>
                <w:sz w:val="20"/>
                <w:szCs w:val="20"/>
              </w:rPr>
              <w:fldChar w:fldCharType="end"/>
            </w:r>
          </w:p>
          <w:p w14:paraId="72676CF4" w14:textId="77777777" w:rsidR="00F16FB0" w:rsidRDefault="00F16FB0" w:rsidP="004504BD">
            <w:pPr>
              <w:ind w:right="-46"/>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AppFolio </w:t>
            </w:r>
            <w:r>
              <w:rPr>
                <w:sz w:val="20"/>
                <w:szCs w:val="20"/>
              </w:rPr>
              <w:fldChar w:fldCharType="begin"/>
            </w:r>
            <w:r>
              <w:rPr>
                <w:sz w:val="20"/>
                <w:szCs w:val="20"/>
              </w:rPr>
              <w:instrText xml:space="preserve"> ADDIN ZOTERO_ITEM CSL_CITATION {"citationID":"MQHUBbTw","properties":{"formattedCitation":"[41]","plainCitation":"[41]","noteIndex":0},"citationItems":[{"id":328,"uris":["http://zotero.org/users/7567862/items/8DBFMQCV"],"uri":["http://zotero.org/users/7567862/items/8DBFMQCV"],"itemData":{"id":328,"type":"webpage","title":"Property Management Software | AppFolio","URL":"https://www.appfolio.com/","accessed":{"date-parts":[["2021",5,21]]}}}],"schema":"https://github.com/citation-style-language/schema/raw/master/csl-citation.json"} </w:instrText>
            </w:r>
            <w:r>
              <w:rPr>
                <w:sz w:val="20"/>
                <w:szCs w:val="20"/>
              </w:rPr>
              <w:fldChar w:fldCharType="separate"/>
            </w:r>
            <w:r w:rsidRPr="00436865">
              <w:rPr>
                <w:rFonts w:ascii="Times New Roman" w:hAnsi="Times New Roman" w:cs="Times New Roman"/>
                <w:sz w:val="20"/>
              </w:rPr>
              <w:t>[41]</w:t>
            </w:r>
            <w:r>
              <w:rPr>
                <w:sz w:val="20"/>
                <w:szCs w:val="20"/>
              </w:rPr>
              <w:fldChar w:fldCharType="end"/>
            </w:r>
          </w:p>
          <w:p w14:paraId="04CBBB2A" w14:textId="77777777" w:rsidR="00F16FB0" w:rsidRPr="00EE7EEF" w:rsidRDefault="00F16FB0" w:rsidP="004504BD">
            <w:pPr>
              <w:ind w:right="-46"/>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Zen Place </w:t>
            </w:r>
            <w:r>
              <w:rPr>
                <w:sz w:val="20"/>
                <w:szCs w:val="20"/>
              </w:rPr>
              <w:fldChar w:fldCharType="begin"/>
            </w:r>
            <w:r>
              <w:rPr>
                <w:sz w:val="20"/>
                <w:szCs w:val="20"/>
              </w:rPr>
              <w:instrText xml:space="preserve"> ADDIN ZOTERO_ITEM CSL_CITATION {"citationID":"Ur9Uot8R","properties":{"formattedCitation":"[42]","plainCitation":"[42]","noteIndex":0},"citationItems":[{"id":332,"uris":["http://zotero.org/users/7567862/items/6SHMX6XH"],"uri":["http://zotero.org/users/7567862/items/6SHMX6XH"],"itemData":{"id":332,"type":"webpage","title":"Zenplace | Making Rentals Easy for Landlords and Property Owners| Online Software Platform for Rental Properties","URL":"https://www.zenplace.com/","accessed":{"date-parts":[["2021",5,21]]}}}],"schema":"https://github.com/citation-style-language/schema/raw/master/csl-citation.json"} </w:instrText>
            </w:r>
            <w:r>
              <w:rPr>
                <w:sz w:val="20"/>
                <w:szCs w:val="20"/>
              </w:rPr>
              <w:fldChar w:fldCharType="separate"/>
            </w:r>
            <w:r w:rsidRPr="00436865">
              <w:rPr>
                <w:rFonts w:ascii="Times New Roman" w:hAnsi="Times New Roman" w:cs="Times New Roman"/>
                <w:sz w:val="20"/>
              </w:rPr>
              <w:t>[42]</w:t>
            </w:r>
            <w:r>
              <w:rPr>
                <w:sz w:val="20"/>
                <w:szCs w:val="20"/>
              </w:rPr>
              <w:fldChar w:fldCharType="end"/>
            </w:r>
          </w:p>
        </w:tc>
      </w:tr>
      <w:tr w:rsidR="00F16FB0" w14:paraId="05ED2013" w14:textId="77777777" w:rsidTr="004504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4551C24" w14:textId="77777777" w:rsidR="00F16FB0" w:rsidRPr="00304B67" w:rsidRDefault="00F16FB0" w:rsidP="004504BD">
            <w:pPr>
              <w:ind w:right="-46"/>
              <w:jc w:val="left"/>
              <w:rPr>
                <w:sz w:val="20"/>
                <w:szCs w:val="20"/>
              </w:rPr>
            </w:pPr>
            <w:r w:rsidRPr="00304B67">
              <w:rPr>
                <w:sz w:val="20"/>
                <w:szCs w:val="20"/>
              </w:rPr>
              <w:t>Market Analysis</w:t>
            </w:r>
          </w:p>
        </w:tc>
        <w:tc>
          <w:tcPr>
            <w:tcW w:w="4678" w:type="dxa"/>
          </w:tcPr>
          <w:p w14:paraId="002575DC" w14:textId="70CDA750" w:rsidR="00F16FB0" w:rsidRPr="00EE7EEF" w:rsidRDefault="00F16FB0" w:rsidP="004504BD">
            <w:pPr>
              <w:spacing w:line="276" w:lineRule="auto"/>
              <w:ind w:right="-46"/>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Valuation process and understanding the real market analysis is achieved by machine learning. It can help investors understand the market better and make informed decision with a bigger variables and with highly specific needs.</w:t>
            </w:r>
          </w:p>
        </w:tc>
        <w:tc>
          <w:tcPr>
            <w:tcW w:w="1701" w:type="dxa"/>
          </w:tcPr>
          <w:p w14:paraId="3827383D" w14:textId="77777777" w:rsidR="00F16FB0" w:rsidRDefault="00F16FB0" w:rsidP="004504BD">
            <w:pPr>
              <w:keepNext/>
              <w:ind w:right="-46"/>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Zillow </w:t>
            </w:r>
            <w:r>
              <w:rPr>
                <w:sz w:val="20"/>
                <w:szCs w:val="20"/>
              </w:rPr>
              <w:fldChar w:fldCharType="begin"/>
            </w:r>
            <w:r>
              <w:rPr>
                <w:sz w:val="20"/>
                <w:szCs w:val="20"/>
              </w:rPr>
              <w:instrText xml:space="preserve"> ADDIN ZOTERO_ITEM CSL_CITATION {"citationID":"iXYLKzGJ","properties":{"formattedCitation":"[43]","plainCitation":"[43]","noteIndex":0},"citationItems":[{"id":334,"uris":["http://zotero.org/users/7567862/items/KTGH43DI"],"uri":["http://zotero.org/users/7567862/items/KTGH43DI"],"itemData":{"id":334,"type":"webpage","abstract":"The leading real estate marketplace. Search millions of for-sale and rental listings, compare Zestimate® home values and connect with local professionals.","container-title":"Zillow","language":"en","title":"Zillow: Real Estate, Apartments, Mortgages &amp; Home Values","title-short":"Zillow","URL":"https://www.zillow.com/","accessed":{"date-parts":[["2021",5,21]]}}}],"schema":"https://github.com/citation-style-language/schema/raw/master/csl-citation.json"} </w:instrText>
            </w:r>
            <w:r>
              <w:rPr>
                <w:sz w:val="20"/>
                <w:szCs w:val="20"/>
              </w:rPr>
              <w:fldChar w:fldCharType="separate"/>
            </w:r>
            <w:r w:rsidRPr="00304B67">
              <w:rPr>
                <w:rFonts w:ascii="Times New Roman" w:hAnsi="Times New Roman" w:cs="Times New Roman"/>
                <w:sz w:val="20"/>
              </w:rPr>
              <w:t>[43]</w:t>
            </w:r>
            <w:r>
              <w:rPr>
                <w:sz w:val="20"/>
                <w:szCs w:val="20"/>
              </w:rPr>
              <w:fldChar w:fldCharType="end"/>
            </w:r>
          </w:p>
          <w:p w14:paraId="53A5424B" w14:textId="77777777" w:rsidR="00F16FB0" w:rsidRPr="00EE7EEF" w:rsidRDefault="00F16FB0" w:rsidP="004504BD">
            <w:pPr>
              <w:keepNext/>
              <w:ind w:right="-46"/>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p>
        </w:tc>
      </w:tr>
    </w:tbl>
    <w:p w14:paraId="74F430CC" w14:textId="77777777" w:rsidR="00F16FB0" w:rsidRDefault="00F16FB0" w:rsidP="00F16FB0">
      <w:pPr>
        <w:ind w:right="-46"/>
      </w:pPr>
    </w:p>
    <w:p w14:paraId="5700EF47" w14:textId="77777777" w:rsidR="00F16FB0" w:rsidRDefault="00F16FB0" w:rsidP="00F16FB0">
      <w:pPr>
        <w:ind w:right="-46"/>
      </w:pPr>
    </w:p>
    <w:p w14:paraId="59E869A8" w14:textId="69188ED3" w:rsidR="00F16FB0" w:rsidRDefault="00F16FB0" w:rsidP="00F16FB0">
      <w:pPr>
        <w:pStyle w:val="Caption"/>
        <w:ind w:right="-46"/>
      </w:pPr>
      <w:bookmarkStart w:id="43" w:name="_Ref72451478"/>
      <w:bookmarkStart w:id="44" w:name="_Ref72451472"/>
    </w:p>
    <w:p w14:paraId="442A3D54" w14:textId="03913BCC" w:rsidR="00F16FB0" w:rsidRDefault="00F16FB0" w:rsidP="00F16FB0">
      <w:pPr>
        <w:pStyle w:val="Caption"/>
        <w:ind w:right="-46"/>
      </w:pPr>
      <w:r>
        <w:t xml:space="preserve">Table </w:t>
      </w:r>
      <w:r>
        <w:fldChar w:fldCharType="begin"/>
      </w:r>
      <w:r>
        <w:instrText xml:space="preserve"> SEQ Table \* ARABIC </w:instrText>
      </w:r>
      <w:r>
        <w:fldChar w:fldCharType="separate"/>
      </w:r>
      <w:r>
        <w:t>3</w:t>
      </w:r>
      <w:r>
        <w:fldChar w:fldCharType="end"/>
      </w:r>
      <w:bookmarkEnd w:id="43"/>
      <w:r w:rsidRPr="00BA1563">
        <w:t>: Application of data mining and machine learning application in real estate</w:t>
      </w:r>
      <w:bookmarkEnd w:id="44"/>
    </w:p>
    <w:p w14:paraId="237F9D8D" w14:textId="77777777" w:rsidR="00F16FB0" w:rsidRDefault="00F16FB0" w:rsidP="00F16FB0">
      <w:pPr>
        <w:ind w:right="-46"/>
      </w:pPr>
    </w:p>
    <w:p w14:paraId="71CC027C" w14:textId="4E0A547A" w:rsidR="00F16FB0" w:rsidRDefault="00F16FB0" w:rsidP="00F16FB0">
      <w:pPr>
        <w:ind w:right="-46"/>
      </w:pPr>
      <w:r>
        <w:t xml:space="preserve">This paper will focus on the market analysis application of data mining and machine learning, where a big part of the real estate industry is dictated by the pricing mechanism. Various literature has attempted to create a prediction model for real estate prices and also a forecasting model for future sales and supply of assets into the market. </w:t>
      </w:r>
    </w:p>
    <w:p w14:paraId="137B7677" w14:textId="1CA47F27" w:rsidR="0044453F" w:rsidRDefault="0044453F" w:rsidP="00F16FB0">
      <w:pPr>
        <w:ind w:right="-46"/>
      </w:pPr>
    </w:p>
    <w:p w14:paraId="5590BEE4" w14:textId="21700E7B" w:rsidR="0044453F" w:rsidRPr="00F16FB0" w:rsidRDefault="0044453F" w:rsidP="0044453F">
      <w:pPr>
        <w:pStyle w:val="Heading2"/>
        <w:rPr>
          <w:lang w:val="en-US"/>
        </w:rPr>
      </w:pPr>
      <w:bookmarkStart w:id="45" w:name="_Toc72522510"/>
      <w:r>
        <w:rPr>
          <w:lang w:val="en-US"/>
        </w:rPr>
        <w:t>Selected Real Estate Market</w:t>
      </w:r>
      <w:bookmarkEnd w:id="45"/>
    </w:p>
    <w:p w14:paraId="795BE5ED" w14:textId="440EB2F7" w:rsidR="0044453F" w:rsidRDefault="0044453F" w:rsidP="00F16FB0">
      <w:pPr>
        <w:ind w:right="-46"/>
      </w:pPr>
    </w:p>
    <w:p w14:paraId="29F2A6F1" w14:textId="5608E9ED" w:rsidR="0044453F" w:rsidRDefault="0044453F" w:rsidP="0044453F">
      <w:pPr>
        <w:keepNext/>
        <w:ind w:right="-46"/>
      </w:pPr>
      <w:r w:rsidRPr="00BD7026">
        <w:lastRenderedPageBreak/>
        <w:t>London was selected as a study area based on the following reasons: London is the world premier smart city and have been consistently ranked as a top smart city</w:t>
      </w:r>
      <w:r>
        <w:t xml:space="preserve"> </w:t>
      </w:r>
      <w:r>
        <w:fldChar w:fldCharType="begin"/>
      </w:r>
      <w:r>
        <w:instrText xml:space="preserve"> ADDIN ZOTERO_ITEM CSL_CITATION {"citationID":"xMpNcYuh","properties":{"formattedCitation":"[22]","plainCitation":"[22]","noteIndex":0},"citationItems":[{"id":121,"uris":["http://zotero.org/users/7567862/items/R8JPDAIY"],"uri":["http://zotero.org/users/7567862/items/R8JPDAIY"],"itemData":{"id":121,"type":"webpage","title":"IESE Cities in Motion Index 2020 | Cities in Motion","URL":"https://blog.iese.edu/cities-challenges-and-management/2020/10/27/iese-cities-in-motion-index-2020/","accessed":{"date-parts":[["2021",4,17]]}}}],"schema":"https://github.com/citation-style-language/schema/raw/master/csl-citation.json"} </w:instrText>
      </w:r>
      <w:r>
        <w:fldChar w:fldCharType="separate"/>
      </w:r>
      <w:r w:rsidRPr="00F54D0C">
        <w:t>[22]</w:t>
      </w:r>
      <w:r>
        <w:fldChar w:fldCharType="end"/>
      </w:r>
      <w:r w:rsidRPr="00BD7026">
        <w:t xml:space="preserve">, </w:t>
      </w:r>
      <w:r>
        <w:t>Greater London Authority (GLA)</w:t>
      </w:r>
      <w:r w:rsidRPr="00BD7026">
        <w:t xml:space="preserve"> </w:t>
      </w:r>
      <w:r>
        <w:t>h</w:t>
      </w:r>
      <w:r w:rsidRPr="00BD7026">
        <w:t xml:space="preserve">as a robust blueprint </w:t>
      </w:r>
      <w:r>
        <w:t xml:space="preserve">and smart city plan </w:t>
      </w:r>
      <w:r>
        <w:fldChar w:fldCharType="begin"/>
      </w:r>
      <w:r>
        <w:instrText xml:space="preserve"> ADDIN ZOTERO_ITEM CSL_CITATION {"citationID":"Rb6oZ7JF","properties":{"formattedCitation":"[44]","plainCitation":"[44]","noteIndex":0},"citationItems":[{"id":341,"uris":["http://zotero.org/users/7567862/items/EB53CP2K"],"uri":["http://zotero.org/users/7567862/items/EB53CP2K"],"itemData":{"id":341,"type":"webpage","abstract":"The Mayor has launched Smarter London Together - his roadmap to make London ‘the smartest city in the world’.","container-title":"London City Hall","language":"en-GB","title":"Smarter London Together","URL":"https://www.london.gov.uk//what-we-do/business-and-economy/supporting-londons-sectors/smart-london/smarter-london-together","accessed":{"date-parts":[["2021",5,21]]},"issued":{"date-parts":[["2018",6,7]]}}}],"schema":"https://github.com/citation-style-language/schema/raw/master/csl-citation.json"} </w:instrText>
      </w:r>
      <w:r>
        <w:fldChar w:fldCharType="separate"/>
      </w:r>
      <w:r w:rsidRPr="00BD7026">
        <w:t>[44]</w:t>
      </w:r>
      <w:r>
        <w:fldChar w:fldCharType="end"/>
      </w:r>
      <w:r>
        <w:t xml:space="preserve"> and London has a robust open data platform in London Data Store </w:t>
      </w:r>
      <w:r>
        <w:fldChar w:fldCharType="begin"/>
      </w:r>
      <w:r>
        <w:instrText xml:space="preserve"> ADDIN ZOTERO_ITEM CSL_CITATION {"citationID":"rxBItFp7","properties":{"formattedCitation":"[45]","plainCitation":"[45]","noteIndex":0},"citationItems":[{"id":339,"uris":["http://zotero.org/users/7567862/items/6JLPJDT2"],"uri":["http://zotero.org/users/7567862/items/6JLPJDT2"],"itemData":{"id":339,"type":"webpage","title":"London Datastore – Greater London Authority","URL":"https://data.london.gov.uk/","accessed":{"date-parts":[["2021",5,21]]}}}],"schema":"https://github.com/citation-style-language/schema/raw/master/csl-citation.json"} </w:instrText>
      </w:r>
      <w:r>
        <w:fldChar w:fldCharType="separate"/>
      </w:r>
      <w:r w:rsidRPr="00BD7026">
        <w:t>[45]</w:t>
      </w:r>
      <w:r>
        <w:fldChar w:fldCharType="end"/>
      </w:r>
      <w:r>
        <w:t xml:space="preserve">. </w:t>
      </w:r>
      <w:r w:rsidRPr="00D84628">
        <w:t xml:space="preserve">London´s plan sets out to transform London as a leading smart city in the world, </w:t>
      </w:r>
      <w:r>
        <w:t xml:space="preserve">which is articulated in their five (5) mission statement: </w:t>
      </w:r>
    </w:p>
    <w:p w14:paraId="5CFB46BD" w14:textId="77777777" w:rsidR="0044453F" w:rsidRPr="00D84628" w:rsidRDefault="0044453F" w:rsidP="0044453F">
      <w:pPr>
        <w:pStyle w:val="ListParagraph"/>
        <w:numPr>
          <w:ilvl w:val="0"/>
          <w:numId w:val="24"/>
        </w:numPr>
        <w:spacing w:line="360" w:lineRule="auto"/>
        <w:ind w:right="-46" w:firstLine="0"/>
        <w:rPr>
          <w:sz w:val="28"/>
          <w:szCs w:val="28"/>
        </w:rPr>
      </w:pPr>
      <w:r w:rsidRPr="00D84628">
        <w:rPr>
          <w:b/>
          <w:bCs/>
          <w:sz w:val="24"/>
          <w:szCs w:val="24"/>
        </w:rPr>
        <w:t>Mission 1:</w:t>
      </w:r>
      <w:r w:rsidRPr="00D84628">
        <w:rPr>
          <w:sz w:val="24"/>
          <w:szCs w:val="24"/>
        </w:rPr>
        <w:t xml:space="preserve"> More user-designed service</w:t>
      </w:r>
    </w:p>
    <w:p w14:paraId="2ED59CAC" w14:textId="0262B880" w:rsidR="0044453F" w:rsidRPr="00D84628" w:rsidRDefault="0044453F" w:rsidP="0044453F">
      <w:pPr>
        <w:pStyle w:val="ListParagraph"/>
        <w:numPr>
          <w:ilvl w:val="0"/>
          <w:numId w:val="24"/>
        </w:numPr>
        <w:spacing w:line="360" w:lineRule="auto"/>
        <w:ind w:right="-46" w:firstLine="0"/>
        <w:rPr>
          <w:sz w:val="24"/>
          <w:szCs w:val="24"/>
        </w:rPr>
      </w:pPr>
      <w:r w:rsidRPr="00D84628">
        <w:rPr>
          <w:b/>
          <w:bCs/>
          <w:sz w:val="24"/>
          <w:szCs w:val="24"/>
        </w:rPr>
        <w:t>Mission 2:</w:t>
      </w:r>
      <w:r w:rsidRPr="00D84628">
        <w:rPr>
          <w:sz w:val="24"/>
          <w:szCs w:val="24"/>
        </w:rPr>
        <w:t xml:space="preserve"> Strike a new deal for city data</w:t>
      </w:r>
    </w:p>
    <w:p w14:paraId="53E84E6C" w14:textId="77777777" w:rsidR="0044453F" w:rsidRPr="00D84628" w:rsidRDefault="0044453F" w:rsidP="0044453F">
      <w:pPr>
        <w:pStyle w:val="ListParagraph"/>
        <w:numPr>
          <w:ilvl w:val="0"/>
          <w:numId w:val="24"/>
        </w:numPr>
        <w:spacing w:line="360" w:lineRule="auto"/>
        <w:ind w:right="-46" w:firstLine="0"/>
        <w:rPr>
          <w:sz w:val="24"/>
          <w:szCs w:val="24"/>
        </w:rPr>
      </w:pPr>
      <w:r w:rsidRPr="00D84628">
        <w:rPr>
          <w:b/>
          <w:bCs/>
          <w:sz w:val="24"/>
          <w:szCs w:val="24"/>
        </w:rPr>
        <w:t>Mission 3:</w:t>
      </w:r>
      <w:r w:rsidRPr="00D84628">
        <w:rPr>
          <w:sz w:val="24"/>
          <w:szCs w:val="24"/>
        </w:rPr>
        <w:t xml:space="preserve"> World-class connectivity and smarter streets</w:t>
      </w:r>
    </w:p>
    <w:p w14:paraId="12155A35" w14:textId="77777777" w:rsidR="0044453F" w:rsidRPr="00D84628" w:rsidRDefault="0044453F" w:rsidP="0044453F">
      <w:pPr>
        <w:pStyle w:val="ListParagraph"/>
        <w:numPr>
          <w:ilvl w:val="0"/>
          <w:numId w:val="24"/>
        </w:numPr>
        <w:spacing w:line="360" w:lineRule="auto"/>
        <w:ind w:right="-46" w:firstLine="0"/>
        <w:rPr>
          <w:sz w:val="24"/>
          <w:szCs w:val="24"/>
        </w:rPr>
      </w:pPr>
      <w:r w:rsidRPr="00D84628">
        <w:rPr>
          <w:b/>
          <w:bCs/>
          <w:sz w:val="24"/>
          <w:szCs w:val="24"/>
        </w:rPr>
        <w:t>Mission 4:</w:t>
      </w:r>
      <w:r w:rsidRPr="00D84628">
        <w:rPr>
          <w:sz w:val="24"/>
          <w:szCs w:val="24"/>
        </w:rPr>
        <w:t xml:space="preserve"> Enhance digital leadership and skills</w:t>
      </w:r>
    </w:p>
    <w:p w14:paraId="583255FB" w14:textId="77777777" w:rsidR="0044453F" w:rsidRPr="00D84628" w:rsidRDefault="0044453F" w:rsidP="0044453F">
      <w:pPr>
        <w:pStyle w:val="ListParagraph"/>
        <w:numPr>
          <w:ilvl w:val="0"/>
          <w:numId w:val="24"/>
        </w:numPr>
        <w:spacing w:line="360" w:lineRule="auto"/>
        <w:ind w:right="-46" w:firstLine="0"/>
        <w:rPr>
          <w:sz w:val="24"/>
          <w:szCs w:val="24"/>
        </w:rPr>
      </w:pPr>
      <w:r w:rsidRPr="00D84628">
        <w:rPr>
          <w:b/>
          <w:bCs/>
          <w:sz w:val="24"/>
          <w:szCs w:val="24"/>
        </w:rPr>
        <w:t>Mission 5:</w:t>
      </w:r>
      <w:r w:rsidRPr="00D84628">
        <w:rPr>
          <w:sz w:val="24"/>
          <w:szCs w:val="24"/>
        </w:rPr>
        <w:t xml:space="preserve"> Improve city-wide collaboration</w:t>
      </w:r>
    </w:p>
    <w:p w14:paraId="792F62EA" w14:textId="77777777" w:rsidR="0044453F" w:rsidRDefault="0044453F" w:rsidP="00F16FB0">
      <w:pPr>
        <w:ind w:right="-46"/>
      </w:pPr>
    </w:p>
    <w:p w14:paraId="3A884E33" w14:textId="30111EB9" w:rsidR="00F16FB0" w:rsidRDefault="00F16FB0" w:rsidP="00F16FB0">
      <w:pPr>
        <w:pStyle w:val="BodyText"/>
        <w:ind w:right="-46"/>
      </w:pPr>
    </w:p>
    <w:p w14:paraId="48935A91" w14:textId="157631CB" w:rsidR="00F50170" w:rsidRDefault="00F50170" w:rsidP="00F16FB0">
      <w:pPr>
        <w:pStyle w:val="BodyText"/>
        <w:spacing w:line="360" w:lineRule="auto"/>
        <w:ind w:right="-46"/>
        <w:jc w:val="both"/>
      </w:pPr>
    </w:p>
    <w:p w14:paraId="0D867F09" w14:textId="07B7BFFD" w:rsidR="00F16FB0" w:rsidRDefault="00F16FB0" w:rsidP="00F16FB0">
      <w:pPr>
        <w:pStyle w:val="Heading1"/>
        <w:tabs>
          <w:tab w:val="clear" w:pos="432"/>
          <w:tab w:val="num" w:pos="0"/>
        </w:tabs>
        <w:ind w:left="0" w:hanging="720"/>
        <w:rPr>
          <w:lang w:val="en-US"/>
        </w:rPr>
      </w:pPr>
      <w:bookmarkStart w:id="46" w:name="_Toc72522511"/>
      <w:r>
        <w:rPr>
          <w:lang w:val="en-US"/>
        </w:rPr>
        <w:t>Methodology</w:t>
      </w:r>
      <w:bookmarkEnd w:id="46"/>
    </w:p>
    <w:p w14:paraId="7D69A5A4" w14:textId="368D0A8C" w:rsidR="00245973" w:rsidRDefault="00F16FB0" w:rsidP="00F16FB0">
      <w:pPr>
        <w:pStyle w:val="BodyText"/>
        <w:spacing w:line="360" w:lineRule="auto"/>
        <w:ind w:right="-46"/>
        <w:jc w:val="both"/>
      </w:pPr>
      <w:r>
        <w:t xml:space="preserve">The aim </w:t>
      </w:r>
      <w:proofErr w:type="gramStart"/>
      <w:r>
        <w:t>of  this</w:t>
      </w:r>
      <w:proofErr w:type="gramEnd"/>
      <w:r>
        <w:t xml:space="preserve"> study is to new technology to understand the real estate market. Our main strategy is to develop a </w:t>
      </w:r>
      <w:proofErr w:type="gramStart"/>
      <w:r>
        <w:t>data mining / machine learning techniques</w:t>
      </w:r>
      <w:proofErr w:type="gramEnd"/>
      <w:r>
        <w:t xml:space="preserve"> to forecast housing price</w:t>
      </w:r>
      <w:r w:rsidR="00311B9B">
        <w:t xml:space="preserve">. </w:t>
      </w:r>
      <w:r>
        <w:t>This forecast model can be used to identify key opportunities areas for real estate investment, regeneration policy and housing strategies.</w:t>
      </w:r>
      <w:r w:rsidR="00311B9B">
        <w:t xml:space="preserve"> </w:t>
      </w:r>
      <w:r w:rsidR="00245973">
        <w:t>This would help policymakers</w:t>
      </w:r>
      <w:r w:rsidR="00311B9B">
        <w:t xml:space="preserve"> make long term strategies, </w:t>
      </w:r>
      <w:r w:rsidR="00EE4A94">
        <w:t xml:space="preserve">private citizens making financial plans for personal real estate investment and private sector to </w:t>
      </w:r>
      <w:r w:rsidR="001C3577">
        <w:t xml:space="preserve">use the model to make decision on capital investment and business </w:t>
      </w:r>
      <w:r w:rsidR="00AE0D20">
        <w:t xml:space="preserve">strategies accordingly. </w:t>
      </w:r>
    </w:p>
    <w:p w14:paraId="4D92D403" w14:textId="44D9ECB6" w:rsidR="00A95549" w:rsidRDefault="00A95549" w:rsidP="00F16FB0">
      <w:pPr>
        <w:pStyle w:val="BodyText"/>
        <w:spacing w:line="360" w:lineRule="auto"/>
        <w:ind w:right="-46"/>
        <w:jc w:val="both"/>
      </w:pPr>
    </w:p>
    <w:p w14:paraId="0550F407" w14:textId="23CF58F9" w:rsidR="007530A9" w:rsidRDefault="007530A9" w:rsidP="00AE0D20">
      <w:pPr>
        <w:keepNext/>
        <w:ind w:right="-46" w:firstLine="363"/>
        <w:rPr>
          <w:lang w:val="en-GB"/>
        </w:rPr>
      </w:pPr>
      <w:r>
        <w:rPr>
          <w:lang w:val="en-GB"/>
        </w:rPr>
        <w:t xml:space="preserve">The idea was to extract data from </w:t>
      </w:r>
      <w:r w:rsidR="00AE0D20">
        <w:rPr>
          <w:lang w:val="en-GB"/>
        </w:rPr>
        <w:t>open data</w:t>
      </w:r>
      <w:r>
        <w:rPr>
          <w:lang w:val="en-GB"/>
        </w:rPr>
        <w:t xml:space="preserve"> </w:t>
      </w:r>
      <w:r w:rsidR="00AE0D20">
        <w:rPr>
          <w:lang w:val="en-GB"/>
        </w:rPr>
        <w:t>platform</w:t>
      </w:r>
      <w:r w:rsidR="00221B96">
        <w:rPr>
          <w:lang w:val="en-GB"/>
        </w:rPr>
        <w:t>, transform data from various sources into a readable format</w:t>
      </w:r>
      <w:r w:rsidR="007448A6">
        <w:rPr>
          <w:lang w:val="en-GB"/>
        </w:rPr>
        <w:t xml:space="preserve"> using several algorithm and techniques for data pre-</w:t>
      </w:r>
      <w:r w:rsidR="007448A6">
        <w:rPr>
          <w:lang w:val="en-GB"/>
        </w:rPr>
        <w:lastRenderedPageBreak/>
        <w:t xml:space="preserve">processing, </w:t>
      </w:r>
      <w:r w:rsidR="00F65AE1">
        <w:rPr>
          <w:lang w:val="en-GB"/>
        </w:rPr>
        <w:t xml:space="preserve">mining and then data visualization. For this project, three main </w:t>
      </w:r>
      <w:r w:rsidR="009C38F3">
        <w:rPr>
          <w:lang w:val="en-GB"/>
        </w:rPr>
        <w:t xml:space="preserve">tasks </w:t>
      </w:r>
      <w:proofErr w:type="gramStart"/>
      <w:r w:rsidR="009C38F3">
        <w:rPr>
          <w:lang w:val="en-GB"/>
        </w:rPr>
        <w:t>is</w:t>
      </w:r>
      <w:proofErr w:type="gramEnd"/>
      <w:r w:rsidR="009C38F3">
        <w:rPr>
          <w:lang w:val="en-GB"/>
        </w:rPr>
        <w:t xml:space="preserve"> aligned to achieve the desired output:</w:t>
      </w:r>
    </w:p>
    <w:p w14:paraId="19726B14" w14:textId="06A0FE22" w:rsidR="004504BD" w:rsidRDefault="004504BD" w:rsidP="004504BD">
      <w:pPr>
        <w:pStyle w:val="ListParagraph"/>
        <w:keepNext/>
        <w:spacing w:line="276" w:lineRule="auto"/>
        <w:ind w:left="1083" w:right="-46"/>
        <w:rPr>
          <w:lang w:val="en-GB"/>
        </w:rPr>
      </w:pPr>
    </w:p>
    <w:p w14:paraId="7A1D49B5" w14:textId="73C7C833" w:rsidR="009C38F3" w:rsidRDefault="009C38F3" w:rsidP="008235AE">
      <w:pPr>
        <w:pStyle w:val="ListParagraph"/>
        <w:keepNext/>
        <w:numPr>
          <w:ilvl w:val="0"/>
          <w:numId w:val="28"/>
        </w:numPr>
        <w:spacing w:line="276" w:lineRule="auto"/>
        <w:ind w:right="-46"/>
        <w:rPr>
          <w:lang w:val="en-GB"/>
        </w:rPr>
      </w:pPr>
      <w:r>
        <w:rPr>
          <w:lang w:val="en-GB"/>
        </w:rPr>
        <w:t xml:space="preserve">Data </w:t>
      </w:r>
      <w:r w:rsidR="00E046DC">
        <w:rPr>
          <w:lang w:val="en-GB"/>
        </w:rPr>
        <w:t>Gathering and Selection</w:t>
      </w:r>
    </w:p>
    <w:p w14:paraId="525840F7" w14:textId="6ECE5861" w:rsidR="004504BD" w:rsidRDefault="004504BD" w:rsidP="008235AE">
      <w:pPr>
        <w:pStyle w:val="ListParagraph"/>
        <w:keepNext/>
        <w:numPr>
          <w:ilvl w:val="0"/>
          <w:numId w:val="28"/>
        </w:numPr>
        <w:spacing w:line="276" w:lineRule="auto"/>
        <w:ind w:right="-46"/>
        <w:rPr>
          <w:lang w:val="en-GB"/>
        </w:rPr>
      </w:pPr>
      <w:r>
        <w:rPr>
          <w:lang w:val="en-GB"/>
        </w:rPr>
        <w:t>Prelim EDA</w:t>
      </w:r>
    </w:p>
    <w:p w14:paraId="14AE5803" w14:textId="0FFDCF1A" w:rsidR="009C38F3" w:rsidRDefault="00F55BFF" w:rsidP="008235AE">
      <w:pPr>
        <w:pStyle w:val="ListParagraph"/>
        <w:keepNext/>
        <w:numPr>
          <w:ilvl w:val="0"/>
          <w:numId w:val="28"/>
        </w:numPr>
        <w:spacing w:line="276" w:lineRule="auto"/>
        <w:ind w:right="-46"/>
        <w:rPr>
          <w:lang w:val="en-GB"/>
        </w:rPr>
      </w:pPr>
      <w:r>
        <w:rPr>
          <w:lang w:val="en-GB"/>
        </w:rPr>
        <w:t>Data Pre-processing</w:t>
      </w:r>
      <w:r w:rsidR="00E046DC">
        <w:rPr>
          <w:lang w:val="en-GB"/>
        </w:rPr>
        <w:t xml:space="preserve"> and Transformation</w:t>
      </w:r>
    </w:p>
    <w:p w14:paraId="18ADA6D0" w14:textId="540A2072" w:rsidR="00F55BFF" w:rsidRPr="009C38F3" w:rsidRDefault="00F55BFF" w:rsidP="008235AE">
      <w:pPr>
        <w:pStyle w:val="ListParagraph"/>
        <w:keepNext/>
        <w:numPr>
          <w:ilvl w:val="0"/>
          <w:numId w:val="28"/>
        </w:numPr>
        <w:spacing w:line="276" w:lineRule="auto"/>
        <w:ind w:right="-46"/>
        <w:rPr>
          <w:lang w:val="en-GB"/>
        </w:rPr>
      </w:pPr>
      <w:r>
        <w:rPr>
          <w:lang w:val="en-GB"/>
        </w:rPr>
        <w:t xml:space="preserve">Model Selection for </w:t>
      </w:r>
      <w:r w:rsidR="008235AE">
        <w:rPr>
          <w:lang w:val="en-GB"/>
        </w:rPr>
        <w:t xml:space="preserve">Prediction </w:t>
      </w:r>
    </w:p>
    <w:p w14:paraId="652D5435" w14:textId="542A83AE" w:rsidR="00A95549" w:rsidRDefault="00F64702" w:rsidP="004504BD">
      <w:pPr>
        <w:pStyle w:val="Heading2"/>
        <w:spacing w:line="360" w:lineRule="auto"/>
        <w:ind w:right="-46"/>
        <w:jc w:val="both"/>
        <w:rPr>
          <w:lang w:val="en-US"/>
        </w:rPr>
      </w:pPr>
      <w:bookmarkStart w:id="47" w:name="_Toc72522512"/>
      <w:r w:rsidRPr="00EC283F">
        <w:rPr>
          <w:lang w:val="en-US"/>
        </w:rPr>
        <w:t>Data</w:t>
      </w:r>
      <w:r w:rsidR="00D72913">
        <w:rPr>
          <w:lang w:val="en-US"/>
        </w:rPr>
        <w:t xml:space="preserve"> Extraction</w:t>
      </w:r>
      <w:bookmarkEnd w:id="47"/>
      <w:r w:rsidR="00D72913">
        <w:rPr>
          <w:lang w:val="en-US"/>
        </w:rPr>
        <w:t xml:space="preserve"> </w:t>
      </w:r>
    </w:p>
    <w:p w14:paraId="2F4CF047" w14:textId="4CFDE3F7" w:rsidR="00F16FB0" w:rsidRPr="00374255" w:rsidRDefault="0044224F" w:rsidP="00F16FB0">
      <w:pPr>
        <w:rPr>
          <w:lang w:val="en-GB"/>
        </w:rPr>
      </w:pPr>
      <w:r>
        <w:rPr>
          <w:noProof/>
          <w:lang w:val="en-US"/>
        </w:rPr>
        <mc:AlternateContent>
          <mc:Choice Requires="wpg">
            <w:drawing>
              <wp:anchor distT="0" distB="0" distL="114300" distR="114300" simplePos="0" relativeHeight="251712000" behindDoc="0" locked="0" layoutInCell="1" allowOverlap="1" wp14:anchorId="431F4EF3" wp14:editId="5D387202">
                <wp:simplePos x="0" y="0"/>
                <wp:positionH relativeFrom="column">
                  <wp:posOffset>-247287</wp:posOffset>
                </wp:positionH>
                <wp:positionV relativeFrom="paragraph">
                  <wp:posOffset>1705701</wp:posOffset>
                </wp:positionV>
                <wp:extent cx="6275342" cy="4560570"/>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6275342" cy="4560570"/>
                          <a:chOff x="0" y="0"/>
                          <a:chExt cx="6275342" cy="4560570"/>
                        </a:xfrm>
                      </wpg:grpSpPr>
                      <wps:wsp>
                        <wps:cNvPr id="217" name="Text Box 2"/>
                        <wps:cNvSpPr txBox="1">
                          <a:spLocks noChangeArrowheads="1"/>
                        </wps:cNvSpPr>
                        <wps:spPr bwMode="auto">
                          <a:xfrm>
                            <a:off x="4033157" y="0"/>
                            <a:ext cx="2242185" cy="4560570"/>
                          </a:xfrm>
                          <a:prstGeom prst="rect">
                            <a:avLst/>
                          </a:prstGeom>
                          <a:solidFill>
                            <a:srgbClr val="FFFFFF"/>
                          </a:solidFill>
                          <a:ln w="9525">
                            <a:noFill/>
                            <a:miter lim="800000"/>
                            <a:headEnd/>
                            <a:tailEnd/>
                          </a:ln>
                        </wps:spPr>
                        <wps:txbx>
                          <w:txbxContent>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2680"/>
                                <w:gridCol w:w="81"/>
                              </w:tblGrid>
                              <w:tr w:rsidR="004504BD" w:rsidRPr="00E1407A" w14:paraId="3AE679DE" w14:textId="77777777" w:rsidTr="00A44F0D">
                                <w:trPr>
                                  <w:tblCellSpacing w:w="15" w:type="dxa"/>
                                </w:trPr>
                                <w:tc>
                                  <w:tcPr>
                                    <w:tcW w:w="0" w:type="auto"/>
                                    <w:shd w:val="clear" w:color="auto" w:fill="FFFFFF"/>
                                    <w:vAlign w:val="center"/>
                                    <w:hideMark/>
                                  </w:tcPr>
                                  <w:p w14:paraId="58631F59" w14:textId="59A493BB" w:rsidR="004504BD" w:rsidRPr="00E1407A" w:rsidRDefault="004504BD" w:rsidP="00453964">
                                    <w:pPr>
                                      <w:numPr>
                                        <w:ilvl w:val="0"/>
                                        <w:numId w:val="30"/>
                                      </w:numPr>
                                      <w:spacing w:before="100" w:beforeAutospacing="1" w:after="24" w:line="240" w:lineRule="auto"/>
                                      <w:jc w:val="left"/>
                                      <w:rPr>
                                        <w:rFonts w:ascii="Arial" w:hAnsi="Arial" w:cs="Arial"/>
                                        <w:sz w:val="16"/>
                                        <w:szCs w:val="16"/>
                                        <w:lang w:val="en-GB" w:eastAsia="en-GB"/>
                                      </w:rPr>
                                    </w:pPr>
                                    <w:hyperlink r:id="rId31" w:tooltip="London Borough of Lambeth" w:history="1">
                                      <w:r w:rsidRPr="00E1407A">
                                        <w:rPr>
                                          <w:rStyle w:val="Hyperlink"/>
                                          <w:rFonts w:cs="Arial"/>
                                          <w:color w:val="auto"/>
                                          <w:sz w:val="16"/>
                                          <w:szCs w:val="16"/>
                                        </w:rPr>
                                        <w:t>City of London</w:t>
                                      </w:r>
                                    </w:hyperlink>
                                    <w:r w:rsidRPr="00E1407A">
                                      <w:rPr>
                                        <w:rFonts w:ascii="Arial" w:hAnsi="Arial" w:cs="Arial"/>
                                        <w:sz w:val="16"/>
                                        <w:szCs w:val="16"/>
                                      </w:rPr>
                                      <w:t> </w:t>
                                    </w:r>
                                  </w:p>
                                  <w:p w14:paraId="6DB6838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32" w:tooltip="City of Westminster" w:history="1">
                                      <w:r w:rsidRPr="00E1407A">
                                        <w:rPr>
                                          <w:rStyle w:val="Hyperlink"/>
                                          <w:rFonts w:cs="Arial"/>
                                          <w:color w:val="auto"/>
                                          <w:sz w:val="16"/>
                                          <w:szCs w:val="16"/>
                                        </w:rPr>
                                        <w:t>City of Westminster</w:t>
                                      </w:r>
                                    </w:hyperlink>
                                  </w:p>
                                  <w:p w14:paraId="0DDFD477"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33" w:tooltip="Royal Borough of Kensington and Chelsea" w:history="1">
                                      <w:r w:rsidRPr="00E1407A">
                                        <w:rPr>
                                          <w:rStyle w:val="Hyperlink"/>
                                          <w:rFonts w:cs="Arial"/>
                                          <w:color w:val="auto"/>
                                          <w:sz w:val="16"/>
                                          <w:szCs w:val="16"/>
                                        </w:rPr>
                                        <w:t>Kensington and Chelsea</w:t>
                                      </w:r>
                                    </w:hyperlink>
                                  </w:p>
                                  <w:p w14:paraId="5EE6A295" w14:textId="4C1BED88"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34" w:history="1">
                                      <w:r w:rsidRPr="00E1407A">
                                        <w:rPr>
                                          <w:rStyle w:val="Hyperlink"/>
                                          <w:rFonts w:cs="Arial"/>
                                          <w:color w:val="auto"/>
                                          <w:sz w:val="16"/>
                                          <w:szCs w:val="16"/>
                                        </w:rPr>
                                        <w:t>Hammersmith and Fulham</w:t>
                                      </w:r>
                                    </w:hyperlink>
                                  </w:p>
                                  <w:p w14:paraId="50F827A9"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35" w:tooltip="London Borough of Wandsworth" w:history="1">
                                      <w:r w:rsidRPr="00E1407A">
                                        <w:rPr>
                                          <w:rStyle w:val="Hyperlink"/>
                                          <w:rFonts w:cs="Arial"/>
                                          <w:color w:val="auto"/>
                                          <w:sz w:val="16"/>
                                          <w:szCs w:val="16"/>
                                        </w:rPr>
                                        <w:t>Wandsworth</w:t>
                                      </w:r>
                                    </w:hyperlink>
                                  </w:p>
                                  <w:p w14:paraId="5B16700F"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36" w:history="1">
                                      <w:r w:rsidRPr="00E1407A">
                                        <w:rPr>
                                          <w:rStyle w:val="Hyperlink"/>
                                          <w:rFonts w:cs="Arial"/>
                                          <w:color w:val="auto"/>
                                          <w:sz w:val="16"/>
                                          <w:szCs w:val="16"/>
                                        </w:rPr>
                                        <w:t>Lambeth</w:t>
                                      </w:r>
                                    </w:hyperlink>
                                  </w:p>
                                  <w:p w14:paraId="06D5DE59"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37" w:tooltip="London Borough of Southwark" w:history="1">
                                      <w:r w:rsidRPr="00E1407A">
                                        <w:rPr>
                                          <w:rStyle w:val="Hyperlink"/>
                                          <w:rFonts w:cs="Arial"/>
                                          <w:color w:val="auto"/>
                                          <w:sz w:val="16"/>
                                          <w:szCs w:val="16"/>
                                        </w:rPr>
                                        <w:t>Southwark</w:t>
                                      </w:r>
                                    </w:hyperlink>
                                  </w:p>
                                  <w:p w14:paraId="55BFA937"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38" w:history="1">
                                      <w:r w:rsidRPr="00E1407A">
                                        <w:rPr>
                                          <w:rStyle w:val="Hyperlink"/>
                                          <w:rFonts w:cs="Arial"/>
                                          <w:color w:val="auto"/>
                                          <w:sz w:val="16"/>
                                          <w:szCs w:val="16"/>
                                        </w:rPr>
                                        <w:t>Tower Hamlets</w:t>
                                      </w:r>
                                    </w:hyperlink>
                                  </w:p>
                                  <w:p w14:paraId="34CB754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39" w:tooltip="London Borough of Hackney" w:history="1">
                                      <w:r w:rsidRPr="00E1407A">
                                        <w:rPr>
                                          <w:rStyle w:val="Hyperlink"/>
                                          <w:rFonts w:cs="Arial"/>
                                          <w:color w:val="auto"/>
                                          <w:sz w:val="16"/>
                                          <w:szCs w:val="16"/>
                                        </w:rPr>
                                        <w:t>Hackney</w:t>
                                      </w:r>
                                    </w:hyperlink>
                                  </w:p>
                                  <w:p w14:paraId="7C5E0305" w14:textId="77777777" w:rsidR="004504BD" w:rsidRPr="00E1407A" w:rsidRDefault="004504BD" w:rsidP="0044224F">
                                    <w:pPr>
                                      <w:numPr>
                                        <w:ilvl w:val="0"/>
                                        <w:numId w:val="30"/>
                                      </w:numPr>
                                      <w:spacing w:before="100" w:beforeAutospacing="1" w:after="24" w:line="240" w:lineRule="auto"/>
                                      <w:jc w:val="left"/>
                                      <w:rPr>
                                        <w:rFonts w:ascii="Arial" w:hAnsi="Arial" w:cs="Arial"/>
                                        <w:sz w:val="16"/>
                                        <w:szCs w:val="16"/>
                                      </w:rPr>
                                    </w:pPr>
                                    <w:hyperlink r:id="rId40" w:tooltip="London Borough of Islington" w:history="1">
                                      <w:r w:rsidRPr="00E1407A">
                                        <w:rPr>
                                          <w:rStyle w:val="Hyperlink"/>
                                          <w:rFonts w:cs="Arial"/>
                                          <w:color w:val="auto"/>
                                          <w:sz w:val="16"/>
                                          <w:szCs w:val="16"/>
                                        </w:rPr>
                                        <w:t>Islington</w:t>
                                      </w:r>
                                    </w:hyperlink>
                                  </w:p>
                                  <w:p w14:paraId="3DA6D0CD" w14:textId="77777777" w:rsidR="004504BD" w:rsidRPr="00E1407A" w:rsidRDefault="004504BD" w:rsidP="0044224F">
                                    <w:pPr>
                                      <w:numPr>
                                        <w:ilvl w:val="0"/>
                                        <w:numId w:val="30"/>
                                      </w:numPr>
                                      <w:spacing w:before="100" w:beforeAutospacing="1" w:after="24" w:line="240" w:lineRule="auto"/>
                                      <w:jc w:val="left"/>
                                      <w:rPr>
                                        <w:rFonts w:ascii="Arial" w:hAnsi="Arial" w:cs="Arial"/>
                                        <w:sz w:val="16"/>
                                        <w:szCs w:val="16"/>
                                      </w:rPr>
                                    </w:pPr>
                                    <w:hyperlink r:id="rId41" w:tooltip="London Borough of Camden" w:history="1">
                                      <w:r w:rsidRPr="00E1407A">
                                        <w:rPr>
                                          <w:rStyle w:val="Hyperlink"/>
                                          <w:rFonts w:cs="Arial"/>
                                          <w:color w:val="auto"/>
                                          <w:sz w:val="16"/>
                                          <w:szCs w:val="16"/>
                                        </w:rPr>
                                        <w:t>Camden</w:t>
                                      </w:r>
                                    </w:hyperlink>
                                  </w:p>
                                  <w:p w14:paraId="43A51739"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42" w:tooltip="London Borough of Brent" w:history="1">
                                      <w:r w:rsidRPr="00E1407A">
                                        <w:rPr>
                                          <w:rStyle w:val="Hyperlink"/>
                                          <w:rFonts w:cs="Arial"/>
                                          <w:color w:val="auto"/>
                                          <w:sz w:val="16"/>
                                          <w:szCs w:val="16"/>
                                        </w:rPr>
                                        <w:t>Brent</w:t>
                                      </w:r>
                                    </w:hyperlink>
                                  </w:p>
                                  <w:p w14:paraId="2F78BBE0"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43" w:tooltip="London Borough of Ealing" w:history="1">
                                      <w:r w:rsidRPr="00E1407A">
                                        <w:rPr>
                                          <w:rStyle w:val="Hyperlink"/>
                                          <w:rFonts w:cs="Arial"/>
                                          <w:color w:val="auto"/>
                                          <w:sz w:val="16"/>
                                          <w:szCs w:val="16"/>
                                        </w:rPr>
                                        <w:t>Ealing</w:t>
                                      </w:r>
                                    </w:hyperlink>
                                  </w:p>
                                  <w:p w14:paraId="45CC55DE"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44" w:tooltip="London Borough of Hounslow" w:history="1">
                                      <w:r w:rsidRPr="00E1407A">
                                        <w:rPr>
                                          <w:rStyle w:val="Hyperlink"/>
                                          <w:rFonts w:cs="Arial"/>
                                          <w:color w:val="auto"/>
                                          <w:sz w:val="16"/>
                                          <w:szCs w:val="16"/>
                                        </w:rPr>
                                        <w:t>Hounslow</w:t>
                                      </w:r>
                                    </w:hyperlink>
                                  </w:p>
                                  <w:p w14:paraId="4B070927"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45" w:tooltip="London Borough of Richmond upon Thames" w:history="1">
                                      <w:r w:rsidRPr="00E1407A">
                                        <w:rPr>
                                          <w:rStyle w:val="Hyperlink"/>
                                          <w:rFonts w:cs="Arial"/>
                                          <w:color w:val="auto"/>
                                          <w:sz w:val="16"/>
                                          <w:szCs w:val="16"/>
                                        </w:rPr>
                                        <w:t>Richmond upon Thames</w:t>
                                      </w:r>
                                    </w:hyperlink>
                                  </w:p>
                                  <w:p w14:paraId="22509686"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46" w:tooltip="Royal Borough of Kingston upon Thames" w:history="1">
                                      <w:r w:rsidRPr="00E1407A">
                                        <w:rPr>
                                          <w:rStyle w:val="Hyperlink"/>
                                          <w:rFonts w:cs="Arial"/>
                                          <w:color w:val="auto"/>
                                          <w:sz w:val="16"/>
                                          <w:szCs w:val="16"/>
                                        </w:rPr>
                                        <w:t>Kingston upon Thames</w:t>
                                      </w:r>
                                    </w:hyperlink>
                                  </w:p>
                                  <w:p w14:paraId="25D86F61" w14:textId="2EFC5B8A"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47" w:tooltip="London Borough of Merton" w:history="1">
                                      <w:r w:rsidRPr="00E1407A">
                                        <w:rPr>
                                          <w:rStyle w:val="Hyperlink"/>
                                          <w:rFonts w:cs="Arial"/>
                                          <w:color w:val="auto"/>
                                          <w:sz w:val="16"/>
                                          <w:szCs w:val="16"/>
                                        </w:rPr>
                                        <w:t>Merton</w:t>
                                      </w:r>
                                    </w:hyperlink>
                                  </w:p>
                                  <w:p w14:paraId="7B359CC0"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48" w:tooltip="London Borough of Sutton" w:history="1">
                                      <w:r w:rsidRPr="00E1407A">
                                        <w:rPr>
                                          <w:rStyle w:val="Hyperlink"/>
                                          <w:rFonts w:cs="Arial"/>
                                          <w:color w:val="auto"/>
                                          <w:sz w:val="16"/>
                                          <w:szCs w:val="16"/>
                                        </w:rPr>
                                        <w:t>Sutton</w:t>
                                      </w:r>
                                    </w:hyperlink>
                                  </w:p>
                                  <w:p w14:paraId="52CB5AA6"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49" w:tooltip="London Borough of Croydon" w:history="1">
                                      <w:r w:rsidRPr="00E1407A">
                                        <w:rPr>
                                          <w:rStyle w:val="Hyperlink"/>
                                          <w:rFonts w:cs="Arial"/>
                                          <w:color w:val="auto"/>
                                          <w:sz w:val="16"/>
                                          <w:szCs w:val="16"/>
                                        </w:rPr>
                                        <w:t>Croydon</w:t>
                                      </w:r>
                                    </w:hyperlink>
                                  </w:p>
                                  <w:p w14:paraId="5E617788"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0" w:tooltip="London Borough of Bromley" w:history="1">
                                      <w:r w:rsidRPr="00E1407A">
                                        <w:rPr>
                                          <w:rStyle w:val="Hyperlink"/>
                                          <w:rFonts w:cs="Arial"/>
                                          <w:color w:val="auto"/>
                                          <w:sz w:val="16"/>
                                          <w:szCs w:val="16"/>
                                        </w:rPr>
                                        <w:t>Bromley</w:t>
                                      </w:r>
                                    </w:hyperlink>
                                  </w:p>
                                  <w:p w14:paraId="5C338574"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1" w:tooltip="London Borough of Lewisham" w:history="1">
                                      <w:r w:rsidRPr="00E1407A">
                                        <w:rPr>
                                          <w:rStyle w:val="Hyperlink"/>
                                          <w:rFonts w:cs="Arial"/>
                                          <w:color w:val="auto"/>
                                          <w:sz w:val="16"/>
                                          <w:szCs w:val="16"/>
                                        </w:rPr>
                                        <w:t>Lewisham</w:t>
                                      </w:r>
                                    </w:hyperlink>
                                  </w:p>
                                  <w:p w14:paraId="3F93A64E"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2" w:tooltip="Royal Borough of Greenwich" w:history="1">
                                      <w:r w:rsidRPr="00E1407A">
                                        <w:rPr>
                                          <w:rStyle w:val="Hyperlink"/>
                                          <w:rFonts w:cs="Arial"/>
                                          <w:color w:val="auto"/>
                                          <w:sz w:val="16"/>
                                          <w:szCs w:val="16"/>
                                        </w:rPr>
                                        <w:t>Greenwich</w:t>
                                      </w:r>
                                    </w:hyperlink>
                                  </w:p>
                                  <w:p w14:paraId="1E5FDF25"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3" w:tooltip="London Borough of Bexley" w:history="1">
                                      <w:r w:rsidRPr="00E1407A">
                                        <w:rPr>
                                          <w:rStyle w:val="Hyperlink"/>
                                          <w:rFonts w:cs="Arial"/>
                                          <w:color w:val="auto"/>
                                          <w:sz w:val="16"/>
                                          <w:szCs w:val="16"/>
                                        </w:rPr>
                                        <w:t>Bexley</w:t>
                                      </w:r>
                                    </w:hyperlink>
                                  </w:p>
                                  <w:p w14:paraId="5F005BFE"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4" w:tooltip="London Borough of Havering" w:history="1">
                                      <w:r w:rsidRPr="00E1407A">
                                        <w:rPr>
                                          <w:rStyle w:val="Hyperlink"/>
                                          <w:rFonts w:cs="Arial"/>
                                          <w:color w:val="auto"/>
                                          <w:sz w:val="16"/>
                                          <w:szCs w:val="16"/>
                                        </w:rPr>
                                        <w:t>Havering</w:t>
                                      </w:r>
                                    </w:hyperlink>
                                  </w:p>
                                  <w:p w14:paraId="2BD5F90A"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5" w:tooltip="London Borough of Barking and Dagenham" w:history="1">
                                      <w:r w:rsidRPr="00E1407A">
                                        <w:rPr>
                                          <w:rStyle w:val="Hyperlink"/>
                                          <w:rFonts w:cs="Arial"/>
                                          <w:color w:val="auto"/>
                                          <w:sz w:val="16"/>
                                          <w:szCs w:val="16"/>
                                        </w:rPr>
                                        <w:t>Barking and Dagenham</w:t>
                                      </w:r>
                                    </w:hyperlink>
                                  </w:p>
                                  <w:p w14:paraId="4ABFBF56"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6" w:tooltip="London Borough of Redbridge" w:history="1">
                                      <w:r w:rsidRPr="00E1407A">
                                        <w:rPr>
                                          <w:rStyle w:val="Hyperlink"/>
                                          <w:rFonts w:cs="Arial"/>
                                          <w:color w:val="auto"/>
                                          <w:sz w:val="16"/>
                                          <w:szCs w:val="16"/>
                                        </w:rPr>
                                        <w:t>Redbridge</w:t>
                                      </w:r>
                                    </w:hyperlink>
                                  </w:p>
                                  <w:p w14:paraId="391C23C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7" w:tooltip="London Borough of Newham" w:history="1">
                                      <w:r w:rsidRPr="00E1407A">
                                        <w:rPr>
                                          <w:rStyle w:val="Hyperlink"/>
                                          <w:rFonts w:cs="Arial"/>
                                          <w:color w:val="auto"/>
                                          <w:sz w:val="16"/>
                                          <w:szCs w:val="16"/>
                                        </w:rPr>
                                        <w:t>Newham</w:t>
                                      </w:r>
                                    </w:hyperlink>
                                  </w:p>
                                  <w:p w14:paraId="079470F8"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8" w:tooltip="London Borough of Waltham Forest" w:history="1">
                                      <w:r w:rsidRPr="00E1407A">
                                        <w:rPr>
                                          <w:rStyle w:val="Hyperlink"/>
                                          <w:rFonts w:cs="Arial"/>
                                          <w:color w:val="auto"/>
                                          <w:sz w:val="16"/>
                                          <w:szCs w:val="16"/>
                                        </w:rPr>
                                        <w:t>Waltham Forest</w:t>
                                      </w:r>
                                    </w:hyperlink>
                                  </w:p>
                                  <w:p w14:paraId="64BE830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59" w:tooltip="London Borough of Haringey" w:history="1">
                                      <w:r w:rsidRPr="00E1407A">
                                        <w:rPr>
                                          <w:rStyle w:val="Hyperlink"/>
                                          <w:rFonts w:cs="Arial"/>
                                          <w:color w:val="auto"/>
                                          <w:sz w:val="16"/>
                                          <w:szCs w:val="16"/>
                                        </w:rPr>
                                        <w:t>Haringey</w:t>
                                      </w:r>
                                    </w:hyperlink>
                                  </w:p>
                                  <w:p w14:paraId="7BB49DF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60" w:tooltip="London Borough of Enfield" w:history="1">
                                      <w:r w:rsidRPr="00E1407A">
                                        <w:rPr>
                                          <w:rStyle w:val="Hyperlink"/>
                                          <w:rFonts w:cs="Arial"/>
                                          <w:color w:val="auto"/>
                                          <w:sz w:val="16"/>
                                          <w:szCs w:val="16"/>
                                        </w:rPr>
                                        <w:t>Enfield</w:t>
                                      </w:r>
                                    </w:hyperlink>
                                  </w:p>
                                  <w:p w14:paraId="5B1C2BEC"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61" w:tooltip="London Borough of Barnet" w:history="1">
                                      <w:r w:rsidRPr="00E1407A">
                                        <w:rPr>
                                          <w:rStyle w:val="Hyperlink"/>
                                          <w:rFonts w:cs="Arial"/>
                                          <w:color w:val="auto"/>
                                          <w:sz w:val="16"/>
                                          <w:szCs w:val="16"/>
                                        </w:rPr>
                                        <w:t>Barnet</w:t>
                                      </w:r>
                                    </w:hyperlink>
                                  </w:p>
                                  <w:p w14:paraId="62CDE2DC"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62" w:tooltip="London Borough of Harrow" w:history="1">
                                      <w:r w:rsidRPr="00E1407A">
                                        <w:rPr>
                                          <w:rStyle w:val="Hyperlink"/>
                                          <w:rFonts w:cs="Arial"/>
                                          <w:color w:val="auto"/>
                                          <w:sz w:val="16"/>
                                          <w:szCs w:val="16"/>
                                        </w:rPr>
                                        <w:t>Harrow</w:t>
                                      </w:r>
                                    </w:hyperlink>
                                  </w:p>
                                  <w:p w14:paraId="09B0CAEB" w14:textId="0F8501DE"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63" w:tooltip="London Borough of Tower Hamlets" w:history="1">
                                      <w:r w:rsidRPr="00E1407A">
                                        <w:rPr>
                                          <w:rStyle w:val="Hyperlink"/>
                                          <w:rFonts w:cs="Arial"/>
                                          <w:color w:val="auto"/>
                                          <w:sz w:val="16"/>
                                          <w:szCs w:val="16"/>
                                        </w:rPr>
                                        <w:t>Hillingdon</w:t>
                                      </w:r>
                                    </w:hyperlink>
                                  </w:p>
                                </w:tc>
                                <w:tc>
                                  <w:tcPr>
                                    <w:tcW w:w="0" w:type="auto"/>
                                    <w:shd w:val="clear" w:color="auto" w:fill="FFFFFF"/>
                                    <w:vAlign w:val="center"/>
                                    <w:hideMark/>
                                  </w:tcPr>
                                  <w:p w14:paraId="79D35165" w14:textId="3F94DB74" w:rsidR="004504BD" w:rsidRPr="00E1407A" w:rsidRDefault="004504BD" w:rsidP="00440DF6">
                                    <w:pPr>
                                      <w:numPr>
                                        <w:ilvl w:val="0"/>
                                        <w:numId w:val="31"/>
                                      </w:numPr>
                                      <w:spacing w:before="100" w:beforeAutospacing="1" w:after="24" w:line="240" w:lineRule="auto"/>
                                      <w:ind w:left="1488"/>
                                      <w:jc w:val="left"/>
                                      <w:rPr>
                                        <w:rFonts w:ascii="Arial" w:hAnsi="Arial" w:cs="Arial"/>
                                        <w:sz w:val="16"/>
                                        <w:szCs w:val="16"/>
                                      </w:rPr>
                                    </w:pPr>
                                  </w:p>
                                </w:tc>
                              </w:tr>
                            </w:tbl>
                            <w:p w14:paraId="4B45256F" w14:textId="0A5438C2" w:rsidR="004504BD" w:rsidRDefault="004504BD"/>
                          </w:txbxContent>
                        </wps:txbx>
                        <wps:bodyPr rot="0" vert="horz" wrap="square" lIns="91440" tIns="45720" rIns="91440" bIns="45720" anchor="t" anchorCtr="0">
                          <a:noAutofit/>
                        </wps:bodyPr>
                      </wps:wsp>
                      <pic:pic xmlns:pic="http://schemas.openxmlformats.org/drawingml/2006/picture">
                        <pic:nvPicPr>
                          <pic:cNvPr id="12" name="Picture 12"/>
                          <pic:cNvPicPr>
                            <a:picLocks noChangeAspect="1"/>
                          </pic:cNvPicPr>
                        </pic:nvPicPr>
                        <pic:blipFill>
                          <a:blip r:embed="rId64">
                            <a:extLst>
                              <a:ext uri="{28A0092B-C50C-407E-A947-70E740481C1C}">
                                <a14:useLocalDpi xmlns:a14="http://schemas.microsoft.com/office/drawing/2010/main" val="0"/>
                              </a:ext>
                            </a:extLst>
                          </a:blip>
                          <a:srcRect/>
                          <a:stretch>
                            <a:fillRect/>
                          </a:stretch>
                        </pic:blipFill>
                        <pic:spPr bwMode="auto">
                          <a:xfrm>
                            <a:off x="0" y="65314"/>
                            <a:ext cx="4136390" cy="3264535"/>
                          </a:xfrm>
                          <a:prstGeom prst="rect">
                            <a:avLst/>
                          </a:prstGeom>
                          <a:noFill/>
                          <a:ln>
                            <a:noFill/>
                          </a:ln>
                        </pic:spPr>
                      </pic:pic>
                    </wpg:wgp>
                  </a:graphicData>
                </a:graphic>
              </wp:anchor>
            </w:drawing>
          </mc:Choice>
          <mc:Fallback>
            <w:pict>
              <v:group w14:anchorId="431F4EF3" id="Group 13" o:spid="_x0000_s1035" style="position:absolute;left:0;text-align:left;margin-left:-19.45pt;margin-top:134.3pt;width:494.1pt;height:359.1pt;z-index:251712000" coordsize="62753,45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">
                <v:shape id="Text Box 2" o:spid="_x0000_s1036" type="#_x0000_t202" style="position:absolute;left:40331;width:22422;height:45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2680"/>
                          <w:gridCol w:w="81"/>
                        </w:tblGrid>
                        <w:tr w:rsidR="004504BD" w:rsidRPr="00E1407A" w14:paraId="3AE679DE" w14:textId="77777777" w:rsidTr="00A44F0D">
                          <w:trPr>
                            <w:tblCellSpacing w:w="15" w:type="dxa"/>
                          </w:trPr>
                          <w:tc>
                            <w:tcPr>
                              <w:tcW w:w="0" w:type="auto"/>
                              <w:shd w:val="clear" w:color="auto" w:fill="FFFFFF"/>
                              <w:vAlign w:val="center"/>
                              <w:hideMark/>
                            </w:tcPr>
                            <w:p w14:paraId="58631F59" w14:textId="59A493BB" w:rsidR="004504BD" w:rsidRPr="00E1407A" w:rsidRDefault="004504BD" w:rsidP="00453964">
                              <w:pPr>
                                <w:numPr>
                                  <w:ilvl w:val="0"/>
                                  <w:numId w:val="30"/>
                                </w:numPr>
                                <w:spacing w:before="100" w:beforeAutospacing="1" w:after="24" w:line="240" w:lineRule="auto"/>
                                <w:jc w:val="left"/>
                                <w:rPr>
                                  <w:rFonts w:ascii="Arial" w:hAnsi="Arial" w:cs="Arial"/>
                                  <w:sz w:val="16"/>
                                  <w:szCs w:val="16"/>
                                  <w:lang w:val="en-GB" w:eastAsia="en-GB"/>
                                </w:rPr>
                              </w:pPr>
                              <w:hyperlink r:id="rId65" w:tooltip="London Borough of Lambeth" w:history="1">
                                <w:r w:rsidRPr="00E1407A">
                                  <w:rPr>
                                    <w:rStyle w:val="Hyperlink"/>
                                    <w:rFonts w:cs="Arial"/>
                                    <w:color w:val="auto"/>
                                    <w:sz w:val="16"/>
                                    <w:szCs w:val="16"/>
                                  </w:rPr>
                                  <w:t>City of London</w:t>
                                </w:r>
                              </w:hyperlink>
                              <w:r w:rsidRPr="00E1407A">
                                <w:rPr>
                                  <w:rFonts w:ascii="Arial" w:hAnsi="Arial" w:cs="Arial"/>
                                  <w:sz w:val="16"/>
                                  <w:szCs w:val="16"/>
                                </w:rPr>
                                <w:t> </w:t>
                              </w:r>
                            </w:p>
                            <w:p w14:paraId="6DB6838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66" w:tooltip="City of Westminster" w:history="1">
                                <w:r w:rsidRPr="00E1407A">
                                  <w:rPr>
                                    <w:rStyle w:val="Hyperlink"/>
                                    <w:rFonts w:cs="Arial"/>
                                    <w:color w:val="auto"/>
                                    <w:sz w:val="16"/>
                                    <w:szCs w:val="16"/>
                                  </w:rPr>
                                  <w:t>City of Westminster</w:t>
                                </w:r>
                              </w:hyperlink>
                            </w:p>
                            <w:p w14:paraId="0DDFD477"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67" w:tooltip="Royal Borough of Kensington and Chelsea" w:history="1">
                                <w:r w:rsidRPr="00E1407A">
                                  <w:rPr>
                                    <w:rStyle w:val="Hyperlink"/>
                                    <w:rFonts w:cs="Arial"/>
                                    <w:color w:val="auto"/>
                                    <w:sz w:val="16"/>
                                    <w:szCs w:val="16"/>
                                  </w:rPr>
                                  <w:t>Kensington and Chelsea</w:t>
                                </w:r>
                              </w:hyperlink>
                            </w:p>
                            <w:p w14:paraId="5EE6A295" w14:textId="4C1BED88"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68" w:history="1">
                                <w:r w:rsidRPr="00E1407A">
                                  <w:rPr>
                                    <w:rStyle w:val="Hyperlink"/>
                                    <w:rFonts w:cs="Arial"/>
                                    <w:color w:val="auto"/>
                                    <w:sz w:val="16"/>
                                    <w:szCs w:val="16"/>
                                  </w:rPr>
                                  <w:t>Hammersmith and Fulham</w:t>
                                </w:r>
                              </w:hyperlink>
                            </w:p>
                            <w:p w14:paraId="50F827A9"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69" w:tooltip="London Borough of Wandsworth" w:history="1">
                                <w:r w:rsidRPr="00E1407A">
                                  <w:rPr>
                                    <w:rStyle w:val="Hyperlink"/>
                                    <w:rFonts w:cs="Arial"/>
                                    <w:color w:val="auto"/>
                                    <w:sz w:val="16"/>
                                    <w:szCs w:val="16"/>
                                  </w:rPr>
                                  <w:t>Wandsworth</w:t>
                                </w:r>
                              </w:hyperlink>
                            </w:p>
                            <w:p w14:paraId="5B16700F"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70" w:history="1">
                                <w:r w:rsidRPr="00E1407A">
                                  <w:rPr>
                                    <w:rStyle w:val="Hyperlink"/>
                                    <w:rFonts w:cs="Arial"/>
                                    <w:color w:val="auto"/>
                                    <w:sz w:val="16"/>
                                    <w:szCs w:val="16"/>
                                  </w:rPr>
                                  <w:t>Lambeth</w:t>
                                </w:r>
                              </w:hyperlink>
                            </w:p>
                            <w:p w14:paraId="06D5DE59"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71" w:tooltip="London Borough of Southwark" w:history="1">
                                <w:r w:rsidRPr="00E1407A">
                                  <w:rPr>
                                    <w:rStyle w:val="Hyperlink"/>
                                    <w:rFonts w:cs="Arial"/>
                                    <w:color w:val="auto"/>
                                    <w:sz w:val="16"/>
                                    <w:szCs w:val="16"/>
                                  </w:rPr>
                                  <w:t>Southwark</w:t>
                                </w:r>
                              </w:hyperlink>
                            </w:p>
                            <w:p w14:paraId="55BFA937"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72" w:history="1">
                                <w:r w:rsidRPr="00E1407A">
                                  <w:rPr>
                                    <w:rStyle w:val="Hyperlink"/>
                                    <w:rFonts w:cs="Arial"/>
                                    <w:color w:val="auto"/>
                                    <w:sz w:val="16"/>
                                    <w:szCs w:val="16"/>
                                  </w:rPr>
                                  <w:t>Tower Hamlets</w:t>
                                </w:r>
                              </w:hyperlink>
                            </w:p>
                            <w:p w14:paraId="34CB754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73" w:tooltip="London Borough of Hackney" w:history="1">
                                <w:r w:rsidRPr="00E1407A">
                                  <w:rPr>
                                    <w:rStyle w:val="Hyperlink"/>
                                    <w:rFonts w:cs="Arial"/>
                                    <w:color w:val="auto"/>
                                    <w:sz w:val="16"/>
                                    <w:szCs w:val="16"/>
                                  </w:rPr>
                                  <w:t>Hackney</w:t>
                                </w:r>
                              </w:hyperlink>
                            </w:p>
                            <w:p w14:paraId="7C5E0305" w14:textId="77777777" w:rsidR="004504BD" w:rsidRPr="00E1407A" w:rsidRDefault="004504BD" w:rsidP="0044224F">
                              <w:pPr>
                                <w:numPr>
                                  <w:ilvl w:val="0"/>
                                  <w:numId w:val="30"/>
                                </w:numPr>
                                <w:spacing w:before="100" w:beforeAutospacing="1" w:after="24" w:line="240" w:lineRule="auto"/>
                                <w:jc w:val="left"/>
                                <w:rPr>
                                  <w:rFonts w:ascii="Arial" w:hAnsi="Arial" w:cs="Arial"/>
                                  <w:sz w:val="16"/>
                                  <w:szCs w:val="16"/>
                                </w:rPr>
                              </w:pPr>
                              <w:hyperlink r:id="rId74" w:tooltip="London Borough of Islington" w:history="1">
                                <w:r w:rsidRPr="00E1407A">
                                  <w:rPr>
                                    <w:rStyle w:val="Hyperlink"/>
                                    <w:rFonts w:cs="Arial"/>
                                    <w:color w:val="auto"/>
                                    <w:sz w:val="16"/>
                                    <w:szCs w:val="16"/>
                                  </w:rPr>
                                  <w:t>Islington</w:t>
                                </w:r>
                              </w:hyperlink>
                            </w:p>
                            <w:p w14:paraId="3DA6D0CD" w14:textId="77777777" w:rsidR="004504BD" w:rsidRPr="00E1407A" w:rsidRDefault="004504BD" w:rsidP="0044224F">
                              <w:pPr>
                                <w:numPr>
                                  <w:ilvl w:val="0"/>
                                  <w:numId w:val="30"/>
                                </w:numPr>
                                <w:spacing w:before="100" w:beforeAutospacing="1" w:after="24" w:line="240" w:lineRule="auto"/>
                                <w:jc w:val="left"/>
                                <w:rPr>
                                  <w:rFonts w:ascii="Arial" w:hAnsi="Arial" w:cs="Arial"/>
                                  <w:sz w:val="16"/>
                                  <w:szCs w:val="16"/>
                                </w:rPr>
                              </w:pPr>
                              <w:hyperlink r:id="rId75" w:tooltip="London Borough of Camden" w:history="1">
                                <w:r w:rsidRPr="00E1407A">
                                  <w:rPr>
                                    <w:rStyle w:val="Hyperlink"/>
                                    <w:rFonts w:cs="Arial"/>
                                    <w:color w:val="auto"/>
                                    <w:sz w:val="16"/>
                                    <w:szCs w:val="16"/>
                                  </w:rPr>
                                  <w:t>Camden</w:t>
                                </w:r>
                              </w:hyperlink>
                            </w:p>
                            <w:p w14:paraId="43A51739"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76" w:tooltip="London Borough of Brent" w:history="1">
                                <w:r w:rsidRPr="00E1407A">
                                  <w:rPr>
                                    <w:rStyle w:val="Hyperlink"/>
                                    <w:rFonts w:cs="Arial"/>
                                    <w:color w:val="auto"/>
                                    <w:sz w:val="16"/>
                                    <w:szCs w:val="16"/>
                                  </w:rPr>
                                  <w:t>Brent</w:t>
                                </w:r>
                              </w:hyperlink>
                            </w:p>
                            <w:p w14:paraId="2F78BBE0"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77" w:tooltip="London Borough of Ealing" w:history="1">
                                <w:r w:rsidRPr="00E1407A">
                                  <w:rPr>
                                    <w:rStyle w:val="Hyperlink"/>
                                    <w:rFonts w:cs="Arial"/>
                                    <w:color w:val="auto"/>
                                    <w:sz w:val="16"/>
                                    <w:szCs w:val="16"/>
                                  </w:rPr>
                                  <w:t>Ealing</w:t>
                                </w:r>
                              </w:hyperlink>
                            </w:p>
                            <w:p w14:paraId="45CC55DE"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78" w:tooltip="London Borough of Hounslow" w:history="1">
                                <w:r w:rsidRPr="00E1407A">
                                  <w:rPr>
                                    <w:rStyle w:val="Hyperlink"/>
                                    <w:rFonts w:cs="Arial"/>
                                    <w:color w:val="auto"/>
                                    <w:sz w:val="16"/>
                                    <w:szCs w:val="16"/>
                                  </w:rPr>
                                  <w:t>Hounslow</w:t>
                                </w:r>
                              </w:hyperlink>
                            </w:p>
                            <w:p w14:paraId="4B070927"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79" w:tooltip="London Borough of Richmond upon Thames" w:history="1">
                                <w:r w:rsidRPr="00E1407A">
                                  <w:rPr>
                                    <w:rStyle w:val="Hyperlink"/>
                                    <w:rFonts w:cs="Arial"/>
                                    <w:color w:val="auto"/>
                                    <w:sz w:val="16"/>
                                    <w:szCs w:val="16"/>
                                  </w:rPr>
                                  <w:t>Richmond upon Thames</w:t>
                                </w:r>
                              </w:hyperlink>
                            </w:p>
                            <w:p w14:paraId="22509686"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0" w:tooltip="Royal Borough of Kingston upon Thames" w:history="1">
                                <w:r w:rsidRPr="00E1407A">
                                  <w:rPr>
                                    <w:rStyle w:val="Hyperlink"/>
                                    <w:rFonts w:cs="Arial"/>
                                    <w:color w:val="auto"/>
                                    <w:sz w:val="16"/>
                                    <w:szCs w:val="16"/>
                                  </w:rPr>
                                  <w:t>Kingston upon Thames</w:t>
                                </w:r>
                              </w:hyperlink>
                            </w:p>
                            <w:p w14:paraId="25D86F61" w14:textId="2EFC5B8A"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1" w:tooltip="London Borough of Merton" w:history="1">
                                <w:r w:rsidRPr="00E1407A">
                                  <w:rPr>
                                    <w:rStyle w:val="Hyperlink"/>
                                    <w:rFonts w:cs="Arial"/>
                                    <w:color w:val="auto"/>
                                    <w:sz w:val="16"/>
                                    <w:szCs w:val="16"/>
                                  </w:rPr>
                                  <w:t>Merton</w:t>
                                </w:r>
                              </w:hyperlink>
                            </w:p>
                            <w:p w14:paraId="7B359CC0"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2" w:tooltip="London Borough of Sutton" w:history="1">
                                <w:r w:rsidRPr="00E1407A">
                                  <w:rPr>
                                    <w:rStyle w:val="Hyperlink"/>
                                    <w:rFonts w:cs="Arial"/>
                                    <w:color w:val="auto"/>
                                    <w:sz w:val="16"/>
                                    <w:szCs w:val="16"/>
                                  </w:rPr>
                                  <w:t>Sutton</w:t>
                                </w:r>
                              </w:hyperlink>
                            </w:p>
                            <w:p w14:paraId="52CB5AA6"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3" w:tooltip="London Borough of Croydon" w:history="1">
                                <w:r w:rsidRPr="00E1407A">
                                  <w:rPr>
                                    <w:rStyle w:val="Hyperlink"/>
                                    <w:rFonts w:cs="Arial"/>
                                    <w:color w:val="auto"/>
                                    <w:sz w:val="16"/>
                                    <w:szCs w:val="16"/>
                                  </w:rPr>
                                  <w:t>Croydon</w:t>
                                </w:r>
                              </w:hyperlink>
                            </w:p>
                            <w:p w14:paraId="5E617788"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4" w:tooltip="London Borough of Bromley" w:history="1">
                                <w:r w:rsidRPr="00E1407A">
                                  <w:rPr>
                                    <w:rStyle w:val="Hyperlink"/>
                                    <w:rFonts w:cs="Arial"/>
                                    <w:color w:val="auto"/>
                                    <w:sz w:val="16"/>
                                    <w:szCs w:val="16"/>
                                  </w:rPr>
                                  <w:t>Bromley</w:t>
                                </w:r>
                              </w:hyperlink>
                            </w:p>
                            <w:p w14:paraId="5C338574"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5" w:tooltip="London Borough of Lewisham" w:history="1">
                                <w:r w:rsidRPr="00E1407A">
                                  <w:rPr>
                                    <w:rStyle w:val="Hyperlink"/>
                                    <w:rFonts w:cs="Arial"/>
                                    <w:color w:val="auto"/>
                                    <w:sz w:val="16"/>
                                    <w:szCs w:val="16"/>
                                  </w:rPr>
                                  <w:t>Lewisham</w:t>
                                </w:r>
                              </w:hyperlink>
                            </w:p>
                            <w:p w14:paraId="3F93A64E"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6" w:tooltip="Royal Borough of Greenwich" w:history="1">
                                <w:r w:rsidRPr="00E1407A">
                                  <w:rPr>
                                    <w:rStyle w:val="Hyperlink"/>
                                    <w:rFonts w:cs="Arial"/>
                                    <w:color w:val="auto"/>
                                    <w:sz w:val="16"/>
                                    <w:szCs w:val="16"/>
                                  </w:rPr>
                                  <w:t>Greenwich</w:t>
                                </w:r>
                              </w:hyperlink>
                            </w:p>
                            <w:p w14:paraId="1E5FDF25"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7" w:tooltip="London Borough of Bexley" w:history="1">
                                <w:r w:rsidRPr="00E1407A">
                                  <w:rPr>
                                    <w:rStyle w:val="Hyperlink"/>
                                    <w:rFonts w:cs="Arial"/>
                                    <w:color w:val="auto"/>
                                    <w:sz w:val="16"/>
                                    <w:szCs w:val="16"/>
                                  </w:rPr>
                                  <w:t>Bexley</w:t>
                                </w:r>
                              </w:hyperlink>
                            </w:p>
                            <w:p w14:paraId="5F005BFE"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8" w:tooltip="London Borough of Havering" w:history="1">
                                <w:r w:rsidRPr="00E1407A">
                                  <w:rPr>
                                    <w:rStyle w:val="Hyperlink"/>
                                    <w:rFonts w:cs="Arial"/>
                                    <w:color w:val="auto"/>
                                    <w:sz w:val="16"/>
                                    <w:szCs w:val="16"/>
                                  </w:rPr>
                                  <w:t>Havering</w:t>
                                </w:r>
                              </w:hyperlink>
                            </w:p>
                            <w:p w14:paraId="2BD5F90A"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89" w:tooltip="London Borough of Barking and Dagenham" w:history="1">
                                <w:r w:rsidRPr="00E1407A">
                                  <w:rPr>
                                    <w:rStyle w:val="Hyperlink"/>
                                    <w:rFonts w:cs="Arial"/>
                                    <w:color w:val="auto"/>
                                    <w:sz w:val="16"/>
                                    <w:szCs w:val="16"/>
                                  </w:rPr>
                                  <w:t>Barking and Dagenham</w:t>
                                </w:r>
                              </w:hyperlink>
                            </w:p>
                            <w:p w14:paraId="4ABFBF56"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90" w:tooltip="London Borough of Redbridge" w:history="1">
                                <w:r w:rsidRPr="00E1407A">
                                  <w:rPr>
                                    <w:rStyle w:val="Hyperlink"/>
                                    <w:rFonts w:cs="Arial"/>
                                    <w:color w:val="auto"/>
                                    <w:sz w:val="16"/>
                                    <w:szCs w:val="16"/>
                                  </w:rPr>
                                  <w:t>Redbridge</w:t>
                                </w:r>
                              </w:hyperlink>
                            </w:p>
                            <w:p w14:paraId="391C23C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91" w:tooltip="London Borough of Newham" w:history="1">
                                <w:r w:rsidRPr="00E1407A">
                                  <w:rPr>
                                    <w:rStyle w:val="Hyperlink"/>
                                    <w:rFonts w:cs="Arial"/>
                                    <w:color w:val="auto"/>
                                    <w:sz w:val="16"/>
                                    <w:szCs w:val="16"/>
                                  </w:rPr>
                                  <w:t>Newham</w:t>
                                </w:r>
                              </w:hyperlink>
                            </w:p>
                            <w:p w14:paraId="079470F8"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92" w:tooltip="London Borough of Waltham Forest" w:history="1">
                                <w:r w:rsidRPr="00E1407A">
                                  <w:rPr>
                                    <w:rStyle w:val="Hyperlink"/>
                                    <w:rFonts w:cs="Arial"/>
                                    <w:color w:val="auto"/>
                                    <w:sz w:val="16"/>
                                    <w:szCs w:val="16"/>
                                  </w:rPr>
                                  <w:t>Waltham Forest</w:t>
                                </w:r>
                              </w:hyperlink>
                            </w:p>
                            <w:p w14:paraId="64BE830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93" w:tooltip="London Borough of Haringey" w:history="1">
                                <w:r w:rsidRPr="00E1407A">
                                  <w:rPr>
                                    <w:rStyle w:val="Hyperlink"/>
                                    <w:rFonts w:cs="Arial"/>
                                    <w:color w:val="auto"/>
                                    <w:sz w:val="16"/>
                                    <w:szCs w:val="16"/>
                                  </w:rPr>
                                  <w:t>Haringey</w:t>
                                </w:r>
                              </w:hyperlink>
                            </w:p>
                            <w:p w14:paraId="7BB49DF1"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94" w:tooltip="London Borough of Enfield" w:history="1">
                                <w:r w:rsidRPr="00E1407A">
                                  <w:rPr>
                                    <w:rStyle w:val="Hyperlink"/>
                                    <w:rFonts w:cs="Arial"/>
                                    <w:color w:val="auto"/>
                                    <w:sz w:val="16"/>
                                    <w:szCs w:val="16"/>
                                  </w:rPr>
                                  <w:t>Enfield</w:t>
                                </w:r>
                              </w:hyperlink>
                            </w:p>
                            <w:p w14:paraId="5B1C2BEC"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95" w:tooltip="London Borough of Barnet" w:history="1">
                                <w:r w:rsidRPr="00E1407A">
                                  <w:rPr>
                                    <w:rStyle w:val="Hyperlink"/>
                                    <w:rFonts w:cs="Arial"/>
                                    <w:color w:val="auto"/>
                                    <w:sz w:val="16"/>
                                    <w:szCs w:val="16"/>
                                  </w:rPr>
                                  <w:t>Barnet</w:t>
                                </w:r>
                              </w:hyperlink>
                            </w:p>
                            <w:p w14:paraId="62CDE2DC" w14:textId="77777777"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96" w:tooltip="London Borough of Harrow" w:history="1">
                                <w:r w:rsidRPr="00E1407A">
                                  <w:rPr>
                                    <w:rStyle w:val="Hyperlink"/>
                                    <w:rFonts w:cs="Arial"/>
                                    <w:color w:val="auto"/>
                                    <w:sz w:val="16"/>
                                    <w:szCs w:val="16"/>
                                  </w:rPr>
                                  <w:t>Harrow</w:t>
                                </w:r>
                              </w:hyperlink>
                            </w:p>
                            <w:p w14:paraId="09B0CAEB" w14:textId="0F8501DE" w:rsidR="004504BD" w:rsidRPr="00E1407A" w:rsidRDefault="004504BD" w:rsidP="00453964">
                              <w:pPr>
                                <w:numPr>
                                  <w:ilvl w:val="0"/>
                                  <w:numId w:val="30"/>
                                </w:numPr>
                                <w:spacing w:before="100" w:beforeAutospacing="1" w:after="24" w:line="240" w:lineRule="auto"/>
                                <w:jc w:val="left"/>
                                <w:rPr>
                                  <w:rFonts w:ascii="Arial" w:hAnsi="Arial" w:cs="Arial"/>
                                  <w:sz w:val="16"/>
                                  <w:szCs w:val="16"/>
                                </w:rPr>
                              </w:pPr>
                              <w:hyperlink r:id="rId97" w:tooltip="London Borough of Tower Hamlets" w:history="1">
                                <w:r w:rsidRPr="00E1407A">
                                  <w:rPr>
                                    <w:rStyle w:val="Hyperlink"/>
                                    <w:rFonts w:cs="Arial"/>
                                    <w:color w:val="auto"/>
                                    <w:sz w:val="16"/>
                                    <w:szCs w:val="16"/>
                                  </w:rPr>
                                  <w:t>Hillingdon</w:t>
                                </w:r>
                              </w:hyperlink>
                            </w:p>
                          </w:tc>
                          <w:tc>
                            <w:tcPr>
                              <w:tcW w:w="0" w:type="auto"/>
                              <w:shd w:val="clear" w:color="auto" w:fill="FFFFFF"/>
                              <w:vAlign w:val="center"/>
                              <w:hideMark/>
                            </w:tcPr>
                            <w:p w14:paraId="79D35165" w14:textId="3F94DB74" w:rsidR="004504BD" w:rsidRPr="00E1407A" w:rsidRDefault="004504BD" w:rsidP="00440DF6">
                              <w:pPr>
                                <w:numPr>
                                  <w:ilvl w:val="0"/>
                                  <w:numId w:val="31"/>
                                </w:numPr>
                                <w:spacing w:before="100" w:beforeAutospacing="1" w:after="24" w:line="240" w:lineRule="auto"/>
                                <w:ind w:left="1488"/>
                                <w:jc w:val="left"/>
                                <w:rPr>
                                  <w:rFonts w:ascii="Arial" w:hAnsi="Arial" w:cs="Arial"/>
                                  <w:sz w:val="16"/>
                                  <w:szCs w:val="16"/>
                                </w:rPr>
                              </w:pPr>
                            </w:p>
                          </w:tc>
                        </w:tr>
                      </w:tbl>
                      <w:p w14:paraId="4B45256F" w14:textId="0A5438C2" w:rsidR="004504BD" w:rsidRDefault="004504BD"/>
                    </w:txbxContent>
                  </v:textbox>
                </v:shape>
                <v:shape id="Picture 12" o:spid="_x0000_s1037" type="#_x0000_t75" style="position:absolute;top:653;width:41363;height:32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">
                  <v:imagedata r:id="rId98" o:title=""/>
                </v:shape>
                <w10:wrap type="square"/>
              </v:group>
            </w:pict>
          </mc:Fallback>
        </mc:AlternateContent>
      </w:r>
      <w:r w:rsidR="00BF5049" w:rsidRPr="00BF5049">
        <w:rPr>
          <w:lang w:val="en-US"/>
        </w:rPr>
        <w:t>The data</w:t>
      </w:r>
      <w:r w:rsidR="00BF5049">
        <w:rPr>
          <w:lang w:val="en-US"/>
        </w:rPr>
        <w:t>sets</w:t>
      </w:r>
      <w:r w:rsidR="00BF5049" w:rsidRPr="00BF5049">
        <w:rPr>
          <w:lang w:val="en-US"/>
        </w:rPr>
        <w:t xml:space="preserve"> </w:t>
      </w:r>
      <w:proofErr w:type="gramStart"/>
      <w:r w:rsidR="00BF5049" w:rsidRPr="00BF5049">
        <w:rPr>
          <w:lang w:val="en-US"/>
        </w:rPr>
        <w:t>has</w:t>
      </w:r>
      <w:proofErr w:type="gramEnd"/>
      <w:r w:rsidR="00BF5049" w:rsidRPr="00BF5049">
        <w:rPr>
          <w:lang w:val="en-US"/>
        </w:rPr>
        <w:t xml:space="preserve"> been extracted from London Data</w:t>
      </w:r>
      <w:r w:rsidR="002E4AC1">
        <w:rPr>
          <w:lang w:val="en-US"/>
        </w:rPr>
        <w:t xml:space="preserve"> S</w:t>
      </w:r>
      <w:r w:rsidR="00BF5049" w:rsidRPr="00BF5049">
        <w:rPr>
          <w:lang w:val="en-US"/>
        </w:rPr>
        <w:t>tore. It is released under UK Open Government License v2 and v3. Th</w:t>
      </w:r>
      <w:r w:rsidR="00F415BD">
        <w:rPr>
          <w:lang w:val="en-US"/>
        </w:rPr>
        <w:t xml:space="preserve">is is an open data platform run and maintained by the Intelligence Unit of the Greater London Authority (GLA). </w:t>
      </w:r>
      <w:r w:rsidR="005F0FB4">
        <w:rPr>
          <w:lang w:val="en-US"/>
        </w:rPr>
        <w:t>This dataset contained attributes</w:t>
      </w:r>
      <w:r w:rsidR="00C2028D">
        <w:rPr>
          <w:lang w:val="en-US"/>
        </w:rPr>
        <w:t xml:space="preserve"> such as price index, density and </w:t>
      </w:r>
      <w:r w:rsidR="00D944C8">
        <w:rPr>
          <w:lang w:val="en-US"/>
        </w:rPr>
        <w:t xml:space="preserve">size of dwellings, </w:t>
      </w:r>
      <w:r w:rsidR="00345BBB">
        <w:rPr>
          <w:lang w:val="en-US"/>
        </w:rPr>
        <w:t xml:space="preserve">sales records, </w:t>
      </w:r>
      <w:r w:rsidR="00D944C8">
        <w:rPr>
          <w:lang w:val="en-US"/>
        </w:rPr>
        <w:t>crim</w:t>
      </w:r>
      <w:r w:rsidR="003741C1">
        <w:rPr>
          <w:lang w:val="en-US"/>
        </w:rPr>
        <w:t>e</w:t>
      </w:r>
      <w:r w:rsidR="00345BBB">
        <w:rPr>
          <w:lang w:val="en-US"/>
        </w:rPr>
        <w:t xml:space="preserve"> records</w:t>
      </w:r>
      <w:r w:rsidR="003741C1">
        <w:rPr>
          <w:lang w:val="en-US"/>
        </w:rPr>
        <w:t xml:space="preserve"> and</w:t>
      </w:r>
      <w:r w:rsidR="00D944C8">
        <w:rPr>
          <w:lang w:val="en-US"/>
        </w:rPr>
        <w:t xml:space="preserve"> population density</w:t>
      </w:r>
      <w:r w:rsidR="003741C1">
        <w:rPr>
          <w:lang w:val="en-US"/>
        </w:rPr>
        <w:t xml:space="preserve"> per borough in London.  </w:t>
      </w:r>
      <w:r w:rsidR="00374255">
        <w:rPr>
          <w:lang w:val="en-GB"/>
        </w:rPr>
        <w:t xml:space="preserve">Another dataset that define the borough </w:t>
      </w:r>
      <w:r w:rsidR="002E4AC1">
        <w:rPr>
          <w:lang w:val="en-GB"/>
        </w:rPr>
        <w:t>shapefiles are also extracted from London Data Store</w:t>
      </w:r>
      <w:r w:rsidR="00345BBB">
        <w:rPr>
          <w:lang w:val="en-GB"/>
        </w:rPr>
        <w:t xml:space="preserve"> is used to </w:t>
      </w:r>
      <w:r w:rsidR="00760BA4">
        <w:rPr>
          <w:lang w:val="en-GB"/>
        </w:rPr>
        <w:t xml:space="preserve">create visualization. </w:t>
      </w:r>
    </w:p>
    <w:p w14:paraId="7260FAE8" w14:textId="0B323C9B" w:rsidR="00F16FB0" w:rsidRDefault="00F16FB0" w:rsidP="00F16FB0">
      <w:pPr>
        <w:pStyle w:val="BodyText"/>
        <w:spacing w:line="360" w:lineRule="auto"/>
        <w:ind w:right="-46"/>
        <w:jc w:val="both"/>
      </w:pPr>
    </w:p>
    <w:p w14:paraId="212FB0B9" w14:textId="13C36320" w:rsidR="00F50170" w:rsidRDefault="00EB0018" w:rsidP="00F50170">
      <w:pPr>
        <w:rPr>
          <w:lang w:val="en-GB"/>
        </w:rPr>
      </w:pPr>
      <w:r>
        <w:rPr>
          <w:lang w:val="en-GB"/>
        </w:rPr>
        <w:lastRenderedPageBreak/>
        <w:t>The first</w:t>
      </w:r>
      <w:r w:rsidR="00AD6CFD">
        <w:rPr>
          <w:lang w:val="en-GB"/>
        </w:rPr>
        <w:t xml:space="preserve"> </w:t>
      </w:r>
      <w:r w:rsidR="007D61E4">
        <w:rPr>
          <w:lang w:val="en-GB"/>
        </w:rPr>
        <w:t xml:space="preserve">dataset initially contained </w:t>
      </w:r>
      <w:r w:rsidR="007D61E4" w:rsidRPr="007D61E4">
        <w:rPr>
          <w:lang w:val="en-GB"/>
        </w:rPr>
        <w:t xml:space="preserve">13549 </w:t>
      </w:r>
      <w:r w:rsidR="007D61E4">
        <w:rPr>
          <w:lang w:val="en-GB"/>
        </w:rPr>
        <w:t>instances</w:t>
      </w:r>
      <w:r w:rsidR="007D61E4" w:rsidRPr="007D61E4">
        <w:rPr>
          <w:lang w:val="en-GB"/>
        </w:rPr>
        <w:t xml:space="preserve"> and 7 </w:t>
      </w:r>
      <w:r w:rsidR="007D61E4">
        <w:rPr>
          <w:lang w:val="en-GB"/>
        </w:rPr>
        <w:t>attributes</w:t>
      </w:r>
      <w:r>
        <w:rPr>
          <w:lang w:val="en-GB"/>
        </w:rPr>
        <w:t xml:space="preserve">. This dataset is a monthly variable </w:t>
      </w:r>
      <w:r w:rsidR="000E679F">
        <w:rPr>
          <w:lang w:val="en-GB"/>
        </w:rPr>
        <w:t xml:space="preserve">of each housing condition in all 33 </w:t>
      </w:r>
      <w:proofErr w:type="gramStart"/>
      <w:r w:rsidR="000E679F">
        <w:rPr>
          <w:lang w:val="en-GB"/>
        </w:rPr>
        <w:t>borough</w:t>
      </w:r>
      <w:proofErr w:type="gramEnd"/>
      <w:r w:rsidR="000E679F">
        <w:rPr>
          <w:lang w:val="en-GB"/>
        </w:rPr>
        <w:t xml:space="preserve"> from the year 1995 to 2020. </w:t>
      </w:r>
    </w:p>
    <w:tbl>
      <w:tblPr>
        <w:tblStyle w:val="TableGrid"/>
        <w:tblW w:w="0" w:type="auto"/>
        <w:tblLook w:val="04A0" w:firstRow="1" w:lastRow="0" w:firstColumn="1" w:lastColumn="0" w:noHBand="0" w:noVBand="1"/>
      </w:tblPr>
      <w:tblGrid>
        <w:gridCol w:w="2831"/>
        <w:gridCol w:w="2831"/>
        <w:gridCol w:w="2831"/>
      </w:tblGrid>
      <w:tr w:rsidR="00E61984" w14:paraId="6E4C9A97" w14:textId="77777777" w:rsidTr="00BA3DEE">
        <w:tc>
          <w:tcPr>
            <w:tcW w:w="2831" w:type="dxa"/>
            <w:shd w:val="clear" w:color="auto" w:fill="D9D9D9" w:themeFill="background1" w:themeFillShade="D9"/>
          </w:tcPr>
          <w:p w14:paraId="1CA36454" w14:textId="5CAEAA99" w:rsidR="00E61984" w:rsidRPr="00BA3DEE" w:rsidRDefault="00E61984" w:rsidP="00F50170">
            <w:pPr>
              <w:rPr>
                <w:b/>
                <w:bCs/>
                <w:lang w:val="en-GB"/>
              </w:rPr>
            </w:pPr>
            <w:r w:rsidRPr="00BA3DEE">
              <w:rPr>
                <w:b/>
                <w:bCs/>
                <w:lang w:val="en-GB"/>
              </w:rPr>
              <w:t xml:space="preserve">Variable </w:t>
            </w:r>
          </w:p>
        </w:tc>
        <w:tc>
          <w:tcPr>
            <w:tcW w:w="2831" w:type="dxa"/>
            <w:shd w:val="clear" w:color="auto" w:fill="D9D9D9" w:themeFill="background1" w:themeFillShade="D9"/>
          </w:tcPr>
          <w:p w14:paraId="434CAEED" w14:textId="0ED31BC8" w:rsidR="00E61984" w:rsidRPr="00BA3DEE" w:rsidRDefault="00E61984" w:rsidP="00F50170">
            <w:pPr>
              <w:rPr>
                <w:b/>
                <w:bCs/>
                <w:lang w:val="en-GB"/>
              </w:rPr>
            </w:pPr>
            <w:r w:rsidRPr="00BA3DEE">
              <w:rPr>
                <w:b/>
                <w:bCs/>
                <w:lang w:val="en-GB"/>
              </w:rPr>
              <w:t>Type</w:t>
            </w:r>
          </w:p>
        </w:tc>
        <w:tc>
          <w:tcPr>
            <w:tcW w:w="2831" w:type="dxa"/>
            <w:shd w:val="clear" w:color="auto" w:fill="D9D9D9" w:themeFill="background1" w:themeFillShade="D9"/>
          </w:tcPr>
          <w:p w14:paraId="6FDF8DB7" w14:textId="78882604" w:rsidR="00E61984" w:rsidRPr="00BA3DEE" w:rsidRDefault="00E61984" w:rsidP="00F50170">
            <w:pPr>
              <w:rPr>
                <w:b/>
                <w:bCs/>
                <w:lang w:val="en-GB"/>
              </w:rPr>
            </w:pPr>
            <w:r w:rsidRPr="00BA3DEE">
              <w:rPr>
                <w:b/>
                <w:bCs/>
                <w:lang w:val="en-GB"/>
              </w:rPr>
              <w:t>Description</w:t>
            </w:r>
          </w:p>
        </w:tc>
      </w:tr>
      <w:tr w:rsidR="00E61984" w14:paraId="1587330E" w14:textId="77777777" w:rsidTr="00E61984">
        <w:tc>
          <w:tcPr>
            <w:tcW w:w="2831" w:type="dxa"/>
          </w:tcPr>
          <w:p w14:paraId="0BD38F77" w14:textId="50929EF1" w:rsidR="00E61984" w:rsidRDefault="00B7208D" w:rsidP="00F50170">
            <w:pPr>
              <w:rPr>
                <w:lang w:val="en-GB"/>
              </w:rPr>
            </w:pPr>
            <w:r>
              <w:rPr>
                <w:lang w:val="en-GB"/>
              </w:rPr>
              <w:t>d</w:t>
            </w:r>
            <w:r w:rsidR="006A492C">
              <w:rPr>
                <w:lang w:val="en-GB"/>
              </w:rPr>
              <w:t>ate</w:t>
            </w:r>
          </w:p>
        </w:tc>
        <w:tc>
          <w:tcPr>
            <w:tcW w:w="2831" w:type="dxa"/>
          </w:tcPr>
          <w:p w14:paraId="4E337E67" w14:textId="591E16C8" w:rsidR="00E61984" w:rsidRDefault="007C488F" w:rsidP="00F50170">
            <w:pPr>
              <w:rPr>
                <w:lang w:val="en-GB"/>
              </w:rPr>
            </w:pPr>
            <w:r>
              <w:rPr>
                <w:lang w:val="en-GB"/>
              </w:rPr>
              <w:t>Timestamp</w:t>
            </w:r>
          </w:p>
        </w:tc>
        <w:tc>
          <w:tcPr>
            <w:tcW w:w="2831" w:type="dxa"/>
          </w:tcPr>
          <w:p w14:paraId="28851BC6" w14:textId="4B9E69E3" w:rsidR="00E61984" w:rsidRDefault="007C488F" w:rsidP="00F50170">
            <w:pPr>
              <w:rPr>
                <w:lang w:val="en-GB"/>
              </w:rPr>
            </w:pPr>
            <w:r>
              <w:rPr>
                <w:lang w:val="en-GB"/>
              </w:rPr>
              <w:t>Time period of the record</w:t>
            </w:r>
          </w:p>
        </w:tc>
      </w:tr>
      <w:tr w:rsidR="00E61984" w14:paraId="7354125A" w14:textId="77777777" w:rsidTr="00E61984">
        <w:tc>
          <w:tcPr>
            <w:tcW w:w="2831" w:type="dxa"/>
          </w:tcPr>
          <w:p w14:paraId="7EBE556E" w14:textId="27B1F034" w:rsidR="00E61984" w:rsidRDefault="00B7208D" w:rsidP="00F50170">
            <w:pPr>
              <w:rPr>
                <w:lang w:val="en-GB"/>
              </w:rPr>
            </w:pPr>
            <w:r>
              <w:rPr>
                <w:lang w:val="en-GB"/>
              </w:rPr>
              <w:t>a</w:t>
            </w:r>
            <w:r w:rsidR="00807663">
              <w:rPr>
                <w:lang w:val="en-GB"/>
              </w:rPr>
              <w:t>rea</w:t>
            </w:r>
          </w:p>
        </w:tc>
        <w:tc>
          <w:tcPr>
            <w:tcW w:w="2831" w:type="dxa"/>
          </w:tcPr>
          <w:p w14:paraId="66E069C0" w14:textId="744CE906" w:rsidR="00E61984" w:rsidRDefault="00807663" w:rsidP="00F50170">
            <w:pPr>
              <w:rPr>
                <w:lang w:val="en-GB"/>
              </w:rPr>
            </w:pPr>
            <w:r>
              <w:rPr>
                <w:lang w:val="en-GB"/>
              </w:rPr>
              <w:t>Varchar</w:t>
            </w:r>
          </w:p>
        </w:tc>
        <w:tc>
          <w:tcPr>
            <w:tcW w:w="2831" w:type="dxa"/>
          </w:tcPr>
          <w:p w14:paraId="4A45D047" w14:textId="21099DB7" w:rsidR="00E61984" w:rsidRDefault="00B7208D" w:rsidP="00F50170">
            <w:pPr>
              <w:rPr>
                <w:lang w:val="en-GB"/>
              </w:rPr>
            </w:pPr>
            <w:r>
              <w:rPr>
                <w:lang w:val="en-GB"/>
              </w:rPr>
              <w:t xml:space="preserve">Name of the borough </w:t>
            </w:r>
          </w:p>
        </w:tc>
      </w:tr>
      <w:tr w:rsidR="00E61984" w14:paraId="5E8DE7F6" w14:textId="77777777" w:rsidTr="00E61984">
        <w:tc>
          <w:tcPr>
            <w:tcW w:w="2831" w:type="dxa"/>
          </w:tcPr>
          <w:p w14:paraId="7B50E95F" w14:textId="19872B63" w:rsidR="00E61984" w:rsidRDefault="00B7208D" w:rsidP="00F50170">
            <w:pPr>
              <w:rPr>
                <w:lang w:val="en-GB"/>
              </w:rPr>
            </w:pPr>
            <w:proofErr w:type="spellStart"/>
            <w:r>
              <w:rPr>
                <w:lang w:val="en-GB"/>
              </w:rPr>
              <w:t>average_price</w:t>
            </w:r>
            <w:proofErr w:type="spellEnd"/>
          </w:p>
        </w:tc>
        <w:tc>
          <w:tcPr>
            <w:tcW w:w="2831" w:type="dxa"/>
          </w:tcPr>
          <w:p w14:paraId="6A15EA41" w14:textId="47B26EFD" w:rsidR="00E61984" w:rsidRDefault="00CC3230" w:rsidP="00F50170">
            <w:pPr>
              <w:rPr>
                <w:lang w:val="en-GB"/>
              </w:rPr>
            </w:pPr>
            <w:r>
              <w:rPr>
                <w:lang w:val="en-GB"/>
              </w:rPr>
              <w:t xml:space="preserve">Number </w:t>
            </w:r>
          </w:p>
        </w:tc>
        <w:tc>
          <w:tcPr>
            <w:tcW w:w="2831" w:type="dxa"/>
          </w:tcPr>
          <w:p w14:paraId="65C8AC7B" w14:textId="3995BFB6" w:rsidR="00E61984" w:rsidRDefault="00CC3230" w:rsidP="00F50170">
            <w:pPr>
              <w:rPr>
                <w:lang w:val="en-GB"/>
              </w:rPr>
            </w:pPr>
            <w:r>
              <w:rPr>
                <w:lang w:val="en-GB"/>
              </w:rPr>
              <w:t xml:space="preserve">Mean house price </w:t>
            </w:r>
          </w:p>
        </w:tc>
      </w:tr>
      <w:tr w:rsidR="00E61984" w14:paraId="7F1197A1" w14:textId="77777777" w:rsidTr="00E61984">
        <w:tc>
          <w:tcPr>
            <w:tcW w:w="2831" w:type="dxa"/>
          </w:tcPr>
          <w:p w14:paraId="0508BD2F" w14:textId="4019B9EE" w:rsidR="00E61984" w:rsidRDefault="00BE6BC5" w:rsidP="00F50170">
            <w:pPr>
              <w:rPr>
                <w:lang w:val="en-GB"/>
              </w:rPr>
            </w:pPr>
            <w:r>
              <w:rPr>
                <w:lang w:val="en-GB"/>
              </w:rPr>
              <w:t>code</w:t>
            </w:r>
          </w:p>
        </w:tc>
        <w:tc>
          <w:tcPr>
            <w:tcW w:w="2831" w:type="dxa"/>
          </w:tcPr>
          <w:p w14:paraId="3B4E6E5E" w14:textId="7654FD15" w:rsidR="00E61984" w:rsidRDefault="00BE6BC5" w:rsidP="00F50170">
            <w:pPr>
              <w:rPr>
                <w:lang w:val="en-GB"/>
              </w:rPr>
            </w:pPr>
            <w:r>
              <w:rPr>
                <w:lang w:val="en-GB"/>
              </w:rPr>
              <w:t xml:space="preserve">Number </w:t>
            </w:r>
          </w:p>
        </w:tc>
        <w:tc>
          <w:tcPr>
            <w:tcW w:w="2831" w:type="dxa"/>
          </w:tcPr>
          <w:p w14:paraId="4AECF220" w14:textId="76D2AED3" w:rsidR="00E61984" w:rsidRDefault="00BE6BC5" w:rsidP="00F50170">
            <w:pPr>
              <w:rPr>
                <w:lang w:val="en-GB"/>
              </w:rPr>
            </w:pPr>
            <w:r>
              <w:rPr>
                <w:lang w:val="en-GB"/>
              </w:rPr>
              <w:t>Area code according to Authority</w:t>
            </w:r>
          </w:p>
        </w:tc>
      </w:tr>
      <w:tr w:rsidR="00E61984" w14:paraId="01856CF7" w14:textId="77777777" w:rsidTr="00E61984">
        <w:tc>
          <w:tcPr>
            <w:tcW w:w="2831" w:type="dxa"/>
          </w:tcPr>
          <w:p w14:paraId="60F2EBCE" w14:textId="596270C0" w:rsidR="00E61984" w:rsidRDefault="00EE3873" w:rsidP="00F50170">
            <w:pPr>
              <w:rPr>
                <w:lang w:val="en-GB"/>
              </w:rPr>
            </w:pPr>
            <w:proofErr w:type="spellStart"/>
            <w:r>
              <w:rPr>
                <w:lang w:val="en-GB"/>
              </w:rPr>
              <w:t>houses_sold</w:t>
            </w:r>
            <w:proofErr w:type="spellEnd"/>
          </w:p>
        </w:tc>
        <w:tc>
          <w:tcPr>
            <w:tcW w:w="2831" w:type="dxa"/>
          </w:tcPr>
          <w:p w14:paraId="624D2276" w14:textId="6247D259" w:rsidR="00E61984" w:rsidRDefault="00EE3873" w:rsidP="00F50170">
            <w:pPr>
              <w:rPr>
                <w:lang w:val="en-GB"/>
              </w:rPr>
            </w:pPr>
            <w:r>
              <w:rPr>
                <w:lang w:val="en-GB"/>
              </w:rPr>
              <w:t>Number</w:t>
            </w:r>
          </w:p>
        </w:tc>
        <w:tc>
          <w:tcPr>
            <w:tcW w:w="2831" w:type="dxa"/>
          </w:tcPr>
          <w:p w14:paraId="443006E6" w14:textId="3E290E2A" w:rsidR="00E61984" w:rsidRDefault="00EE3873" w:rsidP="00F50170">
            <w:pPr>
              <w:rPr>
                <w:lang w:val="en-GB"/>
              </w:rPr>
            </w:pPr>
            <w:r>
              <w:rPr>
                <w:lang w:val="en-GB"/>
              </w:rPr>
              <w:t>Number of houses sold</w:t>
            </w:r>
          </w:p>
        </w:tc>
      </w:tr>
      <w:tr w:rsidR="00E61984" w14:paraId="4EE18A56" w14:textId="77777777" w:rsidTr="00E61984">
        <w:tc>
          <w:tcPr>
            <w:tcW w:w="2831" w:type="dxa"/>
          </w:tcPr>
          <w:p w14:paraId="76B1F72D" w14:textId="05307E47" w:rsidR="00E61984" w:rsidRDefault="009A5F62" w:rsidP="00F50170">
            <w:pPr>
              <w:rPr>
                <w:lang w:val="en-GB"/>
              </w:rPr>
            </w:pPr>
            <w:proofErr w:type="spellStart"/>
            <w:r>
              <w:rPr>
                <w:lang w:val="en-GB"/>
              </w:rPr>
              <w:t>n</w:t>
            </w:r>
            <w:r w:rsidR="00EE3873">
              <w:rPr>
                <w:lang w:val="en-GB"/>
              </w:rPr>
              <w:t>o_of_crime</w:t>
            </w:r>
            <w:proofErr w:type="spellEnd"/>
          </w:p>
        </w:tc>
        <w:tc>
          <w:tcPr>
            <w:tcW w:w="2831" w:type="dxa"/>
          </w:tcPr>
          <w:p w14:paraId="24646313" w14:textId="178F1BA9" w:rsidR="00E61984" w:rsidRDefault="00EE3873" w:rsidP="00F50170">
            <w:pPr>
              <w:rPr>
                <w:lang w:val="en-GB"/>
              </w:rPr>
            </w:pPr>
            <w:r>
              <w:rPr>
                <w:lang w:val="en-GB"/>
              </w:rPr>
              <w:t>Number</w:t>
            </w:r>
          </w:p>
        </w:tc>
        <w:tc>
          <w:tcPr>
            <w:tcW w:w="2831" w:type="dxa"/>
          </w:tcPr>
          <w:p w14:paraId="3A399A4F" w14:textId="721B3A0A" w:rsidR="00E61984" w:rsidRDefault="009A5F62" w:rsidP="00F50170">
            <w:pPr>
              <w:rPr>
                <w:lang w:val="en-GB"/>
              </w:rPr>
            </w:pPr>
            <w:r>
              <w:rPr>
                <w:lang w:val="en-GB"/>
              </w:rPr>
              <w:t xml:space="preserve">Number of </w:t>
            </w:r>
            <w:proofErr w:type="gramStart"/>
            <w:r>
              <w:rPr>
                <w:lang w:val="en-GB"/>
              </w:rPr>
              <w:t>crime</w:t>
            </w:r>
            <w:proofErr w:type="gramEnd"/>
            <w:r>
              <w:rPr>
                <w:lang w:val="en-GB"/>
              </w:rPr>
              <w:t xml:space="preserve"> committed </w:t>
            </w:r>
          </w:p>
        </w:tc>
      </w:tr>
      <w:tr w:rsidR="00E61984" w14:paraId="783FCB2C" w14:textId="77777777" w:rsidTr="00E61984">
        <w:tc>
          <w:tcPr>
            <w:tcW w:w="2831" w:type="dxa"/>
          </w:tcPr>
          <w:p w14:paraId="3D84E394" w14:textId="62A28594" w:rsidR="00E61984" w:rsidRDefault="009A5F62" w:rsidP="00F50170">
            <w:pPr>
              <w:rPr>
                <w:lang w:val="en-GB"/>
              </w:rPr>
            </w:pPr>
            <w:proofErr w:type="spellStart"/>
            <w:r>
              <w:rPr>
                <w:lang w:val="en-GB"/>
              </w:rPr>
              <w:t>borough_flag</w:t>
            </w:r>
            <w:proofErr w:type="spellEnd"/>
          </w:p>
        </w:tc>
        <w:tc>
          <w:tcPr>
            <w:tcW w:w="2831" w:type="dxa"/>
          </w:tcPr>
          <w:p w14:paraId="2E1B728B" w14:textId="4AA6DF0D" w:rsidR="00E61984" w:rsidRDefault="00BA3DEE" w:rsidP="00F50170">
            <w:pPr>
              <w:rPr>
                <w:lang w:val="en-GB"/>
              </w:rPr>
            </w:pPr>
            <w:r>
              <w:rPr>
                <w:lang w:val="en-GB"/>
              </w:rPr>
              <w:t xml:space="preserve">Number </w:t>
            </w:r>
          </w:p>
        </w:tc>
        <w:tc>
          <w:tcPr>
            <w:tcW w:w="2831" w:type="dxa"/>
          </w:tcPr>
          <w:p w14:paraId="6E0606CD" w14:textId="65886FAE" w:rsidR="00E61984" w:rsidRDefault="00BA3DEE" w:rsidP="00F50170">
            <w:pPr>
              <w:rPr>
                <w:lang w:val="en-GB"/>
              </w:rPr>
            </w:pPr>
            <w:r>
              <w:rPr>
                <w:lang w:val="en-GB"/>
              </w:rPr>
              <w:t>Indication of borough belonging to London Authority jurisdiction</w:t>
            </w:r>
          </w:p>
        </w:tc>
      </w:tr>
    </w:tbl>
    <w:p w14:paraId="7874096F" w14:textId="77777777" w:rsidR="00BB6281" w:rsidRPr="00F94E5D" w:rsidRDefault="00BB6281" w:rsidP="00F50170">
      <w:pPr>
        <w:rPr>
          <w:lang w:val="en-GB"/>
        </w:rPr>
      </w:pPr>
    </w:p>
    <w:p w14:paraId="62657423" w14:textId="11E775A8" w:rsidR="00453964" w:rsidRPr="00FB501E" w:rsidRDefault="00FB501E" w:rsidP="00F50170">
      <w:pPr>
        <w:rPr>
          <w:lang w:val="en-GB"/>
        </w:rPr>
      </w:pPr>
      <w:r>
        <w:rPr>
          <w:lang w:val="en-GB"/>
        </w:rPr>
        <w:t>The second dataset is a yearly variable that contained</w:t>
      </w:r>
      <w:r w:rsidR="00AC4584">
        <w:rPr>
          <w:lang w:val="en-GB"/>
        </w:rPr>
        <w:t xml:space="preserve"> 1071 instances and 12 attributes</w:t>
      </w:r>
      <w:r w:rsidR="00FA1FF7">
        <w:rPr>
          <w:lang w:val="en-GB"/>
        </w:rPr>
        <w:t xml:space="preserve">. This dataset is recorded from the year 1999 to </w:t>
      </w:r>
      <w:r w:rsidR="00D50881">
        <w:rPr>
          <w:lang w:val="en-GB"/>
        </w:rPr>
        <w:t>2019</w:t>
      </w:r>
      <w:r w:rsidR="0069449F">
        <w:rPr>
          <w:lang w:val="en-GB"/>
        </w:rPr>
        <w:t xml:space="preserve">. </w:t>
      </w:r>
    </w:p>
    <w:tbl>
      <w:tblPr>
        <w:tblStyle w:val="TableGrid"/>
        <w:tblW w:w="0" w:type="auto"/>
        <w:tblLook w:val="04A0" w:firstRow="1" w:lastRow="0" w:firstColumn="1" w:lastColumn="0" w:noHBand="0" w:noVBand="1"/>
      </w:tblPr>
      <w:tblGrid>
        <w:gridCol w:w="2831"/>
        <w:gridCol w:w="2831"/>
        <w:gridCol w:w="2831"/>
      </w:tblGrid>
      <w:tr w:rsidR="004811E2" w:rsidRPr="00BA3DEE" w14:paraId="0D65FD25" w14:textId="77777777" w:rsidTr="004504BD">
        <w:tc>
          <w:tcPr>
            <w:tcW w:w="2831" w:type="dxa"/>
            <w:shd w:val="clear" w:color="auto" w:fill="D9D9D9" w:themeFill="background1" w:themeFillShade="D9"/>
          </w:tcPr>
          <w:p w14:paraId="1DD33A2E" w14:textId="77777777" w:rsidR="004811E2" w:rsidRPr="00BA3DEE" w:rsidRDefault="004811E2" w:rsidP="004504BD">
            <w:pPr>
              <w:rPr>
                <w:b/>
                <w:bCs/>
                <w:lang w:val="en-GB"/>
              </w:rPr>
            </w:pPr>
            <w:r w:rsidRPr="00BA3DEE">
              <w:rPr>
                <w:b/>
                <w:bCs/>
                <w:lang w:val="en-GB"/>
              </w:rPr>
              <w:t xml:space="preserve">Variable </w:t>
            </w:r>
          </w:p>
        </w:tc>
        <w:tc>
          <w:tcPr>
            <w:tcW w:w="2831" w:type="dxa"/>
            <w:shd w:val="clear" w:color="auto" w:fill="D9D9D9" w:themeFill="background1" w:themeFillShade="D9"/>
          </w:tcPr>
          <w:p w14:paraId="4B6BAB29" w14:textId="77777777" w:rsidR="004811E2" w:rsidRPr="00BA3DEE" w:rsidRDefault="004811E2" w:rsidP="004504BD">
            <w:pPr>
              <w:rPr>
                <w:b/>
                <w:bCs/>
                <w:lang w:val="en-GB"/>
              </w:rPr>
            </w:pPr>
            <w:r w:rsidRPr="00BA3DEE">
              <w:rPr>
                <w:b/>
                <w:bCs/>
                <w:lang w:val="en-GB"/>
              </w:rPr>
              <w:t>Type</w:t>
            </w:r>
          </w:p>
        </w:tc>
        <w:tc>
          <w:tcPr>
            <w:tcW w:w="2831" w:type="dxa"/>
            <w:shd w:val="clear" w:color="auto" w:fill="D9D9D9" w:themeFill="background1" w:themeFillShade="D9"/>
          </w:tcPr>
          <w:p w14:paraId="7C92236D" w14:textId="77777777" w:rsidR="004811E2" w:rsidRPr="00BA3DEE" w:rsidRDefault="004811E2" w:rsidP="004504BD">
            <w:pPr>
              <w:rPr>
                <w:b/>
                <w:bCs/>
                <w:lang w:val="en-GB"/>
              </w:rPr>
            </w:pPr>
            <w:r w:rsidRPr="00BA3DEE">
              <w:rPr>
                <w:b/>
                <w:bCs/>
                <w:lang w:val="en-GB"/>
              </w:rPr>
              <w:t>Description</w:t>
            </w:r>
          </w:p>
        </w:tc>
      </w:tr>
      <w:tr w:rsidR="004811E2" w14:paraId="015C64CB" w14:textId="77777777" w:rsidTr="004504BD">
        <w:tc>
          <w:tcPr>
            <w:tcW w:w="2831" w:type="dxa"/>
          </w:tcPr>
          <w:p w14:paraId="2E5BEDC2" w14:textId="77777777" w:rsidR="004811E2" w:rsidRDefault="004811E2" w:rsidP="004504BD">
            <w:pPr>
              <w:rPr>
                <w:lang w:val="en-GB"/>
              </w:rPr>
            </w:pPr>
            <w:r>
              <w:rPr>
                <w:lang w:val="en-GB"/>
              </w:rPr>
              <w:t>code</w:t>
            </w:r>
          </w:p>
        </w:tc>
        <w:tc>
          <w:tcPr>
            <w:tcW w:w="2831" w:type="dxa"/>
          </w:tcPr>
          <w:p w14:paraId="17BCF1E9" w14:textId="77777777" w:rsidR="004811E2" w:rsidRDefault="004811E2" w:rsidP="004504BD">
            <w:pPr>
              <w:rPr>
                <w:lang w:val="en-GB"/>
              </w:rPr>
            </w:pPr>
            <w:r>
              <w:rPr>
                <w:lang w:val="en-GB"/>
              </w:rPr>
              <w:t xml:space="preserve">Number </w:t>
            </w:r>
          </w:p>
        </w:tc>
        <w:tc>
          <w:tcPr>
            <w:tcW w:w="2831" w:type="dxa"/>
          </w:tcPr>
          <w:p w14:paraId="46994798" w14:textId="77777777" w:rsidR="004811E2" w:rsidRDefault="004811E2" w:rsidP="004504BD">
            <w:pPr>
              <w:rPr>
                <w:lang w:val="en-GB"/>
              </w:rPr>
            </w:pPr>
            <w:r>
              <w:rPr>
                <w:lang w:val="en-GB"/>
              </w:rPr>
              <w:t>Area code according to Authority</w:t>
            </w:r>
          </w:p>
        </w:tc>
      </w:tr>
      <w:tr w:rsidR="00EF68A2" w14:paraId="5C68C15D" w14:textId="77777777" w:rsidTr="004504BD">
        <w:tc>
          <w:tcPr>
            <w:tcW w:w="2831" w:type="dxa"/>
          </w:tcPr>
          <w:p w14:paraId="509379AA" w14:textId="7BA41B88" w:rsidR="00EF68A2" w:rsidRDefault="00EF68A2" w:rsidP="00EF68A2">
            <w:pPr>
              <w:rPr>
                <w:lang w:val="en-GB"/>
              </w:rPr>
            </w:pPr>
            <w:r>
              <w:rPr>
                <w:lang w:val="en-GB"/>
              </w:rPr>
              <w:t>area</w:t>
            </w:r>
          </w:p>
        </w:tc>
        <w:tc>
          <w:tcPr>
            <w:tcW w:w="2831" w:type="dxa"/>
          </w:tcPr>
          <w:p w14:paraId="44AF5842" w14:textId="4A30B0E7" w:rsidR="00EF68A2" w:rsidRDefault="00EF68A2" w:rsidP="00EF68A2">
            <w:pPr>
              <w:rPr>
                <w:lang w:val="en-GB"/>
              </w:rPr>
            </w:pPr>
            <w:r>
              <w:rPr>
                <w:lang w:val="en-GB"/>
              </w:rPr>
              <w:t>Varchar</w:t>
            </w:r>
          </w:p>
        </w:tc>
        <w:tc>
          <w:tcPr>
            <w:tcW w:w="2831" w:type="dxa"/>
          </w:tcPr>
          <w:p w14:paraId="15D9B7B1" w14:textId="0A6461D5" w:rsidR="00EF68A2" w:rsidRDefault="00EF68A2" w:rsidP="00EF68A2">
            <w:pPr>
              <w:rPr>
                <w:lang w:val="en-GB"/>
              </w:rPr>
            </w:pPr>
            <w:r>
              <w:rPr>
                <w:lang w:val="en-GB"/>
              </w:rPr>
              <w:t xml:space="preserve">Name of the borough </w:t>
            </w:r>
          </w:p>
        </w:tc>
      </w:tr>
      <w:tr w:rsidR="00272FC1" w14:paraId="30794C28" w14:textId="77777777" w:rsidTr="004504BD">
        <w:tc>
          <w:tcPr>
            <w:tcW w:w="2831" w:type="dxa"/>
          </w:tcPr>
          <w:p w14:paraId="39CEF23D" w14:textId="269A4A29" w:rsidR="00272FC1" w:rsidRDefault="00272FC1" w:rsidP="00272FC1">
            <w:pPr>
              <w:rPr>
                <w:lang w:val="en-GB"/>
              </w:rPr>
            </w:pPr>
            <w:r>
              <w:rPr>
                <w:lang w:val="en-GB"/>
              </w:rPr>
              <w:t>date</w:t>
            </w:r>
          </w:p>
        </w:tc>
        <w:tc>
          <w:tcPr>
            <w:tcW w:w="2831" w:type="dxa"/>
          </w:tcPr>
          <w:p w14:paraId="532FE5C0" w14:textId="2E10FA6C" w:rsidR="00272FC1" w:rsidRDefault="00272FC1" w:rsidP="00272FC1">
            <w:pPr>
              <w:rPr>
                <w:lang w:val="en-GB"/>
              </w:rPr>
            </w:pPr>
            <w:r>
              <w:rPr>
                <w:lang w:val="en-GB"/>
              </w:rPr>
              <w:t>Timestamp</w:t>
            </w:r>
          </w:p>
        </w:tc>
        <w:tc>
          <w:tcPr>
            <w:tcW w:w="2831" w:type="dxa"/>
          </w:tcPr>
          <w:p w14:paraId="6F8DDD8D" w14:textId="7BAA92A9" w:rsidR="00272FC1" w:rsidRDefault="00272FC1" w:rsidP="00272FC1">
            <w:pPr>
              <w:rPr>
                <w:lang w:val="en-GB"/>
              </w:rPr>
            </w:pPr>
            <w:r>
              <w:rPr>
                <w:lang w:val="en-GB"/>
              </w:rPr>
              <w:t>Time period of the record</w:t>
            </w:r>
          </w:p>
        </w:tc>
      </w:tr>
      <w:tr w:rsidR="00272FC1" w14:paraId="4BC8D070" w14:textId="77777777" w:rsidTr="004504BD">
        <w:tc>
          <w:tcPr>
            <w:tcW w:w="2831" w:type="dxa"/>
          </w:tcPr>
          <w:p w14:paraId="285B394A" w14:textId="5D2E1CBE" w:rsidR="00272FC1" w:rsidRDefault="00272FC1" w:rsidP="00272FC1">
            <w:pPr>
              <w:rPr>
                <w:lang w:val="en-GB"/>
              </w:rPr>
            </w:pPr>
            <w:proofErr w:type="spellStart"/>
            <w:r>
              <w:rPr>
                <w:lang w:val="en-GB"/>
              </w:rPr>
              <w:t>median_salary</w:t>
            </w:r>
            <w:proofErr w:type="spellEnd"/>
          </w:p>
        </w:tc>
        <w:tc>
          <w:tcPr>
            <w:tcW w:w="2831" w:type="dxa"/>
          </w:tcPr>
          <w:p w14:paraId="4EB1A007" w14:textId="622B7BE6" w:rsidR="00272FC1" w:rsidRDefault="005526AF" w:rsidP="00272FC1">
            <w:pPr>
              <w:rPr>
                <w:lang w:val="en-GB"/>
              </w:rPr>
            </w:pPr>
            <w:r>
              <w:rPr>
                <w:lang w:val="en-GB"/>
              </w:rPr>
              <w:t>Float</w:t>
            </w:r>
          </w:p>
        </w:tc>
        <w:tc>
          <w:tcPr>
            <w:tcW w:w="2831" w:type="dxa"/>
          </w:tcPr>
          <w:p w14:paraId="0F5505B6" w14:textId="6FF13DB9" w:rsidR="00272FC1" w:rsidRDefault="00272FC1" w:rsidP="00272FC1">
            <w:pPr>
              <w:rPr>
                <w:lang w:val="en-GB"/>
              </w:rPr>
            </w:pPr>
            <w:r w:rsidRPr="00272FC1">
              <w:rPr>
                <w:lang w:val="en-GB"/>
              </w:rPr>
              <w:t>Median salary of the individuals living in the area</w:t>
            </w:r>
          </w:p>
        </w:tc>
      </w:tr>
      <w:tr w:rsidR="005526AF" w14:paraId="67A73F52" w14:textId="77777777" w:rsidTr="004504BD">
        <w:tc>
          <w:tcPr>
            <w:tcW w:w="2831" w:type="dxa"/>
          </w:tcPr>
          <w:p w14:paraId="6D4231DE" w14:textId="3A3B02BE" w:rsidR="005526AF" w:rsidRDefault="005526AF" w:rsidP="00272FC1">
            <w:pPr>
              <w:rPr>
                <w:lang w:val="en-GB"/>
              </w:rPr>
            </w:pPr>
            <w:proofErr w:type="spellStart"/>
            <w:r w:rsidRPr="005526AF">
              <w:rPr>
                <w:lang w:val="en-GB"/>
              </w:rPr>
              <w:t>life_satisfaction</w:t>
            </w:r>
            <w:proofErr w:type="spellEnd"/>
          </w:p>
        </w:tc>
        <w:tc>
          <w:tcPr>
            <w:tcW w:w="2831" w:type="dxa"/>
          </w:tcPr>
          <w:p w14:paraId="1F8007E3" w14:textId="72D17592" w:rsidR="005526AF" w:rsidRDefault="006C2848" w:rsidP="00272FC1">
            <w:pPr>
              <w:rPr>
                <w:lang w:val="en-GB"/>
              </w:rPr>
            </w:pPr>
            <w:r>
              <w:rPr>
                <w:lang w:val="en-GB"/>
              </w:rPr>
              <w:t>Float</w:t>
            </w:r>
          </w:p>
        </w:tc>
        <w:tc>
          <w:tcPr>
            <w:tcW w:w="2831" w:type="dxa"/>
          </w:tcPr>
          <w:p w14:paraId="0DBB5B39" w14:textId="16DA3AFD" w:rsidR="005526AF" w:rsidRPr="00272FC1" w:rsidRDefault="006C2848" w:rsidP="00272FC1">
            <w:pPr>
              <w:rPr>
                <w:lang w:val="en-GB"/>
              </w:rPr>
            </w:pPr>
            <w:r w:rsidRPr="006C2848">
              <w:rPr>
                <w:lang w:val="en-GB"/>
              </w:rPr>
              <w:t>Life satisfaction of the individuals living in the area</w:t>
            </w:r>
          </w:p>
        </w:tc>
      </w:tr>
      <w:tr w:rsidR="005526AF" w14:paraId="5DD1D387" w14:textId="77777777" w:rsidTr="004504BD">
        <w:tc>
          <w:tcPr>
            <w:tcW w:w="2831" w:type="dxa"/>
          </w:tcPr>
          <w:p w14:paraId="6B1C97CD" w14:textId="0C2954DD" w:rsidR="005526AF" w:rsidRDefault="006C2848" w:rsidP="00272FC1">
            <w:pPr>
              <w:rPr>
                <w:lang w:val="en-GB"/>
              </w:rPr>
            </w:pPr>
            <w:proofErr w:type="spellStart"/>
            <w:r>
              <w:rPr>
                <w:lang w:val="en-GB"/>
              </w:rPr>
              <w:t>mean_salary</w:t>
            </w:r>
            <w:proofErr w:type="spellEnd"/>
          </w:p>
        </w:tc>
        <w:tc>
          <w:tcPr>
            <w:tcW w:w="2831" w:type="dxa"/>
          </w:tcPr>
          <w:p w14:paraId="42F893D4" w14:textId="4EB993DC" w:rsidR="005526AF" w:rsidRDefault="006C2848" w:rsidP="00272FC1">
            <w:pPr>
              <w:rPr>
                <w:lang w:val="en-GB"/>
              </w:rPr>
            </w:pPr>
            <w:r>
              <w:rPr>
                <w:lang w:val="en-GB"/>
              </w:rPr>
              <w:t>Float</w:t>
            </w:r>
          </w:p>
        </w:tc>
        <w:tc>
          <w:tcPr>
            <w:tcW w:w="2831" w:type="dxa"/>
          </w:tcPr>
          <w:p w14:paraId="554BF3B9" w14:textId="54BB69F5" w:rsidR="005526AF" w:rsidRPr="00272FC1" w:rsidRDefault="006C2848" w:rsidP="00272FC1">
            <w:pPr>
              <w:rPr>
                <w:lang w:val="en-GB"/>
              </w:rPr>
            </w:pPr>
            <w:r w:rsidRPr="006C2848">
              <w:rPr>
                <w:lang w:val="en-GB"/>
              </w:rPr>
              <w:t>Mean salary of the individuals living in the area</w:t>
            </w:r>
          </w:p>
        </w:tc>
      </w:tr>
      <w:tr w:rsidR="005526AF" w14:paraId="3E1D003B" w14:textId="77777777" w:rsidTr="004504BD">
        <w:tc>
          <w:tcPr>
            <w:tcW w:w="2831" w:type="dxa"/>
          </w:tcPr>
          <w:p w14:paraId="4E38F564" w14:textId="64B1AED6" w:rsidR="005526AF" w:rsidRDefault="00B05010" w:rsidP="00272FC1">
            <w:pPr>
              <w:rPr>
                <w:lang w:val="en-GB"/>
              </w:rPr>
            </w:pPr>
            <w:proofErr w:type="spellStart"/>
            <w:r>
              <w:rPr>
                <w:lang w:val="en-GB"/>
              </w:rPr>
              <w:t>recycling_pct</w:t>
            </w:r>
            <w:proofErr w:type="spellEnd"/>
          </w:p>
        </w:tc>
        <w:tc>
          <w:tcPr>
            <w:tcW w:w="2831" w:type="dxa"/>
          </w:tcPr>
          <w:p w14:paraId="7A2AE540" w14:textId="7FEF5026" w:rsidR="005526AF" w:rsidRDefault="009F6937" w:rsidP="00272FC1">
            <w:pPr>
              <w:rPr>
                <w:lang w:val="en-GB"/>
              </w:rPr>
            </w:pPr>
            <w:r>
              <w:rPr>
                <w:lang w:val="en-GB"/>
              </w:rPr>
              <w:t>Float</w:t>
            </w:r>
          </w:p>
        </w:tc>
        <w:tc>
          <w:tcPr>
            <w:tcW w:w="2831" w:type="dxa"/>
          </w:tcPr>
          <w:p w14:paraId="5AA9C5FA" w14:textId="22FBD8CF" w:rsidR="005526AF" w:rsidRPr="00272FC1" w:rsidRDefault="00B05010" w:rsidP="00272FC1">
            <w:pPr>
              <w:rPr>
                <w:lang w:val="en-GB"/>
              </w:rPr>
            </w:pPr>
            <w:r w:rsidRPr="00B05010">
              <w:rPr>
                <w:lang w:val="en-GB"/>
              </w:rPr>
              <w:t>Percentage of households recycling</w:t>
            </w:r>
          </w:p>
        </w:tc>
      </w:tr>
      <w:tr w:rsidR="005526AF" w14:paraId="66ADA717" w14:textId="77777777" w:rsidTr="004504BD">
        <w:tc>
          <w:tcPr>
            <w:tcW w:w="2831" w:type="dxa"/>
          </w:tcPr>
          <w:p w14:paraId="799EAD4C" w14:textId="743B5BF6" w:rsidR="005526AF" w:rsidRDefault="00E8425A" w:rsidP="00272FC1">
            <w:pPr>
              <w:rPr>
                <w:lang w:val="en-GB"/>
              </w:rPr>
            </w:pPr>
            <w:proofErr w:type="spellStart"/>
            <w:r>
              <w:rPr>
                <w:lang w:val="en-GB"/>
              </w:rPr>
              <w:lastRenderedPageBreak/>
              <w:t>p</w:t>
            </w:r>
            <w:r w:rsidR="001F591E">
              <w:rPr>
                <w:lang w:val="en-GB"/>
              </w:rPr>
              <w:t>opulation_size</w:t>
            </w:r>
            <w:proofErr w:type="spellEnd"/>
          </w:p>
        </w:tc>
        <w:tc>
          <w:tcPr>
            <w:tcW w:w="2831" w:type="dxa"/>
          </w:tcPr>
          <w:p w14:paraId="576B42F4" w14:textId="5204FFD9" w:rsidR="005526AF" w:rsidRDefault="00C73B0B" w:rsidP="00272FC1">
            <w:pPr>
              <w:rPr>
                <w:lang w:val="en-GB"/>
              </w:rPr>
            </w:pPr>
            <w:r>
              <w:rPr>
                <w:lang w:val="en-GB"/>
              </w:rPr>
              <w:t>number</w:t>
            </w:r>
          </w:p>
        </w:tc>
        <w:tc>
          <w:tcPr>
            <w:tcW w:w="2831" w:type="dxa"/>
          </w:tcPr>
          <w:p w14:paraId="48F47EB4" w14:textId="535AEB31" w:rsidR="005526AF" w:rsidRPr="00272FC1" w:rsidRDefault="00C73B0B" w:rsidP="00272FC1">
            <w:pPr>
              <w:rPr>
                <w:lang w:val="en-GB"/>
              </w:rPr>
            </w:pPr>
            <w:r w:rsidRPr="00C73B0B">
              <w:rPr>
                <w:lang w:val="en-GB"/>
              </w:rPr>
              <w:t>Number of people living in the area</w:t>
            </w:r>
          </w:p>
        </w:tc>
      </w:tr>
      <w:tr w:rsidR="00C73B0B" w14:paraId="4B507868" w14:textId="77777777" w:rsidTr="004504BD">
        <w:tc>
          <w:tcPr>
            <w:tcW w:w="2831" w:type="dxa"/>
          </w:tcPr>
          <w:p w14:paraId="6F604B7B" w14:textId="2F48206A" w:rsidR="00C73B0B" w:rsidRDefault="00E8425A" w:rsidP="00272FC1">
            <w:pPr>
              <w:rPr>
                <w:lang w:val="en-GB"/>
              </w:rPr>
            </w:pPr>
            <w:proofErr w:type="spellStart"/>
            <w:r>
              <w:rPr>
                <w:lang w:val="en-GB"/>
              </w:rPr>
              <w:t>a</w:t>
            </w:r>
            <w:r w:rsidR="00E214E4">
              <w:rPr>
                <w:lang w:val="en-GB"/>
              </w:rPr>
              <w:t>rea_size</w:t>
            </w:r>
            <w:proofErr w:type="spellEnd"/>
          </w:p>
        </w:tc>
        <w:tc>
          <w:tcPr>
            <w:tcW w:w="2831" w:type="dxa"/>
          </w:tcPr>
          <w:p w14:paraId="5C3C9F33" w14:textId="6E24220F" w:rsidR="00C73B0B" w:rsidRDefault="00E214E4" w:rsidP="00272FC1">
            <w:pPr>
              <w:rPr>
                <w:lang w:val="en-GB"/>
              </w:rPr>
            </w:pPr>
            <w:r>
              <w:rPr>
                <w:lang w:val="en-GB"/>
              </w:rPr>
              <w:t>float</w:t>
            </w:r>
          </w:p>
        </w:tc>
        <w:tc>
          <w:tcPr>
            <w:tcW w:w="2831" w:type="dxa"/>
          </w:tcPr>
          <w:p w14:paraId="1CB44890" w14:textId="4442B81A" w:rsidR="00C73B0B" w:rsidRPr="00C73B0B" w:rsidRDefault="00E214E4" w:rsidP="00272FC1">
            <w:pPr>
              <w:rPr>
                <w:lang w:val="en-GB"/>
              </w:rPr>
            </w:pPr>
            <w:r w:rsidRPr="00E214E4">
              <w:rPr>
                <w:lang w:val="en-GB"/>
              </w:rPr>
              <w:t>Size of the area (in hectares)</w:t>
            </w:r>
          </w:p>
        </w:tc>
      </w:tr>
      <w:tr w:rsidR="004811E2" w14:paraId="56DE7BD0" w14:textId="77777777" w:rsidTr="004504BD">
        <w:tc>
          <w:tcPr>
            <w:tcW w:w="2831" w:type="dxa"/>
          </w:tcPr>
          <w:p w14:paraId="386B5D98" w14:textId="77777777" w:rsidR="004811E2" w:rsidRDefault="004811E2" w:rsidP="004504BD">
            <w:pPr>
              <w:rPr>
                <w:lang w:val="en-GB"/>
              </w:rPr>
            </w:pPr>
            <w:proofErr w:type="spellStart"/>
            <w:r>
              <w:rPr>
                <w:lang w:val="en-GB"/>
              </w:rPr>
              <w:t>borough_flag</w:t>
            </w:r>
            <w:proofErr w:type="spellEnd"/>
          </w:p>
        </w:tc>
        <w:tc>
          <w:tcPr>
            <w:tcW w:w="2831" w:type="dxa"/>
          </w:tcPr>
          <w:p w14:paraId="09F25981" w14:textId="77777777" w:rsidR="004811E2" w:rsidRDefault="004811E2" w:rsidP="004504BD">
            <w:pPr>
              <w:rPr>
                <w:lang w:val="en-GB"/>
              </w:rPr>
            </w:pPr>
            <w:r>
              <w:rPr>
                <w:lang w:val="en-GB"/>
              </w:rPr>
              <w:t xml:space="preserve">Number </w:t>
            </w:r>
          </w:p>
        </w:tc>
        <w:tc>
          <w:tcPr>
            <w:tcW w:w="2831" w:type="dxa"/>
          </w:tcPr>
          <w:p w14:paraId="31604FB4" w14:textId="77777777" w:rsidR="004811E2" w:rsidRDefault="004811E2" w:rsidP="004504BD">
            <w:pPr>
              <w:rPr>
                <w:lang w:val="en-GB"/>
              </w:rPr>
            </w:pPr>
            <w:r>
              <w:rPr>
                <w:lang w:val="en-GB"/>
              </w:rPr>
              <w:t>Indication of borough belonging to London Authority jurisdiction</w:t>
            </w:r>
          </w:p>
        </w:tc>
      </w:tr>
    </w:tbl>
    <w:p w14:paraId="25A92AC1" w14:textId="64890A6F" w:rsidR="00453964" w:rsidRDefault="00453964" w:rsidP="00F50170"/>
    <w:p w14:paraId="3BB634D5" w14:textId="3B864C4B" w:rsidR="00EB0018" w:rsidRDefault="00EB0018" w:rsidP="00EB0018">
      <w:pPr>
        <w:pStyle w:val="Heading2"/>
        <w:spacing w:line="360" w:lineRule="auto"/>
        <w:ind w:right="-46"/>
        <w:jc w:val="both"/>
        <w:rPr>
          <w:lang w:val="en-US"/>
        </w:rPr>
      </w:pPr>
      <w:bookmarkStart w:id="48" w:name="_Toc72522513"/>
      <w:r w:rsidRPr="00EC283F">
        <w:rPr>
          <w:lang w:val="en-US"/>
        </w:rPr>
        <w:t>Data</w:t>
      </w:r>
      <w:r>
        <w:rPr>
          <w:lang w:val="en-US"/>
        </w:rPr>
        <w:t xml:space="preserve"> Preprocessing</w:t>
      </w:r>
      <w:r w:rsidR="00E046DC">
        <w:rPr>
          <w:lang w:val="en-US"/>
        </w:rPr>
        <w:t xml:space="preserve"> and Transformation</w:t>
      </w:r>
      <w:bookmarkEnd w:id="48"/>
    </w:p>
    <w:p w14:paraId="3D4E7D3F" w14:textId="5E4A670B" w:rsidR="00453964" w:rsidRPr="00EF3BB7" w:rsidRDefault="00E8425A" w:rsidP="00EF3BB7">
      <w:pPr>
        <w:ind w:firstLine="363"/>
        <w:rPr>
          <w:lang w:val="en-GB"/>
        </w:rPr>
      </w:pPr>
      <w:r>
        <w:rPr>
          <w:lang w:val="en-GB"/>
        </w:rPr>
        <w:t xml:space="preserve">The data </w:t>
      </w:r>
      <w:r w:rsidR="00E046DC">
        <w:rPr>
          <w:lang w:val="en-GB"/>
        </w:rPr>
        <w:t>pre-processing</w:t>
      </w:r>
      <w:r>
        <w:rPr>
          <w:lang w:val="en-GB"/>
        </w:rPr>
        <w:t xml:space="preserve"> phase entails the</w:t>
      </w:r>
      <w:r w:rsidR="00E046DC">
        <w:rPr>
          <w:lang w:val="en-GB"/>
        </w:rPr>
        <w:t xml:space="preserve"> </w:t>
      </w:r>
      <w:r w:rsidR="007E25C2">
        <w:rPr>
          <w:lang w:val="en-GB"/>
        </w:rPr>
        <w:t xml:space="preserve">process of cleaning and transforming the data that’s relevant to the output of the mining process. </w:t>
      </w:r>
      <w:r w:rsidR="00BC4375">
        <w:rPr>
          <w:lang w:val="en-GB"/>
        </w:rPr>
        <w:t xml:space="preserve">A few attributes like dates and year needs to be separated and data from yearly </w:t>
      </w:r>
      <w:r w:rsidR="00A80A17">
        <w:rPr>
          <w:lang w:val="en-GB"/>
        </w:rPr>
        <w:t xml:space="preserve">datasets need to be combined into the monthly datasets. </w:t>
      </w:r>
    </w:p>
    <w:p w14:paraId="3BFDC511" w14:textId="1F2D7AA3" w:rsidR="00453964" w:rsidRDefault="00EF3BB7" w:rsidP="00EF3BB7">
      <w:pPr>
        <w:ind w:firstLine="363"/>
        <w:rPr>
          <w:lang w:val="en-GB"/>
        </w:rPr>
      </w:pPr>
      <w:r>
        <w:rPr>
          <w:lang w:val="en-GB"/>
        </w:rPr>
        <w:t xml:space="preserve">An initial Exploratory Data Analysis was done to get a </w:t>
      </w:r>
      <w:r w:rsidR="00036461">
        <w:rPr>
          <w:lang w:val="en-GB"/>
        </w:rPr>
        <w:t xml:space="preserve">look into the valuable information of the datasets and number of missing values or if there </w:t>
      </w:r>
      <w:proofErr w:type="gramStart"/>
      <w:r w:rsidR="00036461">
        <w:rPr>
          <w:lang w:val="en-GB"/>
        </w:rPr>
        <w:t>is</w:t>
      </w:r>
      <w:proofErr w:type="gramEnd"/>
      <w:r w:rsidR="00036461">
        <w:rPr>
          <w:lang w:val="en-GB"/>
        </w:rPr>
        <w:t xml:space="preserve"> any </w:t>
      </w:r>
      <w:r w:rsidR="009D4389">
        <w:rPr>
          <w:lang w:val="en-GB"/>
        </w:rPr>
        <w:t>unimportant attributes.</w:t>
      </w:r>
    </w:p>
    <w:p w14:paraId="2EC67444" w14:textId="34E4DA97" w:rsidR="009D4389" w:rsidRDefault="000E31F3" w:rsidP="000E31F3">
      <w:pPr>
        <w:pStyle w:val="ListParagraph"/>
        <w:numPr>
          <w:ilvl w:val="0"/>
          <w:numId w:val="33"/>
        </w:numPr>
        <w:rPr>
          <w:lang w:val="en-GB"/>
        </w:rPr>
      </w:pPr>
      <w:r>
        <w:rPr>
          <w:lang w:val="en-GB"/>
        </w:rPr>
        <w:t>Drop redundant column</w:t>
      </w:r>
    </w:p>
    <w:p w14:paraId="4AA2A2E1" w14:textId="34FF23C2" w:rsidR="000E31F3" w:rsidRDefault="00B16C23" w:rsidP="000E31F3">
      <w:pPr>
        <w:pStyle w:val="ListParagraph"/>
        <w:numPr>
          <w:ilvl w:val="0"/>
          <w:numId w:val="33"/>
        </w:numPr>
        <w:rPr>
          <w:lang w:val="en-GB"/>
        </w:rPr>
      </w:pPr>
      <w:r>
        <w:rPr>
          <w:lang w:val="en-GB"/>
        </w:rPr>
        <w:t>Drop any rows or column with more than 50% missing value</w:t>
      </w:r>
    </w:p>
    <w:p w14:paraId="3B0B9D52" w14:textId="475611F1" w:rsidR="00B16C23" w:rsidRPr="000E31F3" w:rsidRDefault="00CC3E58" w:rsidP="000E31F3">
      <w:pPr>
        <w:pStyle w:val="ListParagraph"/>
        <w:numPr>
          <w:ilvl w:val="0"/>
          <w:numId w:val="33"/>
        </w:numPr>
        <w:rPr>
          <w:lang w:val="en-GB"/>
        </w:rPr>
      </w:pPr>
      <w:r>
        <w:rPr>
          <w:lang w:val="en-GB"/>
        </w:rPr>
        <w:t xml:space="preserve">Merge </w:t>
      </w:r>
      <w:r w:rsidR="00E96972">
        <w:rPr>
          <w:lang w:val="en-GB"/>
        </w:rPr>
        <w:t>yearly and month dataset</w:t>
      </w:r>
    </w:p>
    <w:p w14:paraId="62CD5550" w14:textId="694212E0" w:rsidR="009D4389" w:rsidRDefault="00341DBC" w:rsidP="009D4389">
      <w:pPr>
        <w:pStyle w:val="Heading2"/>
        <w:spacing w:line="360" w:lineRule="auto"/>
        <w:ind w:right="-46"/>
        <w:jc w:val="both"/>
        <w:rPr>
          <w:lang w:val="en-US"/>
        </w:rPr>
      </w:pPr>
      <w:bookmarkStart w:id="49" w:name="_Toc72522514"/>
      <w:r>
        <w:rPr>
          <w:lang w:val="en-US"/>
        </w:rPr>
        <w:t>Model Selection</w:t>
      </w:r>
      <w:bookmarkEnd w:id="49"/>
    </w:p>
    <w:p w14:paraId="3AE3DACC" w14:textId="6B1A6796" w:rsidR="004504BD" w:rsidRPr="004504BD" w:rsidRDefault="004504BD" w:rsidP="00C406C8">
      <w:pPr>
        <w:pStyle w:val="ListParagraph"/>
        <w:numPr>
          <w:ilvl w:val="0"/>
          <w:numId w:val="32"/>
        </w:numPr>
        <w:rPr>
          <w:lang w:val="en-GB"/>
        </w:rPr>
      </w:pPr>
      <w:r w:rsidRPr="004504BD">
        <w:rPr>
          <w:lang w:val="en-GB"/>
        </w:rPr>
        <w:t xml:space="preserve">COMPARE </w:t>
      </w:r>
      <w:r w:rsidRPr="004504BD">
        <w:rPr>
          <w:b/>
          <w:lang w:val="en-GB"/>
        </w:rPr>
        <w:t xml:space="preserve">ARIMA, RANDOM WALK, </w:t>
      </w:r>
      <w:r>
        <w:rPr>
          <w:b/>
          <w:lang w:val="en-GB"/>
        </w:rPr>
        <w:t>SARIMA</w:t>
      </w:r>
      <w:r w:rsidRPr="004504BD">
        <w:rPr>
          <w:b/>
          <w:lang w:val="en-GB"/>
        </w:rPr>
        <w:t xml:space="preserve"> VS VARMA</w:t>
      </w:r>
    </w:p>
    <w:p w14:paraId="05BCEFF2" w14:textId="77777777" w:rsidR="004504BD" w:rsidRPr="004504BD" w:rsidRDefault="004504BD" w:rsidP="00C406C8">
      <w:pPr>
        <w:pStyle w:val="ListParagraph"/>
        <w:numPr>
          <w:ilvl w:val="0"/>
          <w:numId w:val="32"/>
        </w:numPr>
        <w:rPr>
          <w:lang w:val="en-GB"/>
        </w:rPr>
      </w:pPr>
    </w:p>
    <w:p w14:paraId="04C6F228" w14:textId="524D9794" w:rsidR="00C406C8" w:rsidRDefault="007F6CE3" w:rsidP="00C406C8">
      <w:pPr>
        <w:pStyle w:val="ListParagraph"/>
        <w:numPr>
          <w:ilvl w:val="0"/>
          <w:numId w:val="32"/>
        </w:numPr>
      </w:pPr>
      <w:r>
        <w:t>Will test the accuracy model based on RSME AND R</w:t>
      </w:r>
      <w:r w:rsidR="004A55CA">
        <w:t xml:space="preserve">2 of each model and select the </w:t>
      </w:r>
      <w:proofErr w:type="spellStart"/>
      <w:r w:rsidR="004A55CA">
        <w:t>bext</w:t>
      </w:r>
      <w:proofErr w:type="spellEnd"/>
      <w:r w:rsidR="004A55CA">
        <w:t xml:space="preserve"> model</w:t>
      </w:r>
    </w:p>
    <w:p w14:paraId="6573569F" w14:textId="7B95148D" w:rsidR="00C406C8" w:rsidRDefault="00C406C8" w:rsidP="00C406C8">
      <w:pPr>
        <w:pStyle w:val="ListParagraph"/>
        <w:numPr>
          <w:ilvl w:val="0"/>
          <w:numId w:val="32"/>
        </w:numPr>
      </w:pPr>
      <w:proofErr w:type="spellStart"/>
      <w:r>
        <w:t>Train_test_split</w:t>
      </w:r>
      <w:proofErr w:type="spellEnd"/>
      <w:r w:rsidR="00DC04FB">
        <w:t xml:space="preserve"> 0.8 :0.2</w:t>
      </w:r>
    </w:p>
    <w:p w14:paraId="07CE3315" w14:textId="2DD8C345" w:rsidR="004A55CA" w:rsidRPr="007F6CE3" w:rsidRDefault="004A55CA" w:rsidP="007F6CE3">
      <w:pPr>
        <w:pStyle w:val="ListParagraph"/>
        <w:numPr>
          <w:ilvl w:val="0"/>
          <w:numId w:val="32"/>
        </w:numPr>
      </w:pPr>
      <w:r>
        <w:t xml:space="preserve">I will use Microsoft azure to do find </w:t>
      </w:r>
      <w:r w:rsidR="00C406C8">
        <w:t xml:space="preserve">the best algorithm or model </w:t>
      </w:r>
      <w:r w:rsidR="00DC04FB">
        <w:t>evaluation and then</w:t>
      </w:r>
      <w:r w:rsidR="002536A9">
        <w:t xml:space="preserve"> will test the </w:t>
      </w:r>
      <w:r w:rsidR="008A6FDB">
        <w:t xml:space="preserve">selected model for </w:t>
      </w:r>
    </w:p>
    <w:p w14:paraId="41C83E0B" w14:textId="2F4C2A33" w:rsidR="00453964" w:rsidRDefault="00453964" w:rsidP="00F50170"/>
    <w:p w14:paraId="17FBAB2A" w14:textId="46E12F9B" w:rsidR="00453964" w:rsidRDefault="00453964" w:rsidP="00F50170"/>
    <w:p w14:paraId="47EC1E15" w14:textId="71E75228" w:rsidR="00453964" w:rsidRDefault="00453964" w:rsidP="00F50170"/>
    <w:p w14:paraId="5247B208" w14:textId="740AF3E0" w:rsidR="00453964" w:rsidRDefault="00453964" w:rsidP="00F50170"/>
    <w:p w14:paraId="5D364FD9" w14:textId="77777777" w:rsidR="00915C19" w:rsidRDefault="00915C19">
      <w:bookmarkStart w:id="50" w:name="_Toc59000079"/>
      <w:bookmarkStart w:id="51" w:name="_Toc59000115"/>
      <w:bookmarkEnd w:id="12"/>
    </w:p>
    <w:p w14:paraId="07A224DB" w14:textId="77777777" w:rsidR="00915C19" w:rsidRDefault="00915C19">
      <w:pPr>
        <w:sectPr w:rsidR="00915C19" w:rsidSect="00A97E79">
          <w:type w:val="oddPage"/>
          <w:pgSz w:w="11906" w:h="16838"/>
          <w:pgMar w:top="1418" w:right="1418" w:bottom="1418" w:left="1418" w:header="709" w:footer="709" w:gutter="567"/>
          <w:cols w:space="708"/>
          <w:docGrid w:linePitch="360"/>
        </w:sectPr>
      </w:pPr>
    </w:p>
    <w:p w14:paraId="726CA40C" w14:textId="5CAFA55A" w:rsidR="00915C19" w:rsidRDefault="00DB049D" w:rsidP="00BB53D4">
      <w:pPr>
        <w:pStyle w:val="Heading1"/>
      </w:pPr>
      <w:bookmarkStart w:id="52" w:name="_Toc72522515"/>
      <w:bookmarkEnd w:id="50"/>
      <w:bookmarkEnd w:id="51"/>
      <w:r>
        <w:rPr>
          <w:lang w:val="en-US"/>
        </w:rPr>
        <w:lastRenderedPageBreak/>
        <w:t>Conclusion</w:t>
      </w:r>
      <w:r w:rsidR="003C6850">
        <w:rPr>
          <w:lang w:val="en-US"/>
        </w:rPr>
        <w:t xml:space="preserve"> and future work</w:t>
      </w:r>
      <w:bookmarkEnd w:id="52"/>
    </w:p>
    <w:p w14:paraId="4CDE4CEE" w14:textId="77777777" w:rsidR="00915C19" w:rsidRDefault="00915C19"/>
    <w:p w14:paraId="073A27F2" w14:textId="77777777" w:rsidR="00915C19" w:rsidRDefault="00915C19"/>
    <w:p w14:paraId="5D1B2E74" w14:textId="77777777" w:rsidR="00915C19" w:rsidRDefault="00915C19"/>
    <w:p w14:paraId="76D1F32D" w14:textId="77777777" w:rsidR="001850F7" w:rsidRDefault="001850F7"/>
    <w:p w14:paraId="6F6AF9C9" w14:textId="77777777" w:rsidR="001850F7" w:rsidRDefault="001850F7"/>
    <w:p w14:paraId="75FD7858" w14:textId="77777777" w:rsidR="001850F7" w:rsidRDefault="001850F7"/>
    <w:p w14:paraId="17FED091" w14:textId="77777777" w:rsidR="001850F7" w:rsidRDefault="001850F7">
      <w:pPr>
        <w:sectPr w:rsidR="001850F7" w:rsidSect="00A97E79">
          <w:type w:val="oddPage"/>
          <w:pgSz w:w="11906" w:h="16838"/>
          <w:pgMar w:top="1418" w:right="1418" w:bottom="1418" w:left="1418" w:header="709" w:footer="709" w:gutter="567"/>
          <w:cols w:space="708"/>
          <w:docGrid w:linePitch="360"/>
        </w:sectPr>
      </w:pPr>
    </w:p>
    <w:p w14:paraId="78DE3E0A" w14:textId="379110F4" w:rsidR="00414BF6" w:rsidRDefault="009F6113" w:rsidP="00414BF6">
      <w:pPr>
        <w:pStyle w:val="Heading1-no-numbers"/>
        <w:divId w:val="1866290743"/>
        <w:rPr>
          <w:lang w:val="fr-BE"/>
        </w:rPr>
      </w:pPr>
      <w:bookmarkStart w:id="53" w:name="_Toc72522516"/>
      <w:r>
        <w:rPr>
          <w:lang w:val="fr-BE"/>
        </w:rPr>
        <w:lastRenderedPageBreak/>
        <w:t>Bibliography</w:t>
      </w:r>
      <w:bookmarkEnd w:id="53"/>
    </w:p>
    <w:p w14:paraId="5344347C" w14:textId="7A9E5CB3" w:rsidR="00F16FB0" w:rsidRDefault="00F16FB0" w:rsidP="00F16FB0">
      <w:pPr>
        <w:divId w:val="1866290743"/>
        <w:rPr>
          <w:lang w:val="fr-BE"/>
        </w:rPr>
      </w:pPr>
    </w:p>
    <w:p w14:paraId="279D0843" w14:textId="77777777" w:rsidR="00F16FB0" w:rsidRPr="00F16FB0" w:rsidRDefault="00F16FB0" w:rsidP="00F16FB0">
      <w:pPr>
        <w:pStyle w:val="Bibliography"/>
      </w:pPr>
      <w:r>
        <w:rPr>
          <w:lang w:val="fr-BE"/>
        </w:rPr>
        <w:fldChar w:fldCharType="begin"/>
      </w:r>
      <w:r>
        <w:rPr>
          <w:lang w:val="fr-BE"/>
        </w:rPr>
        <w:instrText xml:space="preserve"> ADDIN ZOTERO_BIBL {"uncited":[],"omitted":[],"custom":[]} CSL_BIBLIOGRAPHY </w:instrText>
      </w:r>
      <w:r>
        <w:rPr>
          <w:lang w:val="fr-BE"/>
        </w:rPr>
        <w:fldChar w:fldCharType="separate"/>
      </w:r>
      <w:r w:rsidRPr="00F16FB0">
        <w:t>[1]</w:t>
      </w:r>
      <w:r w:rsidRPr="00F16FB0">
        <w:tab/>
        <w:t xml:space="preserve">G. Chi, Y. Liu, Z. Wu, and H. Wu, ‘Ghost Cities Analysis Based on Positioning Data in China’, </w:t>
      </w:r>
      <w:r w:rsidRPr="00F16FB0">
        <w:rPr>
          <w:i/>
          <w:iCs/>
        </w:rPr>
        <w:t>ArXiv151008505 Phys.</w:t>
      </w:r>
      <w:r w:rsidRPr="00F16FB0">
        <w:t>, Nov. 2015, Accessed: Mar. 05, 2021. [Online]. Available: http://arxiv.org/abs/1510.08505</w:t>
      </w:r>
    </w:p>
    <w:p w14:paraId="4E52B7B9" w14:textId="77777777" w:rsidR="00F16FB0" w:rsidRPr="00F16FB0" w:rsidRDefault="00F16FB0" w:rsidP="00F16FB0">
      <w:pPr>
        <w:pStyle w:val="Bibliography"/>
      </w:pPr>
      <w:r w:rsidRPr="00F16FB0">
        <w:t>[2]</w:t>
      </w:r>
      <w:r w:rsidRPr="00F16FB0">
        <w:tab/>
        <w:t xml:space="preserve">J. J. V. Ogáyar, ‘The formation of marginal urban spaces in cities in globalization’, </w:t>
      </w:r>
      <w:r w:rsidRPr="00F16FB0">
        <w:rPr>
          <w:i/>
          <w:iCs/>
        </w:rPr>
        <w:t>Iguales y diferentes</w:t>
      </w:r>
      <w:r w:rsidRPr="00F16FB0">
        <w:t>. https://identification.hypotheses.org/1447 (accessed Apr. 05, 2021).</w:t>
      </w:r>
    </w:p>
    <w:p w14:paraId="565F15B0" w14:textId="77777777" w:rsidR="00F16FB0" w:rsidRPr="00F16FB0" w:rsidRDefault="00F16FB0" w:rsidP="00F16FB0">
      <w:pPr>
        <w:pStyle w:val="Bibliography"/>
      </w:pPr>
      <w:r w:rsidRPr="00F16FB0">
        <w:t>[3]</w:t>
      </w:r>
      <w:r w:rsidRPr="00F16FB0">
        <w:tab/>
        <w:t>J. Jacobs, ‘The Death and Life of Great American Cities’, 2016, pp. 94–109. doi: 10.1002/9781119084679.ch4.</w:t>
      </w:r>
    </w:p>
    <w:p w14:paraId="18CFE6D8" w14:textId="77777777" w:rsidR="00F16FB0" w:rsidRPr="00F16FB0" w:rsidRDefault="00F16FB0" w:rsidP="00F16FB0">
      <w:pPr>
        <w:pStyle w:val="Bibliography"/>
      </w:pPr>
      <w:r w:rsidRPr="00F16FB0">
        <w:t>[4]</w:t>
      </w:r>
      <w:r w:rsidRPr="00F16FB0">
        <w:tab/>
        <w:t>‘ISO/TS 37151:2015(en), Smart community infrastructures — Principles and requirements for performance metrics’. https://www.iso.org/obp/ui/#iso:std:iso:ts:37151:ed-1:v1:en (accessed Mar. 09, 2021).</w:t>
      </w:r>
    </w:p>
    <w:p w14:paraId="7AD7A124" w14:textId="77777777" w:rsidR="00F16FB0" w:rsidRPr="00F16FB0" w:rsidRDefault="00F16FB0" w:rsidP="00F16FB0">
      <w:pPr>
        <w:pStyle w:val="Bibliography"/>
      </w:pPr>
      <w:r w:rsidRPr="00F16FB0">
        <w:t>[5]</w:t>
      </w:r>
      <w:r w:rsidRPr="00F16FB0">
        <w:tab/>
        <w:t xml:space="preserve">B. Sterling, ‘Stop Saying “Smart Cities”’, </w:t>
      </w:r>
      <w:r w:rsidRPr="00F16FB0">
        <w:rPr>
          <w:i/>
          <w:iCs/>
        </w:rPr>
        <w:t>The Atlantic</w:t>
      </w:r>
      <w:r w:rsidRPr="00F16FB0">
        <w:t>, Feb. 12, 2018. https://www.theatlantic.com/technology/archive/2018/02/stupid-cities/553052/ (accessed Apr. 12, 2021).</w:t>
      </w:r>
    </w:p>
    <w:p w14:paraId="3D4DD684" w14:textId="77777777" w:rsidR="00F16FB0" w:rsidRPr="00F16FB0" w:rsidRDefault="00F16FB0" w:rsidP="00F16FB0">
      <w:pPr>
        <w:pStyle w:val="Bibliography"/>
      </w:pPr>
      <w:r w:rsidRPr="00F16FB0">
        <w:t>[6]</w:t>
      </w:r>
      <w:r w:rsidRPr="00F16FB0">
        <w:tab/>
        <w:t xml:space="preserve">F. K. S. Chan </w:t>
      </w:r>
      <w:r w:rsidRPr="00F16FB0">
        <w:rPr>
          <w:i/>
          <w:iCs/>
        </w:rPr>
        <w:t>et al.</w:t>
      </w:r>
      <w:r w:rsidRPr="00F16FB0">
        <w:t xml:space="preserve">, ‘“Sponge City” in China—A breakthrough of planning and flood risk management in the urban context’, </w:t>
      </w:r>
      <w:r w:rsidRPr="00F16FB0">
        <w:rPr>
          <w:i/>
          <w:iCs/>
        </w:rPr>
        <w:t>Land Use Policy</w:t>
      </w:r>
      <w:r w:rsidRPr="00F16FB0">
        <w:t>, vol. 76, pp. 772–778, Jul. 2018, doi: 10.1016/j.landusepol.2018.03.005.</w:t>
      </w:r>
    </w:p>
    <w:p w14:paraId="6E2B6A48" w14:textId="77777777" w:rsidR="00F16FB0" w:rsidRPr="00F16FB0" w:rsidRDefault="00F16FB0" w:rsidP="00F16FB0">
      <w:pPr>
        <w:pStyle w:val="Bibliography"/>
      </w:pPr>
      <w:r w:rsidRPr="00F16FB0">
        <w:t>[7]</w:t>
      </w:r>
      <w:r w:rsidRPr="00F16FB0">
        <w:tab/>
        <w:t xml:space="preserve">R. Dameri, ‘Searching for Smart City definition: a comprehensive proposal’, </w:t>
      </w:r>
      <w:r w:rsidRPr="00F16FB0">
        <w:rPr>
          <w:i/>
          <w:iCs/>
        </w:rPr>
        <w:t>Int. J. Comput. Technol.</w:t>
      </w:r>
      <w:r w:rsidRPr="00F16FB0">
        <w:t>, vol. 11, p. 2544, Oct. 2013, doi: 10.24297/ijct.v11i5.1142.</w:t>
      </w:r>
    </w:p>
    <w:p w14:paraId="12992E51" w14:textId="77777777" w:rsidR="00F16FB0" w:rsidRPr="00F16FB0" w:rsidRDefault="00F16FB0" w:rsidP="00F16FB0">
      <w:pPr>
        <w:pStyle w:val="Bibliography"/>
      </w:pPr>
      <w:r w:rsidRPr="00F16FB0">
        <w:t>[8]</w:t>
      </w:r>
      <w:r w:rsidRPr="00F16FB0">
        <w:tab/>
        <w:t xml:space="preserve">‘A Smart City Ecosystem Framework for building sustainable smart cities’, </w:t>
      </w:r>
      <w:r w:rsidRPr="00F16FB0">
        <w:rPr>
          <w:i/>
          <w:iCs/>
        </w:rPr>
        <w:t>Strategy of Things</w:t>
      </w:r>
      <w:r w:rsidRPr="00F16FB0">
        <w:t>, Jan. 24, 2018. https://strategyofthings.io/smart-city-ecosystem (accessed Apr. 17, 2021).</w:t>
      </w:r>
    </w:p>
    <w:p w14:paraId="19928B1B" w14:textId="77777777" w:rsidR="00F16FB0" w:rsidRPr="00F16FB0" w:rsidRDefault="00F16FB0" w:rsidP="00F16FB0">
      <w:pPr>
        <w:pStyle w:val="Bibliography"/>
      </w:pPr>
      <w:r w:rsidRPr="00F16FB0">
        <w:t>[9]</w:t>
      </w:r>
      <w:r w:rsidRPr="00F16FB0">
        <w:tab/>
        <w:t>‘EUR-Lex - 32016R0679 - EN - EUR-Lex’. https://eur-lex.europa.eu/eli/reg/2016/679/oj (accessed Apr. 17, 2021).</w:t>
      </w:r>
    </w:p>
    <w:p w14:paraId="25EF4EB2" w14:textId="77777777" w:rsidR="00F16FB0" w:rsidRPr="00F16FB0" w:rsidRDefault="00F16FB0" w:rsidP="00F16FB0">
      <w:pPr>
        <w:pStyle w:val="Bibliography"/>
      </w:pPr>
      <w:r w:rsidRPr="00F16FB0">
        <w:t>[10]</w:t>
      </w:r>
      <w:r w:rsidRPr="00F16FB0">
        <w:tab/>
        <w:t xml:space="preserve">E. Ismagilova, L. Hughes, N. P. Rana, and Y. K. Dwivedi, ‘Security, Privacy and Risks Within Smart Cities: Literature Review and Development of a Smart City Interaction Framework’, </w:t>
      </w:r>
      <w:r w:rsidRPr="00F16FB0">
        <w:rPr>
          <w:i/>
          <w:iCs/>
        </w:rPr>
        <w:t>Inf. Syst. Front.</w:t>
      </w:r>
      <w:r w:rsidRPr="00F16FB0">
        <w:t>, Jul. 2020, doi: 10.1007/s10796-020-10044-1.</w:t>
      </w:r>
    </w:p>
    <w:p w14:paraId="68AACBDE" w14:textId="77777777" w:rsidR="00F16FB0" w:rsidRPr="00F16FB0" w:rsidRDefault="00F16FB0" w:rsidP="00F16FB0">
      <w:pPr>
        <w:pStyle w:val="Bibliography"/>
      </w:pPr>
      <w:r w:rsidRPr="00F16FB0">
        <w:lastRenderedPageBreak/>
        <w:t>[11]</w:t>
      </w:r>
      <w:r w:rsidRPr="00F16FB0">
        <w:tab/>
        <w:t>K. Hein and F. B. A. Rosman, ‘Data-driven Approach for Smart Urban Planning Tool Development’, p. 8.</w:t>
      </w:r>
    </w:p>
    <w:p w14:paraId="7B5BEF3E" w14:textId="77777777" w:rsidR="00F16FB0" w:rsidRPr="00F16FB0" w:rsidRDefault="00F16FB0" w:rsidP="00F16FB0">
      <w:pPr>
        <w:pStyle w:val="Bibliography"/>
      </w:pPr>
      <w:r w:rsidRPr="00F16FB0">
        <w:t>[12]</w:t>
      </w:r>
      <w:r w:rsidRPr="00F16FB0">
        <w:tab/>
        <w:t xml:space="preserve">C. Jing, M. Du, S. Li, and S. Liu, ‘Geospatial Dashboards for Monitoring Smart City Performance’, </w:t>
      </w:r>
      <w:r w:rsidRPr="00F16FB0">
        <w:rPr>
          <w:i/>
          <w:iCs/>
        </w:rPr>
        <w:t>Sustainability</w:t>
      </w:r>
      <w:r w:rsidRPr="00F16FB0">
        <w:t>, vol. 11, no. 20, Art. no. 20, Jan. 2019, doi: 10.3390/su11205648.</w:t>
      </w:r>
    </w:p>
    <w:p w14:paraId="10F6176F" w14:textId="77777777" w:rsidR="00F16FB0" w:rsidRPr="00F16FB0" w:rsidRDefault="00F16FB0" w:rsidP="00F16FB0">
      <w:pPr>
        <w:pStyle w:val="Bibliography"/>
      </w:pPr>
      <w:r w:rsidRPr="00F16FB0">
        <w:t>[13]</w:t>
      </w:r>
      <w:r w:rsidRPr="00F16FB0">
        <w:tab/>
        <w:t xml:space="preserve">L. Deren, Y. Wenbo, and S. Zhenfeng, ‘Smart city based on digital twins’, </w:t>
      </w:r>
      <w:r w:rsidRPr="00F16FB0">
        <w:rPr>
          <w:i/>
          <w:iCs/>
        </w:rPr>
        <w:t>Comput. Urban Sci.</w:t>
      </w:r>
      <w:r w:rsidRPr="00F16FB0">
        <w:t>, vol. 1, no. 1, p. 4, Mar. 2021, doi: 10.1007/s43762-021-00005-y.</w:t>
      </w:r>
    </w:p>
    <w:p w14:paraId="4BEDC52E" w14:textId="77777777" w:rsidR="00F16FB0" w:rsidRPr="00F16FB0" w:rsidRDefault="00F16FB0" w:rsidP="00F16FB0">
      <w:pPr>
        <w:pStyle w:val="Bibliography"/>
      </w:pPr>
      <w:r w:rsidRPr="00F16FB0">
        <w:t>[14]</w:t>
      </w:r>
      <w:r w:rsidRPr="00F16FB0">
        <w:tab/>
        <w:t xml:space="preserve">X. Hua </w:t>
      </w:r>
      <w:r w:rsidRPr="00F16FB0">
        <w:rPr>
          <w:i/>
          <w:iCs/>
        </w:rPr>
        <w:t>et al.</w:t>
      </w:r>
      <w:r w:rsidRPr="00F16FB0">
        <w:t xml:space="preserve">, ‘The City Brain: Practice of Large-Scale Artificial Intelligence in the Real World’, </w:t>
      </w:r>
      <w:r w:rsidRPr="00F16FB0">
        <w:rPr>
          <w:i/>
          <w:iCs/>
        </w:rPr>
        <w:t>IET Smart Cities</w:t>
      </w:r>
      <w:r w:rsidRPr="00F16FB0">
        <w:t>, vol. 1, May 2019, doi: 10.1049/iet-smc.2019.0034.</w:t>
      </w:r>
    </w:p>
    <w:p w14:paraId="7BB256F7" w14:textId="77777777" w:rsidR="00F16FB0" w:rsidRPr="00F16FB0" w:rsidRDefault="00F16FB0" w:rsidP="00F16FB0">
      <w:pPr>
        <w:pStyle w:val="Bibliography"/>
      </w:pPr>
      <w:r w:rsidRPr="00F16FB0">
        <w:t>[15]</w:t>
      </w:r>
      <w:r w:rsidRPr="00F16FB0">
        <w:tab/>
        <w:t xml:space="preserve">M. M. Rathore, A. Paul, A. Ahmad, and G. Jeon, ‘From Smart City towards Next Generation Super City Planning’, </w:t>
      </w:r>
      <w:r w:rsidRPr="00F16FB0">
        <w:rPr>
          <w:i/>
          <w:iCs/>
        </w:rPr>
        <w:t>Int. J. Semantic Web Inf. Syst.</w:t>
      </w:r>
      <w:r w:rsidRPr="00F16FB0">
        <w:t>, vol. 13, no. 1, p. 20, 2017.</w:t>
      </w:r>
    </w:p>
    <w:p w14:paraId="03BF3918" w14:textId="77777777" w:rsidR="00F16FB0" w:rsidRPr="00F16FB0" w:rsidRDefault="00F16FB0" w:rsidP="00F16FB0">
      <w:pPr>
        <w:pStyle w:val="Bibliography"/>
      </w:pPr>
      <w:r w:rsidRPr="00F16FB0">
        <w:t>[16]</w:t>
      </w:r>
      <w:r w:rsidRPr="00F16FB0">
        <w:tab/>
        <w:t xml:space="preserve">E. Allameh, M. Heidari,  de Vries, H. J. P. Timmermans, and J. Beetz, </w:t>
      </w:r>
      <w:r w:rsidRPr="00F16FB0">
        <w:rPr>
          <w:i/>
          <w:iCs/>
        </w:rPr>
        <w:t>Smart Home as a smart real estate, A state of the art review</w:t>
      </w:r>
      <w:r w:rsidRPr="00F16FB0">
        <w:t>. 2011.</w:t>
      </w:r>
    </w:p>
    <w:p w14:paraId="59FE0ED5" w14:textId="77777777" w:rsidR="00F16FB0" w:rsidRPr="00F16FB0" w:rsidRDefault="00F16FB0" w:rsidP="00F16FB0">
      <w:pPr>
        <w:pStyle w:val="Bibliography"/>
      </w:pPr>
      <w:r w:rsidRPr="00F16FB0">
        <w:t>[17]</w:t>
      </w:r>
      <w:r w:rsidRPr="00F16FB0">
        <w:tab/>
        <w:t>D. Al-Abri, A. Malik, S. Al-Saadi, M. Albadi, Y. Charabi, and N. Hosseinzadeh, ‘Smart Grids and Smart Buildings’, 2021. doi: 10.1007/978-1-4614-6431-0_78-2.</w:t>
      </w:r>
    </w:p>
    <w:p w14:paraId="028BD54D" w14:textId="77777777" w:rsidR="00F16FB0" w:rsidRPr="00F16FB0" w:rsidRDefault="00F16FB0" w:rsidP="00F16FB0">
      <w:pPr>
        <w:pStyle w:val="Bibliography"/>
      </w:pPr>
      <w:r w:rsidRPr="00F16FB0">
        <w:t>[18]</w:t>
      </w:r>
      <w:r w:rsidRPr="00F16FB0">
        <w:tab/>
        <w:t xml:space="preserve">mHealthIntelligence, ‘MD City Integrates Telehealth With Smart City Hub to Monitor Coronavirus’, </w:t>
      </w:r>
      <w:r w:rsidRPr="00F16FB0">
        <w:rPr>
          <w:i/>
          <w:iCs/>
        </w:rPr>
        <w:t>mHealthIntelligence</w:t>
      </w:r>
      <w:r w:rsidRPr="00F16FB0">
        <w:t>, Mar. 23, 2020. https://mhealthintelligence.com/news/md-city-integrates-telehealth-with-smart-city-hub-to-monitor-coronavirus (accessed Apr. 21, 2021).</w:t>
      </w:r>
    </w:p>
    <w:p w14:paraId="4982AF3B" w14:textId="77777777" w:rsidR="00F16FB0" w:rsidRPr="00F16FB0" w:rsidRDefault="00F16FB0" w:rsidP="00F16FB0">
      <w:pPr>
        <w:pStyle w:val="Bibliography"/>
      </w:pPr>
      <w:r w:rsidRPr="00F16FB0">
        <w:t>[19]</w:t>
      </w:r>
      <w:r w:rsidRPr="00F16FB0">
        <w:tab/>
        <w:t>‘Real Savings | Nest’. https://nest.com/thermostats/real-savings/ (accessed Apr. 21, 2021).</w:t>
      </w:r>
    </w:p>
    <w:p w14:paraId="3589567C" w14:textId="77777777" w:rsidR="00F16FB0" w:rsidRPr="00F16FB0" w:rsidRDefault="00F16FB0" w:rsidP="00F16FB0">
      <w:pPr>
        <w:pStyle w:val="Bibliography"/>
      </w:pPr>
      <w:r w:rsidRPr="00F16FB0">
        <w:t>[20]</w:t>
      </w:r>
      <w:r w:rsidRPr="00F16FB0">
        <w:tab/>
        <w:t xml:space="preserve">‘Google Nest (smart speakers)’, </w:t>
      </w:r>
      <w:r w:rsidRPr="00F16FB0">
        <w:rPr>
          <w:i/>
          <w:iCs/>
        </w:rPr>
        <w:t>Wikipedia</w:t>
      </w:r>
      <w:r w:rsidRPr="00F16FB0">
        <w:t>. Apr. 19, 2021. Accessed: Apr. 21, 2021. [Online]. Available: https://en.wikipedia.org/w/index.php?title=Google_Nest_(smart_speakers)&amp;oldid=1018706585</w:t>
      </w:r>
    </w:p>
    <w:p w14:paraId="70C79AAD" w14:textId="77777777" w:rsidR="00F16FB0" w:rsidRPr="00F16FB0" w:rsidRDefault="00F16FB0" w:rsidP="00F16FB0">
      <w:pPr>
        <w:pStyle w:val="Bibliography"/>
      </w:pPr>
      <w:r w:rsidRPr="00F16FB0">
        <w:t>[21]</w:t>
      </w:r>
      <w:r w:rsidRPr="00F16FB0">
        <w:tab/>
        <w:t xml:space="preserve">R. Giffinger, H. Gudrun, Gudrun, and G. Haindlmaier, ‘Smart cities ranking: An effective instrument for the positioning of the cities’, </w:t>
      </w:r>
      <w:r w:rsidRPr="00F16FB0">
        <w:rPr>
          <w:i/>
          <w:iCs/>
        </w:rPr>
        <w:t>ACE Archit. City Environ.</w:t>
      </w:r>
      <w:r w:rsidRPr="00F16FB0">
        <w:t>, vol. 4, Feb. 2010.</w:t>
      </w:r>
    </w:p>
    <w:p w14:paraId="3485D190" w14:textId="77777777" w:rsidR="00F16FB0" w:rsidRPr="00F16FB0" w:rsidRDefault="00F16FB0" w:rsidP="00F16FB0">
      <w:pPr>
        <w:pStyle w:val="Bibliography"/>
      </w:pPr>
      <w:r w:rsidRPr="00F16FB0">
        <w:t>[22]</w:t>
      </w:r>
      <w:r w:rsidRPr="00F16FB0">
        <w:tab/>
        <w:t>‘IESE Cities in Motion Index 2020 | Cities in Motion’. https://blog.iese.edu/cities-challenges-and-management/2020/10/27/iese-cities-in-motion-index-2020/ (accessed Apr. 17, 2021).</w:t>
      </w:r>
    </w:p>
    <w:p w14:paraId="0CC55EC0" w14:textId="77777777" w:rsidR="00F16FB0" w:rsidRPr="00F16FB0" w:rsidRDefault="00F16FB0" w:rsidP="00F16FB0">
      <w:pPr>
        <w:pStyle w:val="Bibliography"/>
      </w:pPr>
      <w:r w:rsidRPr="00F16FB0">
        <w:lastRenderedPageBreak/>
        <w:t>[23]</w:t>
      </w:r>
      <w:r w:rsidRPr="00F16FB0">
        <w:tab/>
        <w:t xml:space="preserve">‘Athens shows how smart cities can do more with less’, </w:t>
      </w:r>
      <w:r w:rsidRPr="00F16FB0">
        <w:rPr>
          <w:i/>
          <w:iCs/>
        </w:rPr>
        <w:t>Smart Cities World</w:t>
      </w:r>
      <w:r w:rsidRPr="00F16FB0">
        <w:t>. https://www.smartcitiesworld.net/special-reports/special-reports/athens-shows-how-smart-cities-can-do-more-with-less (accessed Apr. 17, 2021).</w:t>
      </w:r>
    </w:p>
    <w:p w14:paraId="0AD0B2A3" w14:textId="77777777" w:rsidR="00F16FB0" w:rsidRPr="00F16FB0" w:rsidRDefault="00F16FB0" w:rsidP="00F16FB0">
      <w:pPr>
        <w:pStyle w:val="Bibliography"/>
      </w:pPr>
      <w:r w:rsidRPr="00F16FB0">
        <w:t>[24]</w:t>
      </w:r>
      <w:r w:rsidRPr="00F16FB0">
        <w:tab/>
        <w:t xml:space="preserve">A. De Mauro, M. Greco, and M. Grimaldi, ‘What is big data? A consensual definition and a review of key research topics’, </w:t>
      </w:r>
      <w:r w:rsidRPr="00F16FB0">
        <w:rPr>
          <w:i/>
          <w:iCs/>
        </w:rPr>
        <w:t>AIP Conf. Proc.</w:t>
      </w:r>
      <w:r w:rsidRPr="00F16FB0">
        <w:t>, vol. 1644, no. 1, pp. 97–104, Feb. 2015, doi: 10.1063/1.4907823.</w:t>
      </w:r>
    </w:p>
    <w:p w14:paraId="0361C440" w14:textId="77777777" w:rsidR="00F16FB0" w:rsidRPr="00F16FB0" w:rsidRDefault="00F16FB0" w:rsidP="00F16FB0">
      <w:pPr>
        <w:pStyle w:val="Bibliography"/>
      </w:pPr>
      <w:r w:rsidRPr="00F16FB0">
        <w:t>[25]</w:t>
      </w:r>
      <w:r w:rsidRPr="00F16FB0">
        <w:tab/>
        <w:t xml:space="preserve">D. Agrawal </w:t>
      </w:r>
      <w:r w:rsidRPr="00F16FB0">
        <w:rPr>
          <w:i/>
          <w:iCs/>
        </w:rPr>
        <w:t>et al.</w:t>
      </w:r>
      <w:r w:rsidRPr="00F16FB0">
        <w:t xml:space="preserve">, ‘Mind your Ps and Vs: A perspective on the challenges of big data management and privacy concerns’, in </w:t>
      </w:r>
      <w:r w:rsidRPr="00F16FB0">
        <w:rPr>
          <w:i/>
          <w:iCs/>
        </w:rPr>
        <w:t>2015 International Conference on Big Data and Smart Computing (BIGCOMP)</w:t>
      </w:r>
      <w:r w:rsidRPr="00F16FB0">
        <w:t>, Feb. 2015, pp. 1–6. doi: 10.1109/35021BIGCOMP.2015.7072814.</w:t>
      </w:r>
    </w:p>
    <w:p w14:paraId="58B28518" w14:textId="77777777" w:rsidR="00F16FB0" w:rsidRPr="00F16FB0" w:rsidRDefault="00F16FB0" w:rsidP="00F16FB0">
      <w:pPr>
        <w:pStyle w:val="Bibliography"/>
      </w:pPr>
      <w:r w:rsidRPr="00F16FB0">
        <w:t>[26]</w:t>
      </w:r>
      <w:r w:rsidRPr="00F16FB0">
        <w:tab/>
        <w:t xml:space="preserve">Z. Allam and Z. A. Dhunny, ‘On big data, artificial intelligence and smart cities’, </w:t>
      </w:r>
      <w:r w:rsidRPr="00F16FB0">
        <w:rPr>
          <w:i/>
          <w:iCs/>
        </w:rPr>
        <w:t>Cities</w:t>
      </w:r>
      <w:r w:rsidRPr="00F16FB0">
        <w:t>, vol. 89, pp. 80–91, Jun. 2019, doi: 10.1016/j.cities.2019.01.032.</w:t>
      </w:r>
    </w:p>
    <w:p w14:paraId="53A8CC40" w14:textId="77777777" w:rsidR="00F16FB0" w:rsidRPr="00F16FB0" w:rsidRDefault="00F16FB0" w:rsidP="00F16FB0">
      <w:pPr>
        <w:pStyle w:val="Bibliography"/>
      </w:pPr>
      <w:r w:rsidRPr="00F16FB0">
        <w:t>[27]</w:t>
      </w:r>
      <w:r w:rsidRPr="00F16FB0">
        <w:tab/>
        <w:t>‘Big Data Impacts Data Management: The 5 Vs of Big Data’. https://davebeulke.com/big-data-impacts-data-management-the-five-vs-of-big-data/ (accessed Apr. 26, 2021).</w:t>
      </w:r>
    </w:p>
    <w:p w14:paraId="0DB0879F" w14:textId="77777777" w:rsidR="00F16FB0" w:rsidRPr="00F16FB0" w:rsidRDefault="00F16FB0" w:rsidP="00F16FB0">
      <w:pPr>
        <w:pStyle w:val="Bibliography"/>
      </w:pPr>
      <w:r w:rsidRPr="00F16FB0">
        <w:t>[28]</w:t>
      </w:r>
      <w:r w:rsidRPr="00F16FB0">
        <w:tab/>
        <w:t xml:space="preserve">A. M. S. Osman, ‘A novel big data analytics framework for smart cities’, </w:t>
      </w:r>
      <w:r w:rsidRPr="00F16FB0">
        <w:rPr>
          <w:i/>
          <w:iCs/>
        </w:rPr>
        <w:t>Future Gener. Comput. Syst.</w:t>
      </w:r>
      <w:r w:rsidRPr="00F16FB0">
        <w:t>, vol. 91, pp. 620–633, Feb. 2019, doi: 10.1016/j.future.2018.06.046.</w:t>
      </w:r>
    </w:p>
    <w:p w14:paraId="484FA678" w14:textId="77777777" w:rsidR="00F16FB0" w:rsidRPr="00F16FB0" w:rsidRDefault="00F16FB0" w:rsidP="00F16FB0">
      <w:pPr>
        <w:pStyle w:val="Bibliography"/>
      </w:pPr>
      <w:r w:rsidRPr="00F16FB0">
        <w:t>[29]</w:t>
      </w:r>
      <w:r w:rsidRPr="00F16FB0">
        <w:tab/>
        <w:t xml:space="preserve">C.-W. Tsai, C.-F. Lai, H.-C. Chao, and A. V. Vasilakos, ‘Big data analytics: a survey’, </w:t>
      </w:r>
      <w:r w:rsidRPr="00F16FB0">
        <w:rPr>
          <w:i/>
          <w:iCs/>
        </w:rPr>
        <w:t>J. Big Data</w:t>
      </w:r>
      <w:r w:rsidRPr="00F16FB0">
        <w:t>, vol. 2, no. 1, p. 21, Oct. 2015, doi: 10.1186/s40537-015-0030-3.</w:t>
      </w:r>
    </w:p>
    <w:p w14:paraId="32B21CEA" w14:textId="77777777" w:rsidR="00F16FB0" w:rsidRPr="00F16FB0" w:rsidRDefault="00F16FB0" w:rsidP="00F16FB0">
      <w:pPr>
        <w:pStyle w:val="Bibliography"/>
      </w:pPr>
      <w:r w:rsidRPr="00F16FB0">
        <w:t>[30]</w:t>
      </w:r>
      <w:r w:rsidRPr="00F16FB0">
        <w:tab/>
        <w:t xml:space="preserve">J. Han and M. Kamber, </w:t>
      </w:r>
      <w:r w:rsidRPr="00F16FB0">
        <w:rPr>
          <w:i/>
          <w:iCs/>
        </w:rPr>
        <w:t>Data Mining: Concepts and Techniques</w:t>
      </w:r>
      <w:r w:rsidRPr="00F16FB0">
        <w:t>. 2000.</w:t>
      </w:r>
    </w:p>
    <w:p w14:paraId="760C163F" w14:textId="77777777" w:rsidR="00F16FB0" w:rsidRPr="00F16FB0" w:rsidRDefault="00F16FB0" w:rsidP="00F16FB0">
      <w:pPr>
        <w:pStyle w:val="Bibliography"/>
      </w:pPr>
      <w:r w:rsidRPr="00F16FB0">
        <w:t>[31]</w:t>
      </w:r>
      <w:r w:rsidRPr="00F16FB0">
        <w:tab/>
        <w:t xml:space="preserve">L. Xu, C. Jiang, J. Wang, J. Yuan, and Y. Ren, ‘Information Security in Big Data: Privacy and Data Mining’, </w:t>
      </w:r>
      <w:r w:rsidRPr="00F16FB0">
        <w:rPr>
          <w:i/>
          <w:iCs/>
        </w:rPr>
        <w:t>IEEE Access</w:t>
      </w:r>
      <w:r w:rsidRPr="00F16FB0">
        <w:t>, vol. 2, pp. 1–28, Jan. 2014, doi: 10.1109/ACCESS.2014.2362522.</w:t>
      </w:r>
    </w:p>
    <w:p w14:paraId="48BE558A" w14:textId="77777777" w:rsidR="00F16FB0" w:rsidRPr="00F16FB0" w:rsidRDefault="00F16FB0" w:rsidP="00F16FB0">
      <w:pPr>
        <w:pStyle w:val="Bibliography"/>
      </w:pPr>
      <w:r w:rsidRPr="00F16FB0">
        <w:t>[32]</w:t>
      </w:r>
      <w:r w:rsidRPr="00F16FB0">
        <w:tab/>
        <w:t xml:space="preserve">P. Lecomte, ‘New boundaries Conceptual framework for the analysis of commercial real estate in smart cities’, </w:t>
      </w:r>
      <w:r w:rsidRPr="00F16FB0">
        <w:rPr>
          <w:i/>
          <w:iCs/>
        </w:rPr>
        <w:t>J. Prop. Invest. Finance</w:t>
      </w:r>
      <w:r w:rsidRPr="00F16FB0">
        <w:t>, vol. 37, pp. 118–135, Jan. 2019, doi: 10.1108/JPIF-10-2018-0083.</w:t>
      </w:r>
    </w:p>
    <w:p w14:paraId="48E46347" w14:textId="77777777" w:rsidR="00F16FB0" w:rsidRPr="00F16FB0" w:rsidRDefault="00F16FB0" w:rsidP="00F16FB0">
      <w:pPr>
        <w:pStyle w:val="Bibliography"/>
      </w:pPr>
      <w:r w:rsidRPr="00F16FB0">
        <w:t>[33]</w:t>
      </w:r>
      <w:r w:rsidRPr="00F16FB0">
        <w:tab/>
        <w:t xml:space="preserve">‘Are smart cities the answer to rising populations?’, </w:t>
      </w:r>
      <w:r w:rsidRPr="00F16FB0">
        <w:rPr>
          <w:i/>
          <w:iCs/>
        </w:rPr>
        <w:t>the Guardian</w:t>
      </w:r>
      <w:r w:rsidRPr="00F16FB0">
        <w:t>, Jan. 28, 2013. http://www.theguardian.com/sustainable-business/blog/smart-cities-answer-population-fewer-resources (accessed May 20, 2021).</w:t>
      </w:r>
    </w:p>
    <w:p w14:paraId="7CC173F4" w14:textId="77777777" w:rsidR="00F16FB0" w:rsidRPr="00F16FB0" w:rsidRDefault="00F16FB0" w:rsidP="00F16FB0">
      <w:pPr>
        <w:pStyle w:val="Bibliography"/>
      </w:pPr>
      <w:r w:rsidRPr="00F16FB0">
        <w:t>[34]</w:t>
      </w:r>
      <w:r w:rsidRPr="00F16FB0">
        <w:tab/>
        <w:t>X. G. Li and Q. M. Li, ‘THE APPLICATION OF DATA MINING TECHNOLOGY IN REAL ESTATE MARKET PREDICTION’, p. 6, 2006.</w:t>
      </w:r>
    </w:p>
    <w:p w14:paraId="248A5DB0" w14:textId="77777777" w:rsidR="00F16FB0" w:rsidRPr="00F16FB0" w:rsidRDefault="00F16FB0" w:rsidP="00F16FB0">
      <w:pPr>
        <w:pStyle w:val="Bibliography"/>
      </w:pPr>
      <w:r w:rsidRPr="00F16FB0">
        <w:lastRenderedPageBreak/>
        <w:t>[35]</w:t>
      </w:r>
      <w:r w:rsidRPr="00F16FB0">
        <w:tab/>
        <w:t xml:space="preserve">D. Faggella, ‘Machine Learning in Real Estate - Trends and Applications Presented’, </w:t>
      </w:r>
      <w:r w:rsidRPr="00F16FB0">
        <w:rPr>
          <w:i/>
          <w:iCs/>
        </w:rPr>
        <w:t>Emerj</w:t>
      </w:r>
      <w:r w:rsidRPr="00F16FB0">
        <w:t>. https://emerj.com/ai-sector-overviews/machine-learning-in-real-estate-trends-and-applications/ (accessed May 21, 2021).</w:t>
      </w:r>
    </w:p>
    <w:p w14:paraId="6B390120" w14:textId="77777777" w:rsidR="00F16FB0" w:rsidRPr="00F16FB0" w:rsidRDefault="00F16FB0" w:rsidP="00F16FB0">
      <w:pPr>
        <w:pStyle w:val="Bibliography"/>
      </w:pPr>
      <w:r w:rsidRPr="00F16FB0">
        <w:t>[36]</w:t>
      </w:r>
      <w:r w:rsidRPr="00F16FB0">
        <w:tab/>
        <w:t xml:space="preserve">D. Djenouri, R. Laidi, Y. Djenouri, and I. Balasingham, ‘Machine Learning for Smart Building Applications: Review and Taxonomy’, </w:t>
      </w:r>
      <w:r w:rsidRPr="00F16FB0">
        <w:rPr>
          <w:i/>
          <w:iCs/>
        </w:rPr>
        <w:t>ACM Comput. Surv.</w:t>
      </w:r>
      <w:r w:rsidRPr="00F16FB0">
        <w:t>, vol. 52, Feb. 2019, doi: 10.1145/3311950.</w:t>
      </w:r>
    </w:p>
    <w:p w14:paraId="04ED20D0" w14:textId="77777777" w:rsidR="00F16FB0" w:rsidRPr="00F16FB0" w:rsidRDefault="00F16FB0" w:rsidP="00F16FB0">
      <w:pPr>
        <w:pStyle w:val="Bibliography"/>
      </w:pPr>
      <w:r w:rsidRPr="00F16FB0">
        <w:t>[37]</w:t>
      </w:r>
      <w:r w:rsidRPr="00F16FB0">
        <w:tab/>
        <w:t xml:space="preserve">‘Smart building sensors for workplace analytics’, </w:t>
      </w:r>
      <w:r w:rsidRPr="00F16FB0">
        <w:rPr>
          <w:i/>
          <w:iCs/>
        </w:rPr>
        <w:t>PointGrab</w:t>
      </w:r>
      <w:r w:rsidRPr="00F16FB0">
        <w:t>. https://www.pointgrab.com/ (accessed May 21, 2021).</w:t>
      </w:r>
    </w:p>
    <w:p w14:paraId="18108C87" w14:textId="77777777" w:rsidR="00F16FB0" w:rsidRPr="00F16FB0" w:rsidRDefault="00F16FB0" w:rsidP="00F16FB0">
      <w:pPr>
        <w:pStyle w:val="Bibliography"/>
      </w:pPr>
      <w:r w:rsidRPr="00F16FB0">
        <w:t>[38]</w:t>
      </w:r>
      <w:r w:rsidRPr="00F16FB0">
        <w:tab/>
        <w:t>‘BuildingIQ – Building Energy and Operational Intelligence’. https://buildingiq.com/ (accessed May 21, 2021).</w:t>
      </w:r>
    </w:p>
    <w:p w14:paraId="4DEBDD07" w14:textId="77777777" w:rsidR="00F16FB0" w:rsidRPr="00F16FB0" w:rsidRDefault="00F16FB0" w:rsidP="00F16FB0">
      <w:pPr>
        <w:pStyle w:val="Bibliography"/>
      </w:pPr>
      <w:r w:rsidRPr="00F16FB0">
        <w:t>[39]</w:t>
      </w:r>
      <w:r w:rsidRPr="00F16FB0">
        <w:tab/>
        <w:t xml:space="preserve">O. Barzilay, ‘Property Management May Be The Next Frontier For AI’, </w:t>
      </w:r>
      <w:r w:rsidRPr="00F16FB0">
        <w:rPr>
          <w:i/>
          <w:iCs/>
        </w:rPr>
        <w:t>Forbes</w:t>
      </w:r>
      <w:r w:rsidRPr="00F16FB0">
        <w:t>. https://www.forbes.com/sites/omribarzilay/2017/03/14/property-management-may-be-the-next-frontier-for-ai/ (accessed May 21, 2021).</w:t>
      </w:r>
    </w:p>
    <w:p w14:paraId="6C8B220B" w14:textId="77777777" w:rsidR="00F16FB0" w:rsidRPr="00F16FB0" w:rsidRDefault="00F16FB0" w:rsidP="00F16FB0">
      <w:pPr>
        <w:pStyle w:val="Bibliography"/>
      </w:pPr>
      <w:r w:rsidRPr="00F16FB0">
        <w:t>[40]</w:t>
      </w:r>
      <w:r w:rsidRPr="00F16FB0">
        <w:tab/>
        <w:t xml:space="preserve">‘Commercial Real Estate Platform’, </w:t>
      </w:r>
      <w:r w:rsidRPr="00F16FB0">
        <w:rPr>
          <w:i/>
          <w:iCs/>
        </w:rPr>
        <w:t>VTS</w:t>
      </w:r>
      <w:r w:rsidRPr="00F16FB0">
        <w:t>. https://www.vts.com/ (accessed May 21, 2021).</w:t>
      </w:r>
    </w:p>
    <w:p w14:paraId="30A5EB4B" w14:textId="77777777" w:rsidR="00F16FB0" w:rsidRPr="00F16FB0" w:rsidRDefault="00F16FB0" w:rsidP="00F16FB0">
      <w:pPr>
        <w:pStyle w:val="Bibliography"/>
      </w:pPr>
      <w:r w:rsidRPr="00F16FB0">
        <w:t>[41]</w:t>
      </w:r>
      <w:r w:rsidRPr="00F16FB0">
        <w:tab/>
        <w:t>‘Property Management Software | AppFolio’. https://www.appfolio.com/ (accessed May 21, 2021).</w:t>
      </w:r>
    </w:p>
    <w:p w14:paraId="68407A47" w14:textId="77777777" w:rsidR="00F16FB0" w:rsidRPr="00F16FB0" w:rsidRDefault="00F16FB0" w:rsidP="00F16FB0">
      <w:pPr>
        <w:pStyle w:val="Bibliography"/>
      </w:pPr>
      <w:r w:rsidRPr="00F16FB0">
        <w:t>[42]</w:t>
      </w:r>
      <w:r w:rsidRPr="00F16FB0">
        <w:tab/>
        <w:t>‘Zenplace | Making Rentals Easy for Landlords and Property Owners| Online Software Platform for Rental Properties’. https://www.zenplace.com/ (accessed May 21, 2021).</w:t>
      </w:r>
    </w:p>
    <w:p w14:paraId="0C9FF46D" w14:textId="77777777" w:rsidR="00F16FB0" w:rsidRPr="00F16FB0" w:rsidRDefault="00F16FB0" w:rsidP="00F16FB0">
      <w:pPr>
        <w:pStyle w:val="Bibliography"/>
      </w:pPr>
      <w:r w:rsidRPr="00F16FB0">
        <w:t>[43]</w:t>
      </w:r>
      <w:r w:rsidRPr="00F16FB0">
        <w:tab/>
        <w:t xml:space="preserve">‘Zillow: Real Estate, Apartments, Mortgages &amp; Home Values’, </w:t>
      </w:r>
      <w:r w:rsidRPr="00F16FB0">
        <w:rPr>
          <w:i/>
          <w:iCs/>
        </w:rPr>
        <w:t>Zillow</w:t>
      </w:r>
      <w:r w:rsidRPr="00F16FB0">
        <w:t>. https://www.zillow.com/ (accessed May 21, 2021).</w:t>
      </w:r>
    </w:p>
    <w:p w14:paraId="6F70AC06" w14:textId="77777777" w:rsidR="00F16FB0" w:rsidRPr="00F16FB0" w:rsidRDefault="00F16FB0" w:rsidP="00F16FB0">
      <w:pPr>
        <w:pStyle w:val="Bibliography"/>
      </w:pPr>
      <w:r w:rsidRPr="00F16FB0">
        <w:t>[44]</w:t>
      </w:r>
      <w:r w:rsidRPr="00F16FB0">
        <w:tab/>
        <w:t xml:space="preserve">P. Martí, C. García-Mayor, and L. Serrano-Estrada, ‘Identifying opportunity places for urban regeneration through LBSNs’, </w:t>
      </w:r>
      <w:r w:rsidRPr="00F16FB0">
        <w:rPr>
          <w:i/>
          <w:iCs/>
        </w:rPr>
        <w:t>Cities</w:t>
      </w:r>
      <w:r w:rsidRPr="00F16FB0">
        <w:t>, vol. 90, pp. 191–206, Jul. 2019, doi: 10.1016/j.cities.2019.02.001.</w:t>
      </w:r>
    </w:p>
    <w:p w14:paraId="28572F32" w14:textId="67141221" w:rsidR="00F16FB0" w:rsidRPr="00F16FB0" w:rsidRDefault="00F16FB0" w:rsidP="00F16FB0">
      <w:pPr>
        <w:divId w:val="1866290743"/>
        <w:rPr>
          <w:lang w:val="fr-BE"/>
        </w:rPr>
      </w:pPr>
      <w:r>
        <w:rPr>
          <w:lang w:val="fr-BE"/>
        </w:rPr>
        <w:fldChar w:fldCharType="end"/>
      </w:r>
    </w:p>
    <w:p w14:paraId="6FF7828E" w14:textId="3659DFED" w:rsidR="0013646A" w:rsidRPr="00414BF6" w:rsidRDefault="0013646A" w:rsidP="00414BF6">
      <w:pPr>
        <w:divId w:val="1866290743"/>
        <w:rPr>
          <w:noProof/>
        </w:rPr>
      </w:pPr>
    </w:p>
    <w:p w14:paraId="6BDB8BD3" w14:textId="45351895" w:rsidR="002F557C" w:rsidRPr="00F16FB0" w:rsidRDefault="002F557C" w:rsidP="0013646A">
      <w:pPr>
        <w:divId w:val="1866290743"/>
        <w:rPr>
          <w:noProof/>
          <w:lang w:val="en-GB"/>
        </w:rPr>
      </w:pPr>
    </w:p>
    <w:p w14:paraId="697C310E" w14:textId="17A6804F" w:rsidR="00D51031" w:rsidRDefault="00D51031" w:rsidP="002F557C">
      <w:pPr>
        <w:divId w:val="1866290743"/>
        <w:rPr>
          <w:noProof/>
          <w:sz w:val="20"/>
          <w:szCs w:val="20"/>
          <w:lang w:val="en-US" w:eastAsia="en-US"/>
        </w:rPr>
      </w:pPr>
    </w:p>
    <w:p w14:paraId="6F3A7669" w14:textId="77777777" w:rsidR="00D51031" w:rsidRDefault="00D51031" w:rsidP="00D51031">
      <w:pPr>
        <w:divId w:val="1866290743"/>
        <w:rPr>
          <w:noProof/>
        </w:rPr>
      </w:pPr>
    </w:p>
    <w:p w14:paraId="2E41B3F8" w14:textId="5C72E371" w:rsidR="00FD03B0" w:rsidRPr="00D51031" w:rsidRDefault="00FD03B0" w:rsidP="00D51031">
      <w:pPr>
        <w:divId w:val="1866290743"/>
        <w:rPr>
          <w:noProof/>
        </w:rPr>
      </w:pPr>
    </w:p>
    <w:p w14:paraId="658C948E" w14:textId="77777777" w:rsidR="001850F7" w:rsidRDefault="001850F7"/>
    <w:p w14:paraId="5D2BFE60" w14:textId="77777777" w:rsidR="001850F7" w:rsidRDefault="001850F7">
      <w:pPr>
        <w:sectPr w:rsidR="001850F7" w:rsidSect="00A97E79">
          <w:type w:val="oddPage"/>
          <w:pgSz w:w="11906" w:h="16838"/>
          <w:pgMar w:top="1418" w:right="1418" w:bottom="1418" w:left="1418" w:header="709" w:footer="709" w:gutter="567"/>
          <w:cols w:space="708"/>
          <w:docGrid w:linePitch="360"/>
        </w:sectPr>
      </w:pPr>
    </w:p>
    <w:p w14:paraId="7BCA8D33" w14:textId="77777777" w:rsidR="001850F7" w:rsidRDefault="001850F7"/>
    <w:p w14:paraId="2497E60C" w14:textId="77777777" w:rsidR="001850F7" w:rsidRPr="00DB049D" w:rsidRDefault="00DB049D" w:rsidP="001850F7">
      <w:pPr>
        <w:pStyle w:val="Heading1-no-numbers"/>
        <w:rPr>
          <w:lang w:val="en-US"/>
        </w:rPr>
      </w:pPr>
      <w:bookmarkStart w:id="54" w:name="_Toc72522517"/>
      <w:r>
        <w:rPr>
          <w:lang w:val="en-US"/>
        </w:rPr>
        <w:t>Appendix</w:t>
      </w:r>
      <w:bookmarkEnd w:id="54"/>
    </w:p>
    <w:p w14:paraId="72613266" w14:textId="2A4E27E5" w:rsidR="001850F7" w:rsidRPr="00913957" w:rsidRDefault="00126E9A">
      <w:pPr>
        <w:rPr>
          <w:lang w:val="en-US"/>
        </w:rPr>
      </w:pPr>
      <w:r>
        <w:rPr>
          <w:lang w:val="en-US"/>
        </w:rPr>
        <w:t>Example of appendix (extra figures, source code, etc.). Pay attention that reviewers are not forced to read the appendixes.</w:t>
      </w:r>
    </w:p>
    <w:p w14:paraId="15D75D4E" w14:textId="77777777" w:rsidR="008A7237" w:rsidRPr="00913957" w:rsidRDefault="008A7237">
      <w:pPr>
        <w:rPr>
          <w:lang w:val="en-US"/>
        </w:rPr>
      </w:pPr>
    </w:p>
    <w:p w14:paraId="1580668D" w14:textId="77777777" w:rsidR="001850F7" w:rsidRDefault="001850F7"/>
    <w:p w14:paraId="79EAECCF" w14:textId="77777777" w:rsidR="001850F7" w:rsidRDefault="001850F7" w:rsidP="001850F7"/>
    <w:sectPr w:rsidR="001850F7" w:rsidSect="00A97E79">
      <w:type w:val="oddPage"/>
      <w:pgSz w:w="11906" w:h="16838"/>
      <w:pgMar w:top="1418" w:right="1418"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BIN SHAMSUDDIN, Syuqran" w:date="2021-03-10T12:42:00Z" w:initials="BSS">
    <w:p w14:paraId="3DFD3DB5" w14:textId="77777777" w:rsidR="004504BD" w:rsidRDefault="004504BD" w:rsidP="00F50170">
      <w:pPr>
        <w:pStyle w:val="CommentText"/>
      </w:pPr>
      <w:r>
        <w:rPr>
          <w:rStyle w:val="CommentReference"/>
        </w:rPr>
        <w:annotationRef/>
      </w:r>
      <w:r>
        <w:t>Everyday sample</w:t>
      </w:r>
    </w:p>
  </w:comment>
  <w:comment w:id="9" w:author="BIN SHAMSUDDIN, Syuqran" w:date="2021-03-10T13:04:00Z" w:initials="BSS">
    <w:p w14:paraId="37350C0A" w14:textId="77777777" w:rsidR="004504BD" w:rsidRDefault="004504BD" w:rsidP="00F50170">
      <w:pPr>
        <w:pStyle w:val="CommentText"/>
      </w:pPr>
      <w:r>
        <w:rPr>
          <w:rStyle w:val="CommentReference"/>
        </w:rPr>
        <w:annotationRef/>
      </w:r>
      <w:r>
        <w:t>Information flow</w:t>
      </w:r>
    </w:p>
  </w:comment>
  <w:comment w:id="32" w:author="BIN SHAMSUDDIN, Syuqran" w:date="2021-04-27T18:18:00Z" w:initials="BSS">
    <w:p w14:paraId="2D004264" w14:textId="77777777" w:rsidR="004504BD" w:rsidRPr="00D94E4A" w:rsidRDefault="004504BD" w:rsidP="00F16FB0">
      <w:pPr>
        <w:pStyle w:val="BodyText"/>
        <w:numPr>
          <w:ilvl w:val="0"/>
          <w:numId w:val="8"/>
        </w:numPr>
        <w:ind w:right="1018"/>
        <w:rPr>
          <w:color w:val="FF0000"/>
        </w:rPr>
      </w:pPr>
      <w:r>
        <w:rPr>
          <w:rStyle w:val="CommentReference"/>
        </w:rPr>
        <w:annotationRef/>
      </w:r>
      <w:r w:rsidRPr="00D94E4A">
        <w:rPr>
          <w:color w:val="FF0000"/>
        </w:rPr>
        <w:t>Functional Requirements</w:t>
      </w:r>
    </w:p>
    <w:p w14:paraId="7DFFB796" w14:textId="77777777" w:rsidR="004504BD" w:rsidRPr="00D94E4A" w:rsidRDefault="004504BD" w:rsidP="00F16FB0">
      <w:pPr>
        <w:pStyle w:val="BodyText"/>
        <w:numPr>
          <w:ilvl w:val="1"/>
          <w:numId w:val="8"/>
        </w:numPr>
        <w:ind w:right="1018"/>
        <w:rPr>
          <w:color w:val="FF0000"/>
        </w:rPr>
      </w:pPr>
      <w:r w:rsidRPr="00D94E4A">
        <w:rPr>
          <w:color w:val="FF0000"/>
        </w:rPr>
        <w:t>Interoperability</w:t>
      </w:r>
    </w:p>
    <w:p w14:paraId="5632FDB6" w14:textId="77777777" w:rsidR="004504BD" w:rsidRPr="00D94E4A" w:rsidRDefault="004504BD" w:rsidP="00F16FB0">
      <w:pPr>
        <w:pStyle w:val="BodyText"/>
        <w:numPr>
          <w:ilvl w:val="1"/>
          <w:numId w:val="8"/>
        </w:numPr>
        <w:ind w:right="1018"/>
        <w:rPr>
          <w:color w:val="FF0000"/>
        </w:rPr>
      </w:pPr>
      <w:r w:rsidRPr="00D94E4A">
        <w:rPr>
          <w:color w:val="FF0000"/>
        </w:rPr>
        <w:t>Real time and historical data analysis</w:t>
      </w:r>
    </w:p>
    <w:p w14:paraId="7D3C11A5" w14:textId="77777777" w:rsidR="004504BD" w:rsidRPr="00D94E4A" w:rsidRDefault="004504BD" w:rsidP="00F16FB0">
      <w:pPr>
        <w:pStyle w:val="BodyText"/>
        <w:numPr>
          <w:ilvl w:val="1"/>
          <w:numId w:val="8"/>
        </w:numPr>
        <w:ind w:right="1018"/>
        <w:rPr>
          <w:color w:val="FF0000"/>
        </w:rPr>
      </w:pPr>
      <w:proofErr w:type="spellStart"/>
      <w:r w:rsidRPr="00D94E4A">
        <w:rPr>
          <w:color w:val="FF0000"/>
        </w:rPr>
        <w:t>Mobilty</w:t>
      </w:r>
      <w:proofErr w:type="spellEnd"/>
    </w:p>
    <w:p w14:paraId="047DE1AE" w14:textId="77777777" w:rsidR="004504BD" w:rsidRPr="00D94E4A" w:rsidRDefault="004504BD" w:rsidP="00F16FB0">
      <w:pPr>
        <w:pStyle w:val="BodyText"/>
        <w:numPr>
          <w:ilvl w:val="1"/>
          <w:numId w:val="8"/>
        </w:numPr>
        <w:ind w:right="1018"/>
        <w:rPr>
          <w:color w:val="FF0000"/>
        </w:rPr>
      </w:pPr>
      <w:r w:rsidRPr="00D94E4A">
        <w:rPr>
          <w:color w:val="FF0000"/>
        </w:rPr>
        <w:t>Iterative processing</w:t>
      </w:r>
    </w:p>
    <w:p w14:paraId="6C4771B4" w14:textId="77777777" w:rsidR="004504BD" w:rsidRPr="00D94E4A" w:rsidRDefault="004504BD" w:rsidP="00F16FB0">
      <w:pPr>
        <w:pStyle w:val="BodyText"/>
        <w:numPr>
          <w:ilvl w:val="1"/>
          <w:numId w:val="8"/>
        </w:numPr>
        <w:ind w:right="1018"/>
        <w:rPr>
          <w:color w:val="FF0000"/>
        </w:rPr>
      </w:pPr>
      <w:r w:rsidRPr="00D94E4A">
        <w:rPr>
          <w:color w:val="FF0000"/>
        </w:rPr>
        <w:t>Data integration</w:t>
      </w:r>
    </w:p>
    <w:p w14:paraId="0BE1E7A7" w14:textId="77777777" w:rsidR="004504BD" w:rsidRPr="00D94E4A" w:rsidRDefault="004504BD" w:rsidP="00F16FB0">
      <w:pPr>
        <w:pStyle w:val="BodyText"/>
        <w:numPr>
          <w:ilvl w:val="1"/>
          <w:numId w:val="8"/>
        </w:numPr>
        <w:ind w:right="1018"/>
        <w:rPr>
          <w:color w:val="FF0000"/>
        </w:rPr>
      </w:pPr>
    </w:p>
    <w:p w14:paraId="74809C73" w14:textId="77777777" w:rsidR="004504BD" w:rsidRPr="00D94E4A" w:rsidRDefault="004504BD" w:rsidP="00F16FB0">
      <w:pPr>
        <w:pStyle w:val="BodyText"/>
        <w:numPr>
          <w:ilvl w:val="0"/>
          <w:numId w:val="8"/>
        </w:numPr>
        <w:ind w:right="1018"/>
        <w:rPr>
          <w:color w:val="FF0000"/>
        </w:rPr>
      </w:pPr>
      <w:r w:rsidRPr="00D94E4A">
        <w:rPr>
          <w:color w:val="FF0000"/>
        </w:rPr>
        <w:t xml:space="preserve">Existing big data architecture </w:t>
      </w:r>
      <w:proofErr w:type="gramStart"/>
      <w:r w:rsidRPr="00D94E4A">
        <w:rPr>
          <w:color w:val="FF0000"/>
        </w:rPr>
        <w:t>framework :</w:t>
      </w:r>
      <w:proofErr w:type="gramEnd"/>
      <w:r w:rsidRPr="00D94E4A">
        <w:rPr>
          <w:color w:val="FF0000"/>
        </w:rPr>
        <w:t xml:space="preserve"> BASIS but not specifically for smart cities</w:t>
      </w:r>
    </w:p>
    <w:p w14:paraId="04FEDD1E" w14:textId="77777777" w:rsidR="004504BD" w:rsidRPr="00D94E4A" w:rsidRDefault="004504BD" w:rsidP="00F16FB0">
      <w:pPr>
        <w:pStyle w:val="BodyText"/>
        <w:numPr>
          <w:ilvl w:val="1"/>
          <w:numId w:val="8"/>
        </w:numPr>
        <w:ind w:right="1018"/>
        <w:rPr>
          <w:color w:val="FF0000"/>
        </w:rPr>
      </w:pPr>
    </w:p>
    <w:p w14:paraId="40758CC2" w14:textId="77777777" w:rsidR="004504BD" w:rsidRPr="00D94E4A" w:rsidRDefault="004504BD" w:rsidP="00F16FB0">
      <w:pPr>
        <w:pStyle w:val="BodyText"/>
        <w:numPr>
          <w:ilvl w:val="0"/>
          <w:numId w:val="8"/>
        </w:numPr>
        <w:ind w:right="1018"/>
        <w:rPr>
          <w:color w:val="FF0000"/>
        </w:rPr>
      </w:pPr>
      <w:r w:rsidRPr="00D94E4A">
        <w:rPr>
          <w:color w:val="FF0000"/>
        </w:rPr>
        <w:t>Infrastructural network for smart SWIFT</w:t>
      </w:r>
    </w:p>
    <w:p w14:paraId="78A5C58A" w14:textId="77777777" w:rsidR="004504BD" w:rsidRPr="00D94E4A" w:rsidRDefault="004504BD" w:rsidP="00F16FB0">
      <w:pPr>
        <w:pStyle w:val="BodyText"/>
        <w:numPr>
          <w:ilvl w:val="0"/>
          <w:numId w:val="8"/>
        </w:numPr>
        <w:ind w:right="1018"/>
        <w:rPr>
          <w:color w:val="FF0000"/>
        </w:rPr>
      </w:pPr>
      <w:proofErr w:type="gramStart"/>
      <w:r w:rsidRPr="00D94E4A">
        <w:rPr>
          <w:color w:val="FF0000"/>
        </w:rPr>
        <w:t>Radical :</w:t>
      </w:r>
      <w:proofErr w:type="gramEnd"/>
      <w:r w:rsidRPr="00D94E4A">
        <w:rPr>
          <w:color w:val="FF0000"/>
        </w:rPr>
        <w:t xml:space="preserve"> Service Oriented Architecture-based (SOA) platform</w:t>
      </w:r>
    </w:p>
    <w:p w14:paraId="0A9841E3" w14:textId="77777777" w:rsidR="004504BD" w:rsidRPr="00D94E4A" w:rsidRDefault="004504BD" w:rsidP="00F16FB0">
      <w:pPr>
        <w:pStyle w:val="BodyText"/>
        <w:ind w:right="1018"/>
        <w:rPr>
          <w:color w:val="FF0000"/>
        </w:rPr>
      </w:pPr>
    </w:p>
    <w:p w14:paraId="0E245398" w14:textId="77777777" w:rsidR="004504BD" w:rsidRPr="00D94E4A" w:rsidRDefault="004504BD" w:rsidP="00F16FB0">
      <w:pPr>
        <w:pStyle w:val="BodyText"/>
        <w:spacing w:line="360" w:lineRule="auto"/>
        <w:ind w:left="720" w:right="1018" w:firstLine="705"/>
        <w:jc w:val="both"/>
        <w:rPr>
          <w:color w:val="FF0000"/>
        </w:rPr>
      </w:pPr>
      <w:r w:rsidRPr="00D94E4A">
        <w:rPr>
          <w:color w:val="FF0000"/>
        </w:rPr>
        <w:t>Type of DATA analytics</w:t>
      </w:r>
    </w:p>
    <w:p w14:paraId="22A7B58D" w14:textId="77777777" w:rsidR="004504BD" w:rsidRPr="00D94E4A" w:rsidRDefault="004504BD" w:rsidP="00F16FB0">
      <w:pPr>
        <w:pStyle w:val="BodyText"/>
        <w:numPr>
          <w:ilvl w:val="0"/>
          <w:numId w:val="9"/>
        </w:numPr>
        <w:spacing w:line="360" w:lineRule="auto"/>
        <w:ind w:right="1018"/>
        <w:jc w:val="both"/>
        <w:rPr>
          <w:color w:val="FF0000"/>
        </w:rPr>
      </w:pPr>
      <w:proofErr w:type="gramStart"/>
      <w:r w:rsidRPr="00D94E4A">
        <w:rPr>
          <w:color w:val="FF0000"/>
        </w:rPr>
        <w:t>Online :</w:t>
      </w:r>
      <w:proofErr w:type="gramEnd"/>
      <w:r w:rsidRPr="00D94E4A">
        <w:rPr>
          <w:color w:val="FF0000"/>
        </w:rPr>
        <w:t xml:space="preserve"> real time or near real time like traffic control </w:t>
      </w:r>
      <w:proofErr w:type="spellStart"/>
      <w:r w:rsidRPr="00D94E4A">
        <w:rPr>
          <w:color w:val="FF0000"/>
        </w:rPr>
        <w:t>etc</w:t>
      </w:r>
      <w:proofErr w:type="spellEnd"/>
    </w:p>
    <w:p w14:paraId="16ECB911" w14:textId="77777777" w:rsidR="004504BD" w:rsidRPr="00D94E4A" w:rsidRDefault="004504BD" w:rsidP="00F16FB0">
      <w:pPr>
        <w:pStyle w:val="BodyText"/>
        <w:numPr>
          <w:ilvl w:val="0"/>
          <w:numId w:val="9"/>
        </w:numPr>
        <w:spacing w:line="360" w:lineRule="auto"/>
        <w:ind w:right="1018"/>
        <w:jc w:val="both"/>
        <w:rPr>
          <w:color w:val="FF0000"/>
        </w:rPr>
      </w:pPr>
      <w:proofErr w:type="gramStart"/>
      <w:r w:rsidRPr="00D94E4A">
        <w:rPr>
          <w:color w:val="FF0000"/>
        </w:rPr>
        <w:t>Historical :</w:t>
      </w:r>
      <w:proofErr w:type="gramEnd"/>
      <w:r w:rsidRPr="00D94E4A">
        <w:rPr>
          <w:color w:val="FF0000"/>
        </w:rPr>
        <w:t xml:space="preserve"> city planning, long term solutions (latency)</w:t>
      </w:r>
    </w:p>
    <w:p w14:paraId="128488A9" w14:textId="77777777" w:rsidR="004504BD" w:rsidRPr="00D94E4A" w:rsidRDefault="004504BD" w:rsidP="00F16FB0">
      <w:pPr>
        <w:pStyle w:val="BodyText"/>
        <w:ind w:right="1018"/>
        <w:rPr>
          <w:color w:val="FF0000"/>
        </w:rPr>
      </w:pPr>
    </w:p>
    <w:p w14:paraId="017B79D0" w14:textId="77777777" w:rsidR="004504BD" w:rsidRPr="00D94E4A" w:rsidRDefault="004504BD" w:rsidP="00F16FB0">
      <w:pPr>
        <w:pStyle w:val="BodyText"/>
        <w:ind w:right="1018"/>
        <w:rPr>
          <w:color w:val="FF0000"/>
        </w:rPr>
      </w:pPr>
      <w:r w:rsidRPr="00D94E4A">
        <w:rPr>
          <w:color w:val="FF0000"/>
        </w:rPr>
        <w:t>But in this thesis, we are focusing on batch processing, data mining</w:t>
      </w:r>
    </w:p>
    <w:p w14:paraId="78FCDFCD" w14:textId="77777777" w:rsidR="004504BD" w:rsidRDefault="004504BD" w:rsidP="00F16FB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FD3DB5" w15:done="0"/>
  <w15:commentEx w15:paraId="37350C0A" w15:done="0"/>
  <w15:commentEx w15:paraId="78FCDF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FD3DB5" w16cid:durableId="23F33D44"/>
  <w16cid:commentId w16cid:paraId="37350C0A" w16cid:durableId="23F34254"/>
  <w16cid:commentId w16cid:paraId="78FCDFCD" w16cid:durableId="2432D3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8853BB" w14:textId="77777777" w:rsidR="00D3711D" w:rsidRDefault="00D3711D">
      <w:r>
        <w:separator/>
      </w:r>
    </w:p>
  </w:endnote>
  <w:endnote w:type="continuationSeparator" w:id="0">
    <w:p w14:paraId="6F26515D" w14:textId="77777777" w:rsidR="00D3711D" w:rsidRDefault="00D371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25815" w14:textId="77777777" w:rsidR="004504BD" w:rsidRDefault="004504BD" w:rsidP="00A97E79">
    <w:pPr>
      <w:pStyle w:val="Footer"/>
      <w:tabs>
        <w:tab w:val="clear" w:pos="8306"/>
        <w:tab w:val="right" w:pos="8460"/>
      </w:tabs>
    </w:pPr>
    <w:r>
      <w:t>-</w:t>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AC98E" w14:textId="77777777" w:rsidR="004504BD" w:rsidRDefault="004504BD" w:rsidP="00A97E79">
    <w:pPr>
      <w:pStyle w:val="Footer"/>
      <w:tabs>
        <w:tab w:val="clear" w:pos="4153"/>
        <w:tab w:val="clear" w:pos="8306"/>
        <w:tab w:val="center" w:pos="4140"/>
        <w:tab w:val="right" w:pos="8460"/>
      </w:tabs>
    </w:pPr>
    <w:r>
      <w:tab/>
    </w:r>
    <w:r>
      <w:tab/>
    </w:r>
    <w:r>
      <w:t>-</w:t>
    </w:r>
    <w:r>
      <w:rPr>
        <w:rStyle w:val="PageNumber"/>
      </w:rPr>
      <w:fldChar w:fldCharType="begin"/>
    </w:r>
    <w:r>
      <w:rPr>
        <w:rStyle w:val="PageNumber"/>
      </w:rPr>
      <w:instrText xml:space="preserve"> PAGE </w:instrText>
    </w:r>
    <w:r>
      <w:rPr>
        <w:rStyle w:val="PageNumber"/>
      </w:rPr>
      <w:fldChar w:fldCharType="separate"/>
    </w:r>
    <w:r>
      <w:rPr>
        <w:rStyle w:val="PageNumber"/>
        <w:noProof/>
      </w:rPr>
      <w:t>v</w:t>
    </w:r>
    <w:r>
      <w:rPr>
        <w:rStyle w:val="PageNumber"/>
      </w:rPr>
      <w:fldChar w:fldCharType="end"/>
    </w:r>
    <w:r>
      <w:rPr>
        <w:rStyle w:val="PageNumber"/>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DE674" w14:textId="77777777" w:rsidR="004504BD" w:rsidRDefault="004504BD" w:rsidP="001B2830">
    <w:pPr>
      <w:pStyle w:val="Footer"/>
      <w:tabs>
        <w:tab w:val="clear" w:pos="4153"/>
        <w:tab w:val="clear" w:pos="8306"/>
        <w:tab w:val="center" w:pos="4140"/>
        <w:tab w:val="right" w:pos="8460"/>
      </w:tabs>
    </w:pPr>
    <w:r>
      <w:tab/>
    </w:r>
    <w:r>
      <w:tab/>
    </w:r>
    <w:r>
      <w:t>-</w:t>
    </w:r>
    <w:r>
      <w:rPr>
        <w:rStyle w:val="PageNumber"/>
      </w:rPr>
      <w:fldChar w:fldCharType="begin"/>
    </w:r>
    <w:r>
      <w:rPr>
        <w:rStyle w:val="PageNumber"/>
      </w:rPr>
      <w:instrText xml:space="preserve"> PAGE </w:instrText>
    </w:r>
    <w:r>
      <w:rPr>
        <w:rStyle w:val="PageNumber"/>
      </w:rPr>
      <w:fldChar w:fldCharType="separate"/>
    </w:r>
    <w:r>
      <w:rPr>
        <w:rStyle w:val="PageNumber"/>
      </w:rPr>
      <w:t>vii</w:t>
    </w:r>
    <w:r>
      <w:rPr>
        <w:rStyle w:val="PageNumber"/>
      </w:rPr>
      <w:fldChar w:fldCharType="end"/>
    </w:r>
    <w:r>
      <w:rPr>
        <w:rStyle w:val="PageNumber"/>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1AEFD" w14:textId="77777777" w:rsidR="004504BD" w:rsidRDefault="004504BD" w:rsidP="00A97E79">
    <w:pPr>
      <w:pStyle w:val="Footer"/>
      <w:tabs>
        <w:tab w:val="clear" w:pos="4153"/>
        <w:tab w:val="clear" w:pos="8306"/>
        <w:tab w:val="center" w:pos="4140"/>
        <w:tab w:val="right" w:pos="8460"/>
      </w:tabs>
    </w:pPr>
    <w:r>
      <w:tab/>
    </w:r>
    <w:r>
      <w:tab/>
    </w:r>
    <w:r>
      <w:t>-</w:t>
    </w: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EE4D10" w14:textId="77777777" w:rsidR="00D3711D" w:rsidRDefault="00D3711D">
      <w:r>
        <w:separator/>
      </w:r>
    </w:p>
  </w:footnote>
  <w:footnote w:type="continuationSeparator" w:id="0">
    <w:p w14:paraId="47422D3C" w14:textId="77777777" w:rsidR="00D3711D" w:rsidRDefault="00D371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AEF7F" w14:textId="77777777" w:rsidR="004504BD" w:rsidRDefault="004504B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BBB78" w14:textId="77777777" w:rsidR="004504BD" w:rsidRDefault="004504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57A2C"/>
    <w:multiLevelType w:val="hybridMultilevel"/>
    <w:tmpl w:val="665AF2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4851690"/>
    <w:multiLevelType w:val="hybridMultilevel"/>
    <w:tmpl w:val="EBE2FDA8"/>
    <w:lvl w:ilvl="0" w:tplc="08090001">
      <w:start w:val="1"/>
      <w:numFmt w:val="bullet"/>
      <w:lvlText w:val=""/>
      <w:lvlJc w:val="left"/>
      <w:pPr>
        <w:ind w:left="1424" w:hanging="360"/>
      </w:pPr>
      <w:rPr>
        <w:rFonts w:ascii="Symbol" w:hAnsi="Symbol" w:hint="default"/>
      </w:rPr>
    </w:lvl>
    <w:lvl w:ilvl="1" w:tplc="08090003" w:tentative="1">
      <w:start w:val="1"/>
      <w:numFmt w:val="bullet"/>
      <w:lvlText w:val="o"/>
      <w:lvlJc w:val="left"/>
      <w:pPr>
        <w:ind w:left="2144" w:hanging="360"/>
      </w:pPr>
      <w:rPr>
        <w:rFonts w:ascii="Courier New" w:hAnsi="Courier New" w:cs="Courier New" w:hint="default"/>
      </w:rPr>
    </w:lvl>
    <w:lvl w:ilvl="2" w:tplc="08090005" w:tentative="1">
      <w:start w:val="1"/>
      <w:numFmt w:val="bullet"/>
      <w:lvlText w:val=""/>
      <w:lvlJc w:val="left"/>
      <w:pPr>
        <w:ind w:left="2864" w:hanging="360"/>
      </w:pPr>
      <w:rPr>
        <w:rFonts w:ascii="Wingdings" w:hAnsi="Wingdings" w:hint="default"/>
      </w:rPr>
    </w:lvl>
    <w:lvl w:ilvl="3" w:tplc="08090001" w:tentative="1">
      <w:start w:val="1"/>
      <w:numFmt w:val="bullet"/>
      <w:lvlText w:val=""/>
      <w:lvlJc w:val="left"/>
      <w:pPr>
        <w:ind w:left="3584" w:hanging="360"/>
      </w:pPr>
      <w:rPr>
        <w:rFonts w:ascii="Symbol" w:hAnsi="Symbol" w:hint="default"/>
      </w:rPr>
    </w:lvl>
    <w:lvl w:ilvl="4" w:tplc="08090003" w:tentative="1">
      <w:start w:val="1"/>
      <w:numFmt w:val="bullet"/>
      <w:lvlText w:val="o"/>
      <w:lvlJc w:val="left"/>
      <w:pPr>
        <w:ind w:left="4304" w:hanging="360"/>
      </w:pPr>
      <w:rPr>
        <w:rFonts w:ascii="Courier New" w:hAnsi="Courier New" w:cs="Courier New" w:hint="default"/>
      </w:rPr>
    </w:lvl>
    <w:lvl w:ilvl="5" w:tplc="08090005" w:tentative="1">
      <w:start w:val="1"/>
      <w:numFmt w:val="bullet"/>
      <w:lvlText w:val=""/>
      <w:lvlJc w:val="left"/>
      <w:pPr>
        <w:ind w:left="5024" w:hanging="360"/>
      </w:pPr>
      <w:rPr>
        <w:rFonts w:ascii="Wingdings" w:hAnsi="Wingdings" w:hint="default"/>
      </w:rPr>
    </w:lvl>
    <w:lvl w:ilvl="6" w:tplc="08090001" w:tentative="1">
      <w:start w:val="1"/>
      <w:numFmt w:val="bullet"/>
      <w:lvlText w:val=""/>
      <w:lvlJc w:val="left"/>
      <w:pPr>
        <w:ind w:left="5744" w:hanging="360"/>
      </w:pPr>
      <w:rPr>
        <w:rFonts w:ascii="Symbol" w:hAnsi="Symbol" w:hint="default"/>
      </w:rPr>
    </w:lvl>
    <w:lvl w:ilvl="7" w:tplc="08090003" w:tentative="1">
      <w:start w:val="1"/>
      <w:numFmt w:val="bullet"/>
      <w:lvlText w:val="o"/>
      <w:lvlJc w:val="left"/>
      <w:pPr>
        <w:ind w:left="6464" w:hanging="360"/>
      </w:pPr>
      <w:rPr>
        <w:rFonts w:ascii="Courier New" w:hAnsi="Courier New" w:cs="Courier New" w:hint="default"/>
      </w:rPr>
    </w:lvl>
    <w:lvl w:ilvl="8" w:tplc="08090005" w:tentative="1">
      <w:start w:val="1"/>
      <w:numFmt w:val="bullet"/>
      <w:lvlText w:val=""/>
      <w:lvlJc w:val="left"/>
      <w:pPr>
        <w:ind w:left="7184" w:hanging="360"/>
      </w:pPr>
      <w:rPr>
        <w:rFonts w:ascii="Wingdings" w:hAnsi="Wingdings" w:hint="default"/>
      </w:rPr>
    </w:lvl>
  </w:abstractNum>
  <w:abstractNum w:abstractNumId="2" w15:restartNumberingAfterBreak="0">
    <w:nsid w:val="059607E6"/>
    <w:multiLevelType w:val="hybridMultilevel"/>
    <w:tmpl w:val="6C08F0F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C501058"/>
    <w:multiLevelType w:val="hybridMultilevel"/>
    <w:tmpl w:val="793ED248"/>
    <w:lvl w:ilvl="0" w:tplc="08090001">
      <w:start w:val="1"/>
      <w:numFmt w:val="bullet"/>
      <w:lvlText w:val=""/>
      <w:lvlJc w:val="left"/>
      <w:pPr>
        <w:ind w:left="1064" w:hanging="360"/>
      </w:pPr>
      <w:rPr>
        <w:rFonts w:ascii="Symbol" w:hAnsi="Symbol" w:hint="default"/>
      </w:rPr>
    </w:lvl>
    <w:lvl w:ilvl="1" w:tplc="08090003">
      <w:start w:val="1"/>
      <w:numFmt w:val="bullet"/>
      <w:lvlText w:val="o"/>
      <w:lvlJc w:val="left"/>
      <w:pPr>
        <w:ind w:left="1784" w:hanging="360"/>
      </w:pPr>
      <w:rPr>
        <w:rFonts w:ascii="Courier New" w:hAnsi="Courier New" w:cs="Courier New" w:hint="default"/>
      </w:rPr>
    </w:lvl>
    <w:lvl w:ilvl="2" w:tplc="08090005" w:tentative="1">
      <w:start w:val="1"/>
      <w:numFmt w:val="bullet"/>
      <w:lvlText w:val=""/>
      <w:lvlJc w:val="left"/>
      <w:pPr>
        <w:ind w:left="2504" w:hanging="360"/>
      </w:pPr>
      <w:rPr>
        <w:rFonts w:ascii="Wingdings" w:hAnsi="Wingdings" w:hint="default"/>
      </w:rPr>
    </w:lvl>
    <w:lvl w:ilvl="3" w:tplc="08090001" w:tentative="1">
      <w:start w:val="1"/>
      <w:numFmt w:val="bullet"/>
      <w:lvlText w:val=""/>
      <w:lvlJc w:val="left"/>
      <w:pPr>
        <w:ind w:left="3224" w:hanging="360"/>
      </w:pPr>
      <w:rPr>
        <w:rFonts w:ascii="Symbol" w:hAnsi="Symbol" w:hint="default"/>
      </w:rPr>
    </w:lvl>
    <w:lvl w:ilvl="4" w:tplc="08090003" w:tentative="1">
      <w:start w:val="1"/>
      <w:numFmt w:val="bullet"/>
      <w:lvlText w:val="o"/>
      <w:lvlJc w:val="left"/>
      <w:pPr>
        <w:ind w:left="3944" w:hanging="360"/>
      </w:pPr>
      <w:rPr>
        <w:rFonts w:ascii="Courier New" w:hAnsi="Courier New" w:cs="Courier New" w:hint="default"/>
      </w:rPr>
    </w:lvl>
    <w:lvl w:ilvl="5" w:tplc="08090005" w:tentative="1">
      <w:start w:val="1"/>
      <w:numFmt w:val="bullet"/>
      <w:lvlText w:val=""/>
      <w:lvlJc w:val="left"/>
      <w:pPr>
        <w:ind w:left="4664" w:hanging="360"/>
      </w:pPr>
      <w:rPr>
        <w:rFonts w:ascii="Wingdings" w:hAnsi="Wingdings" w:hint="default"/>
      </w:rPr>
    </w:lvl>
    <w:lvl w:ilvl="6" w:tplc="08090001" w:tentative="1">
      <w:start w:val="1"/>
      <w:numFmt w:val="bullet"/>
      <w:lvlText w:val=""/>
      <w:lvlJc w:val="left"/>
      <w:pPr>
        <w:ind w:left="5384" w:hanging="360"/>
      </w:pPr>
      <w:rPr>
        <w:rFonts w:ascii="Symbol" w:hAnsi="Symbol" w:hint="default"/>
      </w:rPr>
    </w:lvl>
    <w:lvl w:ilvl="7" w:tplc="08090003" w:tentative="1">
      <w:start w:val="1"/>
      <w:numFmt w:val="bullet"/>
      <w:lvlText w:val="o"/>
      <w:lvlJc w:val="left"/>
      <w:pPr>
        <w:ind w:left="6104" w:hanging="360"/>
      </w:pPr>
      <w:rPr>
        <w:rFonts w:ascii="Courier New" w:hAnsi="Courier New" w:cs="Courier New" w:hint="default"/>
      </w:rPr>
    </w:lvl>
    <w:lvl w:ilvl="8" w:tplc="08090005" w:tentative="1">
      <w:start w:val="1"/>
      <w:numFmt w:val="bullet"/>
      <w:lvlText w:val=""/>
      <w:lvlJc w:val="left"/>
      <w:pPr>
        <w:ind w:left="6824" w:hanging="360"/>
      </w:pPr>
      <w:rPr>
        <w:rFonts w:ascii="Wingdings" w:hAnsi="Wingdings" w:hint="default"/>
      </w:rPr>
    </w:lvl>
  </w:abstractNum>
  <w:abstractNum w:abstractNumId="4" w15:restartNumberingAfterBreak="0">
    <w:nsid w:val="117C026A"/>
    <w:multiLevelType w:val="hybridMultilevel"/>
    <w:tmpl w:val="987C6C8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28DB0FC4"/>
    <w:multiLevelType w:val="multilevel"/>
    <w:tmpl w:val="1398EAC6"/>
    <w:lvl w:ilvl="0">
      <w:start w:val="2"/>
      <w:numFmt w:val="decimal"/>
      <w:lvlText w:val="%1"/>
      <w:lvlJc w:val="left"/>
      <w:pPr>
        <w:ind w:left="480" w:hanging="480"/>
      </w:pPr>
      <w:rPr>
        <w:rFonts w:hint="default"/>
      </w:rPr>
    </w:lvl>
    <w:lvl w:ilvl="1">
      <w:start w:val="3"/>
      <w:numFmt w:val="decimal"/>
      <w:lvlText w:val="%1.%2"/>
      <w:lvlJc w:val="left"/>
      <w:pPr>
        <w:ind w:left="1013" w:hanging="480"/>
      </w:pPr>
      <w:rPr>
        <w:rFonts w:hint="default"/>
      </w:rPr>
    </w:lvl>
    <w:lvl w:ilvl="2">
      <w:start w:val="2"/>
      <w:numFmt w:val="decimal"/>
      <w:lvlText w:val="%1.%2.%3"/>
      <w:lvlJc w:val="left"/>
      <w:pPr>
        <w:ind w:left="1786" w:hanging="720"/>
      </w:pPr>
      <w:rPr>
        <w:rFonts w:hint="default"/>
      </w:rPr>
    </w:lvl>
    <w:lvl w:ilvl="3">
      <w:start w:val="1"/>
      <w:numFmt w:val="decimal"/>
      <w:lvlText w:val="%1.%2.%3.%4"/>
      <w:lvlJc w:val="left"/>
      <w:pPr>
        <w:ind w:left="2319" w:hanging="72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3745" w:hanging="108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171" w:hanging="1440"/>
      </w:pPr>
      <w:rPr>
        <w:rFonts w:hint="default"/>
      </w:rPr>
    </w:lvl>
    <w:lvl w:ilvl="8">
      <w:start w:val="1"/>
      <w:numFmt w:val="decimal"/>
      <w:lvlText w:val="%1.%2.%3.%4.%5.%6.%7.%8.%9"/>
      <w:lvlJc w:val="left"/>
      <w:pPr>
        <w:ind w:left="6064" w:hanging="1800"/>
      </w:pPr>
      <w:rPr>
        <w:rFonts w:hint="default"/>
      </w:rPr>
    </w:lvl>
  </w:abstractNum>
  <w:abstractNum w:abstractNumId="6" w15:restartNumberingAfterBreak="0">
    <w:nsid w:val="293D3B0B"/>
    <w:multiLevelType w:val="hybridMultilevel"/>
    <w:tmpl w:val="B0CAA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3668B9"/>
    <w:multiLevelType w:val="multilevel"/>
    <w:tmpl w:val="068C6808"/>
    <w:lvl w:ilvl="0">
      <w:start w:val="1"/>
      <w:numFmt w:val="decimal"/>
      <w:pStyle w:val="Heading1"/>
      <w:lvlText w:val="%1"/>
      <w:lvlJc w:val="left"/>
      <w:pPr>
        <w:tabs>
          <w:tab w:val="num" w:pos="432"/>
        </w:tabs>
        <w:ind w:left="432" w:hanging="432"/>
      </w:pPr>
      <w:rPr>
        <w:rFonts w:hint="default"/>
        <w:color w:val="auto"/>
      </w:rPr>
    </w:lvl>
    <w:lvl w:ilvl="1">
      <w:start w:val="1"/>
      <w:numFmt w:val="decimal"/>
      <w:pStyle w:val="Heading2"/>
      <w:lvlText w:val="%1.%2"/>
      <w:lvlJc w:val="left"/>
      <w:pPr>
        <w:tabs>
          <w:tab w:val="num" w:pos="0"/>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15:restartNumberingAfterBreak="0">
    <w:nsid w:val="2B8B3B3E"/>
    <w:multiLevelType w:val="multilevel"/>
    <w:tmpl w:val="06C86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007DBE"/>
    <w:multiLevelType w:val="hybridMultilevel"/>
    <w:tmpl w:val="6910060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C600004"/>
    <w:multiLevelType w:val="hybridMultilevel"/>
    <w:tmpl w:val="ACA611B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C8D2FB1"/>
    <w:multiLevelType w:val="multilevel"/>
    <w:tmpl w:val="4E0A6CFE"/>
    <w:lvl w:ilvl="0">
      <w:start w:val="1"/>
      <w:numFmt w:val="decimal"/>
      <w:lvlText w:val="%1"/>
      <w:lvlJc w:val="left"/>
      <w:pPr>
        <w:ind w:left="9651" w:hanging="720"/>
        <w:jc w:val="right"/>
      </w:pPr>
      <w:rPr>
        <w:rFonts w:ascii="Arial" w:eastAsia="Arial" w:hAnsi="Arial" w:cs="Arial" w:hint="default"/>
        <w:b/>
        <w:bCs/>
        <w:w w:val="99"/>
        <w:sz w:val="56"/>
        <w:szCs w:val="56"/>
        <w:lang w:val="en-US" w:eastAsia="en-US" w:bidi="ar-SA"/>
      </w:rPr>
    </w:lvl>
    <w:lvl w:ilvl="1">
      <w:start w:val="1"/>
      <w:numFmt w:val="decimal"/>
      <w:lvlText w:val="%1.%2"/>
      <w:lvlJc w:val="left"/>
      <w:pPr>
        <w:ind w:left="2245" w:hanging="720"/>
      </w:pPr>
      <w:rPr>
        <w:rFonts w:hint="default"/>
        <w:b/>
        <w:bCs/>
        <w:spacing w:val="-2"/>
        <w:w w:val="100"/>
        <w:lang w:val="en-US" w:eastAsia="en-US" w:bidi="ar-SA"/>
      </w:rPr>
    </w:lvl>
    <w:lvl w:ilvl="2">
      <w:numFmt w:val="bullet"/>
      <w:lvlText w:val=""/>
      <w:lvlJc w:val="left"/>
      <w:pPr>
        <w:ind w:left="1530" w:hanging="720"/>
      </w:pPr>
      <w:rPr>
        <w:rFonts w:ascii="Symbol" w:eastAsia="Symbol" w:hAnsi="Symbol" w:cs="Symbol" w:hint="default"/>
        <w:w w:val="100"/>
        <w:sz w:val="24"/>
        <w:szCs w:val="24"/>
        <w:lang w:val="en-US" w:eastAsia="en-US" w:bidi="ar-SA"/>
      </w:rPr>
    </w:lvl>
    <w:lvl w:ilvl="3">
      <w:numFmt w:val="bullet"/>
      <w:lvlText w:val="•"/>
      <w:lvlJc w:val="left"/>
      <w:pPr>
        <w:ind w:left="2040" w:hanging="720"/>
      </w:pPr>
      <w:rPr>
        <w:rFonts w:hint="default"/>
        <w:lang w:val="en-US" w:eastAsia="en-US" w:bidi="ar-SA"/>
      </w:rPr>
    </w:lvl>
    <w:lvl w:ilvl="4">
      <w:numFmt w:val="bullet"/>
      <w:lvlText w:val="•"/>
      <w:lvlJc w:val="left"/>
      <w:pPr>
        <w:ind w:left="2240" w:hanging="720"/>
      </w:pPr>
      <w:rPr>
        <w:rFonts w:hint="default"/>
        <w:lang w:val="en-US" w:eastAsia="en-US" w:bidi="ar-SA"/>
      </w:rPr>
    </w:lvl>
    <w:lvl w:ilvl="5">
      <w:numFmt w:val="bullet"/>
      <w:lvlText w:val="•"/>
      <w:lvlJc w:val="left"/>
      <w:pPr>
        <w:ind w:left="3547" w:hanging="720"/>
      </w:pPr>
      <w:rPr>
        <w:rFonts w:hint="default"/>
        <w:lang w:val="en-US" w:eastAsia="en-US" w:bidi="ar-SA"/>
      </w:rPr>
    </w:lvl>
    <w:lvl w:ilvl="6">
      <w:numFmt w:val="bullet"/>
      <w:lvlText w:val="•"/>
      <w:lvlJc w:val="left"/>
      <w:pPr>
        <w:ind w:left="4855" w:hanging="720"/>
      </w:pPr>
      <w:rPr>
        <w:rFonts w:hint="default"/>
        <w:lang w:val="en-US" w:eastAsia="en-US" w:bidi="ar-SA"/>
      </w:rPr>
    </w:lvl>
    <w:lvl w:ilvl="7">
      <w:numFmt w:val="bullet"/>
      <w:lvlText w:val="•"/>
      <w:lvlJc w:val="left"/>
      <w:pPr>
        <w:ind w:left="6163" w:hanging="720"/>
      </w:pPr>
      <w:rPr>
        <w:rFonts w:hint="default"/>
        <w:lang w:val="en-US" w:eastAsia="en-US" w:bidi="ar-SA"/>
      </w:rPr>
    </w:lvl>
    <w:lvl w:ilvl="8">
      <w:numFmt w:val="bullet"/>
      <w:lvlText w:val="•"/>
      <w:lvlJc w:val="left"/>
      <w:pPr>
        <w:ind w:left="7470" w:hanging="720"/>
      </w:pPr>
      <w:rPr>
        <w:rFonts w:hint="default"/>
        <w:lang w:val="en-US" w:eastAsia="en-US" w:bidi="ar-SA"/>
      </w:rPr>
    </w:lvl>
  </w:abstractNum>
  <w:abstractNum w:abstractNumId="12" w15:restartNumberingAfterBreak="0">
    <w:nsid w:val="40A11237"/>
    <w:multiLevelType w:val="hybridMultilevel"/>
    <w:tmpl w:val="C2B425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52771E"/>
    <w:multiLevelType w:val="hybridMultilevel"/>
    <w:tmpl w:val="28DA77C0"/>
    <w:lvl w:ilvl="0" w:tplc="08090001">
      <w:start w:val="1"/>
      <w:numFmt w:val="bullet"/>
      <w:lvlText w:val=""/>
      <w:lvlJc w:val="left"/>
      <w:pPr>
        <w:ind w:left="2145" w:hanging="360"/>
      </w:pPr>
      <w:rPr>
        <w:rFonts w:ascii="Symbol" w:hAnsi="Symbol" w:hint="default"/>
      </w:rPr>
    </w:lvl>
    <w:lvl w:ilvl="1" w:tplc="08090003" w:tentative="1">
      <w:start w:val="1"/>
      <w:numFmt w:val="bullet"/>
      <w:lvlText w:val="o"/>
      <w:lvlJc w:val="left"/>
      <w:pPr>
        <w:ind w:left="2865" w:hanging="360"/>
      </w:pPr>
      <w:rPr>
        <w:rFonts w:ascii="Courier New" w:hAnsi="Courier New" w:cs="Courier New" w:hint="default"/>
      </w:rPr>
    </w:lvl>
    <w:lvl w:ilvl="2" w:tplc="08090005" w:tentative="1">
      <w:start w:val="1"/>
      <w:numFmt w:val="bullet"/>
      <w:lvlText w:val=""/>
      <w:lvlJc w:val="left"/>
      <w:pPr>
        <w:ind w:left="3585" w:hanging="360"/>
      </w:pPr>
      <w:rPr>
        <w:rFonts w:ascii="Wingdings" w:hAnsi="Wingdings" w:hint="default"/>
      </w:rPr>
    </w:lvl>
    <w:lvl w:ilvl="3" w:tplc="08090001" w:tentative="1">
      <w:start w:val="1"/>
      <w:numFmt w:val="bullet"/>
      <w:lvlText w:val=""/>
      <w:lvlJc w:val="left"/>
      <w:pPr>
        <w:ind w:left="4305" w:hanging="360"/>
      </w:pPr>
      <w:rPr>
        <w:rFonts w:ascii="Symbol" w:hAnsi="Symbol" w:hint="default"/>
      </w:rPr>
    </w:lvl>
    <w:lvl w:ilvl="4" w:tplc="08090003" w:tentative="1">
      <w:start w:val="1"/>
      <w:numFmt w:val="bullet"/>
      <w:lvlText w:val="o"/>
      <w:lvlJc w:val="left"/>
      <w:pPr>
        <w:ind w:left="5025" w:hanging="360"/>
      </w:pPr>
      <w:rPr>
        <w:rFonts w:ascii="Courier New" w:hAnsi="Courier New" w:cs="Courier New" w:hint="default"/>
      </w:rPr>
    </w:lvl>
    <w:lvl w:ilvl="5" w:tplc="08090005" w:tentative="1">
      <w:start w:val="1"/>
      <w:numFmt w:val="bullet"/>
      <w:lvlText w:val=""/>
      <w:lvlJc w:val="left"/>
      <w:pPr>
        <w:ind w:left="5745" w:hanging="360"/>
      </w:pPr>
      <w:rPr>
        <w:rFonts w:ascii="Wingdings" w:hAnsi="Wingdings" w:hint="default"/>
      </w:rPr>
    </w:lvl>
    <w:lvl w:ilvl="6" w:tplc="08090001" w:tentative="1">
      <w:start w:val="1"/>
      <w:numFmt w:val="bullet"/>
      <w:lvlText w:val=""/>
      <w:lvlJc w:val="left"/>
      <w:pPr>
        <w:ind w:left="6465" w:hanging="360"/>
      </w:pPr>
      <w:rPr>
        <w:rFonts w:ascii="Symbol" w:hAnsi="Symbol" w:hint="default"/>
      </w:rPr>
    </w:lvl>
    <w:lvl w:ilvl="7" w:tplc="08090003" w:tentative="1">
      <w:start w:val="1"/>
      <w:numFmt w:val="bullet"/>
      <w:lvlText w:val="o"/>
      <w:lvlJc w:val="left"/>
      <w:pPr>
        <w:ind w:left="7185" w:hanging="360"/>
      </w:pPr>
      <w:rPr>
        <w:rFonts w:ascii="Courier New" w:hAnsi="Courier New" w:cs="Courier New" w:hint="default"/>
      </w:rPr>
    </w:lvl>
    <w:lvl w:ilvl="8" w:tplc="08090005" w:tentative="1">
      <w:start w:val="1"/>
      <w:numFmt w:val="bullet"/>
      <w:lvlText w:val=""/>
      <w:lvlJc w:val="left"/>
      <w:pPr>
        <w:ind w:left="7905" w:hanging="360"/>
      </w:pPr>
      <w:rPr>
        <w:rFonts w:ascii="Wingdings" w:hAnsi="Wingdings" w:hint="default"/>
      </w:rPr>
    </w:lvl>
  </w:abstractNum>
  <w:abstractNum w:abstractNumId="14" w15:restartNumberingAfterBreak="0">
    <w:nsid w:val="51056871"/>
    <w:multiLevelType w:val="hybridMultilevel"/>
    <w:tmpl w:val="FB28B69E"/>
    <w:lvl w:ilvl="0" w:tplc="04080001">
      <w:start w:val="1"/>
      <w:numFmt w:val="bullet"/>
      <w:lvlText w:val=""/>
      <w:lvlJc w:val="left"/>
      <w:pPr>
        <w:tabs>
          <w:tab w:val="num" w:pos="720"/>
        </w:tabs>
        <w:ind w:left="720" w:hanging="360"/>
      </w:pPr>
      <w:rPr>
        <w:rFonts w:ascii="Symbol" w:hAnsi="Symbol" w:hint="default"/>
      </w:rPr>
    </w:lvl>
    <w:lvl w:ilvl="1" w:tplc="04080003" w:tentative="1">
      <w:start w:val="1"/>
      <w:numFmt w:val="bullet"/>
      <w:lvlText w:val="o"/>
      <w:lvlJc w:val="left"/>
      <w:pPr>
        <w:tabs>
          <w:tab w:val="num" w:pos="1440"/>
        </w:tabs>
        <w:ind w:left="1440" w:hanging="360"/>
      </w:pPr>
      <w:rPr>
        <w:rFonts w:ascii="Courier New" w:hAnsi="Courier New" w:cs="Courier New" w:hint="default"/>
      </w:rPr>
    </w:lvl>
    <w:lvl w:ilvl="2" w:tplc="04080005" w:tentative="1">
      <w:start w:val="1"/>
      <w:numFmt w:val="bullet"/>
      <w:lvlText w:val=""/>
      <w:lvlJc w:val="left"/>
      <w:pPr>
        <w:tabs>
          <w:tab w:val="num" w:pos="2160"/>
        </w:tabs>
        <w:ind w:left="2160" w:hanging="360"/>
      </w:pPr>
      <w:rPr>
        <w:rFonts w:ascii="Wingdings" w:hAnsi="Wingdings" w:hint="default"/>
      </w:rPr>
    </w:lvl>
    <w:lvl w:ilvl="3" w:tplc="04080001" w:tentative="1">
      <w:start w:val="1"/>
      <w:numFmt w:val="bullet"/>
      <w:lvlText w:val=""/>
      <w:lvlJc w:val="left"/>
      <w:pPr>
        <w:tabs>
          <w:tab w:val="num" w:pos="2880"/>
        </w:tabs>
        <w:ind w:left="2880" w:hanging="360"/>
      </w:pPr>
      <w:rPr>
        <w:rFonts w:ascii="Symbol" w:hAnsi="Symbol" w:hint="default"/>
      </w:rPr>
    </w:lvl>
    <w:lvl w:ilvl="4" w:tplc="04080003" w:tentative="1">
      <w:start w:val="1"/>
      <w:numFmt w:val="bullet"/>
      <w:lvlText w:val="o"/>
      <w:lvlJc w:val="left"/>
      <w:pPr>
        <w:tabs>
          <w:tab w:val="num" w:pos="3600"/>
        </w:tabs>
        <w:ind w:left="3600" w:hanging="360"/>
      </w:pPr>
      <w:rPr>
        <w:rFonts w:ascii="Courier New" w:hAnsi="Courier New" w:cs="Courier New" w:hint="default"/>
      </w:rPr>
    </w:lvl>
    <w:lvl w:ilvl="5" w:tplc="04080005" w:tentative="1">
      <w:start w:val="1"/>
      <w:numFmt w:val="bullet"/>
      <w:lvlText w:val=""/>
      <w:lvlJc w:val="left"/>
      <w:pPr>
        <w:tabs>
          <w:tab w:val="num" w:pos="4320"/>
        </w:tabs>
        <w:ind w:left="4320" w:hanging="360"/>
      </w:pPr>
      <w:rPr>
        <w:rFonts w:ascii="Wingdings" w:hAnsi="Wingdings" w:hint="default"/>
      </w:rPr>
    </w:lvl>
    <w:lvl w:ilvl="6" w:tplc="04080001" w:tentative="1">
      <w:start w:val="1"/>
      <w:numFmt w:val="bullet"/>
      <w:lvlText w:val=""/>
      <w:lvlJc w:val="left"/>
      <w:pPr>
        <w:tabs>
          <w:tab w:val="num" w:pos="5040"/>
        </w:tabs>
        <w:ind w:left="5040" w:hanging="360"/>
      </w:pPr>
      <w:rPr>
        <w:rFonts w:ascii="Symbol" w:hAnsi="Symbol" w:hint="default"/>
      </w:rPr>
    </w:lvl>
    <w:lvl w:ilvl="7" w:tplc="04080003" w:tentative="1">
      <w:start w:val="1"/>
      <w:numFmt w:val="bullet"/>
      <w:lvlText w:val="o"/>
      <w:lvlJc w:val="left"/>
      <w:pPr>
        <w:tabs>
          <w:tab w:val="num" w:pos="5760"/>
        </w:tabs>
        <w:ind w:left="5760" w:hanging="360"/>
      </w:pPr>
      <w:rPr>
        <w:rFonts w:ascii="Courier New" w:hAnsi="Courier New" w:cs="Courier New" w:hint="default"/>
      </w:rPr>
    </w:lvl>
    <w:lvl w:ilvl="8" w:tplc="0408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32B6FB4"/>
    <w:multiLevelType w:val="multilevel"/>
    <w:tmpl w:val="226E3CF6"/>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2E342EA"/>
    <w:multiLevelType w:val="hybridMultilevel"/>
    <w:tmpl w:val="9EC0BFEE"/>
    <w:lvl w:ilvl="0" w:tplc="71FAFC3E">
      <w:start w:val="1"/>
      <w:numFmt w:val="decimal"/>
      <w:lvlText w:val="%1)"/>
      <w:lvlJc w:val="left"/>
      <w:pPr>
        <w:ind w:left="723" w:hanging="360"/>
      </w:pPr>
      <w:rPr>
        <w:rFonts w:hint="default"/>
      </w:r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7" w15:restartNumberingAfterBreak="0">
    <w:nsid w:val="73BB29B1"/>
    <w:multiLevelType w:val="hybridMultilevel"/>
    <w:tmpl w:val="6F8E31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4983479"/>
    <w:multiLevelType w:val="hybridMultilevel"/>
    <w:tmpl w:val="84A893D8"/>
    <w:lvl w:ilvl="0" w:tplc="0809000F">
      <w:start w:val="1"/>
      <w:numFmt w:val="decimal"/>
      <w:lvlText w:val="%1."/>
      <w:lvlJc w:val="left"/>
      <w:pPr>
        <w:ind w:left="1083" w:hanging="360"/>
      </w:pPr>
    </w:lvl>
    <w:lvl w:ilvl="1" w:tplc="08090019" w:tentative="1">
      <w:start w:val="1"/>
      <w:numFmt w:val="lowerLetter"/>
      <w:lvlText w:val="%2."/>
      <w:lvlJc w:val="left"/>
      <w:pPr>
        <w:ind w:left="1803" w:hanging="360"/>
      </w:pPr>
    </w:lvl>
    <w:lvl w:ilvl="2" w:tplc="0809001B" w:tentative="1">
      <w:start w:val="1"/>
      <w:numFmt w:val="lowerRoman"/>
      <w:lvlText w:val="%3."/>
      <w:lvlJc w:val="right"/>
      <w:pPr>
        <w:ind w:left="2523" w:hanging="180"/>
      </w:pPr>
    </w:lvl>
    <w:lvl w:ilvl="3" w:tplc="0809000F" w:tentative="1">
      <w:start w:val="1"/>
      <w:numFmt w:val="decimal"/>
      <w:lvlText w:val="%4."/>
      <w:lvlJc w:val="left"/>
      <w:pPr>
        <w:ind w:left="3243" w:hanging="360"/>
      </w:pPr>
    </w:lvl>
    <w:lvl w:ilvl="4" w:tplc="08090019" w:tentative="1">
      <w:start w:val="1"/>
      <w:numFmt w:val="lowerLetter"/>
      <w:lvlText w:val="%5."/>
      <w:lvlJc w:val="left"/>
      <w:pPr>
        <w:ind w:left="3963" w:hanging="360"/>
      </w:pPr>
    </w:lvl>
    <w:lvl w:ilvl="5" w:tplc="0809001B" w:tentative="1">
      <w:start w:val="1"/>
      <w:numFmt w:val="lowerRoman"/>
      <w:lvlText w:val="%6."/>
      <w:lvlJc w:val="right"/>
      <w:pPr>
        <w:ind w:left="4683" w:hanging="180"/>
      </w:pPr>
    </w:lvl>
    <w:lvl w:ilvl="6" w:tplc="0809000F" w:tentative="1">
      <w:start w:val="1"/>
      <w:numFmt w:val="decimal"/>
      <w:lvlText w:val="%7."/>
      <w:lvlJc w:val="left"/>
      <w:pPr>
        <w:ind w:left="5403" w:hanging="360"/>
      </w:pPr>
    </w:lvl>
    <w:lvl w:ilvl="7" w:tplc="08090019" w:tentative="1">
      <w:start w:val="1"/>
      <w:numFmt w:val="lowerLetter"/>
      <w:lvlText w:val="%8."/>
      <w:lvlJc w:val="left"/>
      <w:pPr>
        <w:ind w:left="6123" w:hanging="360"/>
      </w:pPr>
    </w:lvl>
    <w:lvl w:ilvl="8" w:tplc="0809001B" w:tentative="1">
      <w:start w:val="1"/>
      <w:numFmt w:val="lowerRoman"/>
      <w:lvlText w:val="%9."/>
      <w:lvlJc w:val="right"/>
      <w:pPr>
        <w:ind w:left="6843" w:hanging="180"/>
      </w:pPr>
    </w:lvl>
  </w:abstractNum>
  <w:abstractNum w:abstractNumId="19" w15:restartNumberingAfterBreak="0">
    <w:nsid w:val="74A957CB"/>
    <w:multiLevelType w:val="hybridMultilevel"/>
    <w:tmpl w:val="85D49162"/>
    <w:lvl w:ilvl="0" w:tplc="08090001">
      <w:start w:val="1"/>
      <w:numFmt w:val="bullet"/>
      <w:lvlText w:val=""/>
      <w:lvlJc w:val="left"/>
      <w:pPr>
        <w:ind w:left="1424" w:hanging="360"/>
      </w:pPr>
      <w:rPr>
        <w:rFonts w:ascii="Symbol" w:hAnsi="Symbol" w:hint="default"/>
      </w:rPr>
    </w:lvl>
    <w:lvl w:ilvl="1" w:tplc="08090003" w:tentative="1">
      <w:start w:val="1"/>
      <w:numFmt w:val="bullet"/>
      <w:lvlText w:val="o"/>
      <w:lvlJc w:val="left"/>
      <w:pPr>
        <w:ind w:left="2144" w:hanging="360"/>
      </w:pPr>
      <w:rPr>
        <w:rFonts w:ascii="Courier New" w:hAnsi="Courier New" w:cs="Courier New" w:hint="default"/>
      </w:rPr>
    </w:lvl>
    <w:lvl w:ilvl="2" w:tplc="08090005" w:tentative="1">
      <w:start w:val="1"/>
      <w:numFmt w:val="bullet"/>
      <w:lvlText w:val=""/>
      <w:lvlJc w:val="left"/>
      <w:pPr>
        <w:ind w:left="2864" w:hanging="360"/>
      </w:pPr>
      <w:rPr>
        <w:rFonts w:ascii="Wingdings" w:hAnsi="Wingdings" w:hint="default"/>
      </w:rPr>
    </w:lvl>
    <w:lvl w:ilvl="3" w:tplc="08090001" w:tentative="1">
      <w:start w:val="1"/>
      <w:numFmt w:val="bullet"/>
      <w:lvlText w:val=""/>
      <w:lvlJc w:val="left"/>
      <w:pPr>
        <w:ind w:left="3584" w:hanging="360"/>
      </w:pPr>
      <w:rPr>
        <w:rFonts w:ascii="Symbol" w:hAnsi="Symbol" w:hint="default"/>
      </w:rPr>
    </w:lvl>
    <w:lvl w:ilvl="4" w:tplc="08090003" w:tentative="1">
      <w:start w:val="1"/>
      <w:numFmt w:val="bullet"/>
      <w:lvlText w:val="o"/>
      <w:lvlJc w:val="left"/>
      <w:pPr>
        <w:ind w:left="4304" w:hanging="360"/>
      </w:pPr>
      <w:rPr>
        <w:rFonts w:ascii="Courier New" w:hAnsi="Courier New" w:cs="Courier New" w:hint="default"/>
      </w:rPr>
    </w:lvl>
    <w:lvl w:ilvl="5" w:tplc="08090005" w:tentative="1">
      <w:start w:val="1"/>
      <w:numFmt w:val="bullet"/>
      <w:lvlText w:val=""/>
      <w:lvlJc w:val="left"/>
      <w:pPr>
        <w:ind w:left="5024" w:hanging="360"/>
      </w:pPr>
      <w:rPr>
        <w:rFonts w:ascii="Wingdings" w:hAnsi="Wingdings" w:hint="default"/>
      </w:rPr>
    </w:lvl>
    <w:lvl w:ilvl="6" w:tplc="08090001" w:tentative="1">
      <w:start w:val="1"/>
      <w:numFmt w:val="bullet"/>
      <w:lvlText w:val=""/>
      <w:lvlJc w:val="left"/>
      <w:pPr>
        <w:ind w:left="5744" w:hanging="360"/>
      </w:pPr>
      <w:rPr>
        <w:rFonts w:ascii="Symbol" w:hAnsi="Symbol" w:hint="default"/>
      </w:rPr>
    </w:lvl>
    <w:lvl w:ilvl="7" w:tplc="08090003" w:tentative="1">
      <w:start w:val="1"/>
      <w:numFmt w:val="bullet"/>
      <w:lvlText w:val="o"/>
      <w:lvlJc w:val="left"/>
      <w:pPr>
        <w:ind w:left="6464" w:hanging="360"/>
      </w:pPr>
      <w:rPr>
        <w:rFonts w:ascii="Courier New" w:hAnsi="Courier New" w:cs="Courier New" w:hint="default"/>
      </w:rPr>
    </w:lvl>
    <w:lvl w:ilvl="8" w:tplc="08090005" w:tentative="1">
      <w:start w:val="1"/>
      <w:numFmt w:val="bullet"/>
      <w:lvlText w:val=""/>
      <w:lvlJc w:val="left"/>
      <w:pPr>
        <w:ind w:left="7184" w:hanging="360"/>
      </w:pPr>
      <w:rPr>
        <w:rFonts w:ascii="Wingdings" w:hAnsi="Wingdings" w:hint="default"/>
      </w:rPr>
    </w:lvl>
  </w:abstractNum>
  <w:abstractNum w:abstractNumId="20" w15:restartNumberingAfterBreak="0">
    <w:nsid w:val="79F57816"/>
    <w:multiLevelType w:val="hybridMultilevel"/>
    <w:tmpl w:val="3354A9B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7"/>
  </w:num>
  <w:num w:numId="2">
    <w:abstractNumId w:val="14"/>
  </w:num>
  <w:num w:numId="3">
    <w:abstractNumId w:val="6"/>
  </w:num>
  <w:num w:numId="4">
    <w:abstractNumId w:val="3"/>
  </w:num>
  <w:num w:numId="5">
    <w:abstractNumId w:val="7"/>
  </w:num>
  <w:num w:numId="6">
    <w:abstractNumId w:val="7"/>
  </w:num>
  <w:num w:numId="7">
    <w:abstractNumId w:val="11"/>
  </w:num>
  <w:num w:numId="8">
    <w:abstractNumId w:val="10"/>
  </w:num>
  <w:num w:numId="9">
    <w:abstractNumId w:val="13"/>
  </w:num>
  <w:num w:numId="10">
    <w:abstractNumId w:val="2"/>
  </w:num>
  <w:num w:numId="11">
    <w:abstractNumId w:val="9"/>
  </w:num>
  <w:num w:numId="12">
    <w:abstractNumId w:val="0"/>
  </w:num>
  <w:num w:numId="13">
    <w:abstractNumId w:val="20"/>
  </w:num>
  <w:num w:numId="14">
    <w:abstractNumId w:val="4"/>
  </w:num>
  <w:num w:numId="15">
    <w:abstractNumId w:val="7"/>
  </w:num>
  <w:num w:numId="16">
    <w:abstractNumId w:val="7"/>
  </w:num>
  <w:num w:numId="17">
    <w:abstractNumId w:val="7"/>
  </w:num>
  <w:num w:numId="18">
    <w:abstractNumId w:val="7"/>
  </w:num>
  <w:num w:numId="19">
    <w:abstractNumId w:val="7"/>
  </w:num>
  <w:num w:numId="20">
    <w:abstractNumId w:val="7"/>
  </w:num>
  <w:num w:numId="21">
    <w:abstractNumId w:val="5"/>
  </w:num>
  <w:num w:numId="22">
    <w:abstractNumId w:val="7"/>
  </w:num>
  <w:num w:numId="23">
    <w:abstractNumId w:val="7"/>
  </w:num>
  <w:num w:numId="24">
    <w:abstractNumId w:val="1"/>
  </w:num>
  <w:num w:numId="25">
    <w:abstractNumId w:val="19"/>
  </w:num>
  <w:num w:numId="26">
    <w:abstractNumId w:val="17"/>
  </w:num>
  <w:num w:numId="27">
    <w:abstractNumId w:val="7"/>
  </w:num>
  <w:num w:numId="28">
    <w:abstractNumId w:val="18"/>
  </w:num>
  <w:num w:numId="29">
    <w:abstractNumId w:val="7"/>
  </w:num>
  <w:num w:numId="30">
    <w:abstractNumId w:val="8"/>
  </w:num>
  <w:num w:numId="31">
    <w:abstractNumId w:val="15"/>
  </w:num>
  <w:num w:numId="32">
    <w:abstractNumId w:val="12"/>
  </w:num>
  <w:num w:numId="33">
    <w:abstractNumId w:val="16"/>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IN SHAMSUDDIN, Syuqran">
    <w15:presenceInfo w15:providerId="None" w15:userId="BIN SHAMSUDDIN, Syuq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3"/>
  <w:autoHyphenation/>
  <w:hyphenationZone w:val="357"/>
  <w:evenAndOddHeaders/>
  <w:noPunctuationKerning/>
  <w:characterSpacingControl w:val="doNotCompress"/>
  <w:hdrShapeDefaults>
    <o:shapedefaults v:ext="edit" spidmax="2049" style="mso-position-horizontal:outside" fill="f" fillcolor="white" stroke="f">
      <v:fill color="white" on="f"/>
      <v:stroke on="f"/>
    </o:shapedefaults>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C19"/>
    <w:rsid w:val="00036461"/>
    <w:rsid w:val="000C5C7D"/>
    <w:rsid w:val="000D1368"/>
    <w:rsid w:val="000E31F3"/>
    <w:rsid w:val="000E679F"/>
    <w:rsid w:val="001172B4"/>
    <w:rsid w:val="00126E9A"/>
    <w:rsid w:val="00130092"/>
    <w:rsid w:val="0013646A"/>
    <w:rsid w:val="00145B63"/>
    <w:rsid w:val="0014775F"/>
    <w:rsid w:val="001850F7"/>
    <w:rsid w:val="00194858"/>
    <w:rsid w:val="001B2830"/>
    <w:rsid w:val="001C3577"/>
    <w:rsid w:val="001F4E48"/>
    <w:rsid w:val="001F591E"/>
    <w:rsid w:val="00217ADA"/>
    <w:rsid w:val="00220EE5"/>
    <w:rsid w:val="00221B96"/>
    <w:rsid w:val="002269F0"/>
    <w:rsid w:val="00245973"/>
    <w:rsid w:val="002536A9"/>
    <w:rsid w:val="002649A6"/>
    <w:rsid w:val="00272FC1"/>
    <w:rsid w:val="00277C4C"/>
    <w:rsid w:val="0028465D"/>
    <w:rsid w:val="002A184D"/>
    <w:rsid w:val="002C0948"/>
    <w:rsid w:val="002E4AC1"/>
    <w:rsid w:val="002F557C"/>
    <w:rsid w:val="003009BB"/>
    <w:rsid w:val="00310497"/>
    <w:rsid w:val="00311B9B"/>
    <w:rsid w:val="00336E41"/>
    <w:rsid w:val="00341DBC"/>
    <w:rsid w:val="00345BBB"/>
    <w:rsid w:val="0036705E"/>
    <w:rsid w:val="003741C1"/>
    <w:rsid w:val="00374255"/>
    <w:rsid w:val="00381131"/>
    <w:rsid w:val="00390E68"/>
    <w:rsid w:val="003A0131"/>
    <w:rsid w:val="003B2A67"/>
    <w:rsid w:val="003C6850"/>
    <w:rsid w:val="003E16CE"/>
    <w:rsid w:val="00414BF6"/>
    <w:rsid w:val="00440DF6"/>
    <w:rsid w:val="0044224F"/>
    <w:rsid w:val="0044453F"/>
    <w:rsid w:val="00447CB7"/>
    <w:rsid w:val="004504BD"/>
    <w:rsid w:val="00453964"/>
    <w:rsid w:val="004811E2"/>
    <w:rsid w:val="00484720"/>
    <w:rsid w:val="0049173D"/>
    <w:rsid w:val="00491CC6"/>
    <w:rsid w:val="004A55CA"/>
    <w:rsid w:val="004A6A59"/>
    <w:rsid w:val="00510BEB"/>
    <w:rsid w:val="00513431"/>
    <w:rsid w:val="00526078"/>
    <w:rsid w:val="005526AF"/>
    <w:rsid w:val="005B536B"/>
    <w:rsid w:val="005D46A4"/>
    <w:rsid w:val="005E7A5A"/>
    <w:rsid w:val="005F0FB4"/>
    <w:rsid w:val="005F4996"/>
    <w:rsid w:val="006240E7"/>
    <w:rsid w:val="00630190"/>
    <w:rsid w:val="006349AC"/>
    <w:rsid w:val="0063625D"/>
    <w:rsid w:val="00670B47"/>
    <w:rsid w:val="0069449F"/>
    <w:rsid w:val="006A492C"/>
    <w:rsid w:val="006A6568"/>
    <w:rsid w:val="006C2848"/>
    <w:rsid w:val="006E6E99"/>
    <w:rsid w:val="007448A6"/>
    <w:rsid w:val="00751548"/>
    <w:rsid w:val="007530A9"/>
    <w:rsid w:val="00757497"/>
    <w:rsid w:val="00760BA4"/>
    <w:rsid w:val="00777E24"/>
    <w:rsid w:val="007B24D7"/>
    <w:rsid w:val="007C488F"/>
    <w:rsid w:val="007D61E4"/>
    <w:rsid w:val="007E1C7F"/>
    <w:rsid w:val="007E25C2"/>
    <w:rsid w:val="007F6CE3"/>
    <w:rsid w:val="00807663"/>
    <w:rsid w:val="00810853"/>
    <w:rsid w:val="008235AE"/>
    <w:rsid w:val="00867152"/>
    <w:rsid w:val="00875C93"/>
    <w:rsid w:val="0088042F"/>
    <w:rsid w:val="008A2E4D"/>
    <w:rsid w:val="008A6FDB"/>
    <w:rsid w:val="008A7237"/>
    <w:rsid w:val="008C071A"/>
    <w:rsid w:val="008C1E36"/>
    <w:rsid w:val="008E42C1"/>
    <w:rsid w:val="00913957"/>
    <w:rsid w:val="00915C19"/>
    <w:rsid w:val="00970993"/>
    <w:rsid w:val="009825B0"/>
    <w:rsid w:val="00987ACA"/>
    <w:rsid w:val="009A1EA0"/>
    <w:rsid w:val="009A3298"/>
    <w:rsid w:val="009A5F62"/>
    <w:rsid w:val="009C14C8"/>
    <w:rsid w:val="009C38F3"/>
    <w:rsid w:val="009D01F6"/>
    <w:rsid w:val="009D4389"/>
    <w:rsid w:val="009E2A89"/>
    <w:rsid w:val="009E4136"/>
    <w:rsid w:val="009F6113"/>
    <w:rsid w:val="009F629B"/>
    <w:rsid w:val="009F6937"/>
    <w:rsid w:val="00A166D1"/>
    <w:rsid w:val="00A22FDC"/>
    <w:rsid w:val="00A34B91"/>
    <w:rsid w:val="00A44F0D"/>
    <w:rsid w:val="00A80A17"/>
    <w:rsid w:val="00A83C01"/>
    <w:rsid w:val="00A91854"/>
    <w:rsid w:val="00A920E7"/>
    <w:rsid w:val="00A954C9"/>
    <w:rsid w:val="00A95549"/>
    <w:rsid w:val="00A97E79"/>
    <w:rsid w:val="00AA1FE3"/>
    <w:rsid w:val="00AA32E9"/>
    <w:rsid w:val="00AB3F6C"/>
    <w:rsid w:val="00AC4584"/>
    <w:rsid w:val="00AD3240"/>
    <w:rsid w:val="00AD593E"/>
    <w:rsid w:val="00AD6CFD"/>
    <w:rsid w:val="00AE0D20"/>
    <w:rsid w:val="00AE15E2"/>
    <w:rsid w:val="00AF1B10"/>
    <w:rsid w:val="00B05010"/>
    <w:rsid w:val="00B16C23"/>
    <w:rsid w:val="00B5347B"/>
    <w:rsid w:val="00B7208D"/>
    <w:rsid w:val="00BA21B3"/>
    <w:rsid w:val="00BA3DEE"/>
    <w:rsid w:val="00BB53D4"/>
    <w:rsid w:val="00BB6281"/>
    <w:rsid w:val="00BC1882"/>
    <w:rsid w:val="00BC4375"/>
    <w:rsid w:val="00BE132E"/>
    <w:rsid w:val="00BE6BC5"/>
    <w:rsid w:val="00BF5049"/>
    <w:rsid w:val="00C12CED"/>
    <w:rsid w:val="00C15616"/>
    <w:rsid w:val="00C2028D"/>
    <w:rsid w:val="00C406C8"/>
    <w:rsid w:val="00C514EE"/>
    <w:rsid w:val="00C73B0B"/>
    <w:rsid w:val="00C75FCA"/>
    <w:rsid w:val="00C97F59"/>
    <w:rsid w:val="00CC3230"/>
    <w:rsid w:val="00CC3E58"/>
    <w:rsid w:val="00CF5F07"/>
    <w:rsid w:val="00D23636"/>
    <w:rsid w:val="00D3711D"/>
    <w:rsid w:val="00D41D1C"/>
    <w:rsid w:val="00D50881"/>
    <w:rsid w:val="00D51031"/>
    <w:rsid w:val="00D51F1C"/>
    <w:rsid w:val="00D632DC"/>
    <w:rsid w:val="00D72913"/>
    <w:rsid w:val="00D944C8"/>
    <w:rsid w:val="00DA08AD"/>
    <w:rsid w:val="00DA0DD8"/>
    <w:rsid w:val="00DB049D"/>
    <w:rsid w:val="00DC04FB"/>
    <w:rsid w:val="00DD2840"/>
    <w:rsid w:val="00E046DC"/>
    <w:rsid w:val="00E1407A"/>
    <w:rsid w:val="00E214E4"/>
    <w:rsid w:val="00E25C55"/>
    <w:rsid w:val="00E47E29"/>
    <w:rsid w:val="00E61984"/>
    <w:rsid w:val="00E667C0"/>
    <w:rsid w:val="00E7231B"/>
    <w:rsid w:val="00E7566D"/>
    <w:rsid w:val="00E8425A"/>
    <w:rsid w:val="00E94165"/>
    <w:rsid w:val="00E96972"/>
    <w:rsid w:val="00EB0018"/>
    <w:rsid w:val="00EC283F"/>
    <w:rsid w:val="00EE3873"/>
    <w:rsid w:val="00EE4A94"/>
    <w:rsid w:val="00EF3BB7"/>
    <w:rsid w:val="00EF4F0F"/>
    <w:rsid w:val="00EF62A6"/>
    <w:rsid w:val="00EF68A2"/>
    <w:rsid w:val="00F16FB0"/>
    <w:rsid w:val="00F415BD"/>
    <w:rsid w:val="00F429FC"/>
    <w:rsid w:val="00F46787"/>
    <w:rsid w:val="00F50170"/>
    <w:rsid w:val="00F55AE6"/>
    <w:rsid w:val="00F55BFF"/>
    <w:rsid w:val="00F64702"/>
    <w:rsid w:val="00F65AE1"/>
    <w:rsid w:val="00F94E5D"/>
    <w:rsid w:val="00F96CA1"/>
    <w:rsid w:val="00FA1FF7"/>
    <w:rsid w:val="00FB501E"/>
    <w:rsid w:val="00FC1B2D"/>
    <w:rsid w:val="00FD03B0"/>
    <w:rsid w:val="00FE16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outside" fill="f" fillcolor="white" stroke="f">
      <v:fill color="white" on="f"/>
      <v:stroke on="f"/>
    </o:shapedefaults>
    <o:shapelayout v:ext="edit">
      <o:idmap v:ext="edit" data="1"/>
    </o:shapelayout>
  </w:shapeDefaults>
  <w:decimalSymbol w:val="."/>
  <w:listSeparator w:val=","/>
  <w14:docId w14:val="0B106C2C"/>
  <w15:chartTrackingRefBased/>
  <w15:docId w15:val="{E716D879-749E-4F9C-AF9E-79C3A826E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footer" w:uiPriority="99"/>
    <w:lsdException w:name="caption" w:uiPriority="35" w:qFormat="1"/>
    <w:lsdException w:name="table of figures" w:uiPriority="99"/>
    <w:lsdException w:name="annotation reference" w:uiPriority="99"/>
    <w:lsdException w:name="Title" w:qFormat="1"/>
    <w:lsdException w:name="Body Text" w:uiPriority="1"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811E2"/>
    <w:pPr>
      <w:spacing w:after="60" w:line="360" w:lineRule="auto"/>
      <w:jc w:val="both"/>
    </w:pPr>
    <w:rPr>
      <w:sz w:val="24"/>
      <w:szCs w:val="24"/>
      <w:lang w:val="el-GR" w:eastAsia="el-GR"/>
    </w:rPr>
  </w:style>
  <w:style w:type="paragraph" w:styleId="Heading1">
    <w:name w:val="heading 1"/>
    <w:basedOn w:val="Normal"/>
    <w:next w:val="Normal"/>
    <w:link w:val="Heading1Char"/>
    <w:uiPriority w:val="9"/>
    <w:qFormat/>
    <w:rsid w:val="00BB53D4"/>
    <w:pPr>
      <w:keepNext/>
      <w:numPr>
        <w:numId w:val="1"/>
      </w:numPr>
      <w:spacing w:before="840" w:after="600" w:line="240" w:lineRule="auto"/>
      <w:jc w:val="left"/>
      <w:outlineLvl w:val="0"/>
    </w:pPr>
    <w:rPr>
      <w:rFonts w:ascii="Arial" w:hAnsi="Arial" w:cs="Arial"/>
      <w:b/>
      <w:bCs/>
      <w:kern w:val="32"/>
      <w:sz w:val="56"/>
      <w:szCs w:val="32"/>
    </w:rPr>
  </w:style>
  <w:style w:type="paragraph" w:styleId="Heading2">
    <w:name w:val="heading 2"/>
    <w:basedOn w:val="Normal"/>
    <w:next w:val="Normal"/>
    <w:link w:val="Heading2Char"/>
    <w:qFormat/>
    <w:rsid w:val="00BB53D4"/>
    <w:pPr>
      <w:keepNext/>
      <w:numPr>
        <w:ilvl w:val="1"/>
        <w:numId w:val="1"/>
      </w:numPr>
      <w:spacing w:before="360" w:after="180" w:line="240" w:lineRule="auto"/>
      <w:jc w:val="left"/>
      <w:outlineLvl w:val="1"/>
    </w:pPr>
    <w:rPr>
      <w:rFonts w:ascii="Arial" w:hAnsi="Arial" w:cs="Arial"/>
      <w:b/>
      <w:bCs/>
      <w:iCs/>
      <w:sz w:val="34"/>
      <w:szCs w:val="28"/>
    </w:rPr>
  </w:style>
  <w:style w:type="paragraph" w:styleId="Heading3">
    <w:name w:val="heading 3"/>
    <w:basedOn w:val="Normal"/>
    <w:next w:val="Normal"/>
    <w:qFormat/>
    <w:rsid w:val="00A166D1"/>
    <w:pPr>
      <w:keepNext/>
      <w:numPr>
        <w:ilvl w:val="2"/>
        <w:numId w:val="1"/>
      </w:numPr>
      <w:spacing w:before="360" w:after="120" w:line="240" w:lineRule="auto"/>
      <w:jc w:val="left"/>
      <w:outlineLvl w:val="2"/>
    </w:pPr>
    <w:rPr>
      <w:rFonts w:ascii="Arial" w:hAnsi="Arial" w:cs="Arial"/>
      <w:b/>
      <w:bCs/>
      <w:sz w:val="26"/>
      <w:szCs w:val="26"/>
      <w:lang w:val="en-US"/>
    </w:rPr>
  </w:style>
  <w:style w:type="paragraph" w:styleId="Heading4">
    <w:name w:val="heading 4"/>
    <w:basedOn w:val="Normal"/>
    <w:next w:val="Normal"/>
    <w:qFormat/>
    <w:rsid w:val="00A166D1"/>
    <w:pPr>
      <w:keepNext/>
      <w:spacing w:before="120" w:after="120" w:line="240" w:lineRule="auto"/>
      <w:outlineLvl w:val="3"/>
    </w:pPr>
    <w:rPr>
      <w:rFonts w:ascii="Arial" w:hAnsi="Arial"/>
      <w:b/>
      <w:bCs/>
      <w:szCs w:val="28"/>
    </w:rPr>
  </w:style>
  <w:style w:type="paragraph" w:styleId="Heading5">
    <w:name w:val="heading 5"/>
    <w:basedOn w:val="Normal"/>
    <w:next w:val="Normal"/>
    <w:qFormat/>
    <w:rsid w:val="00A166D1"/>
    <w:pPr>
      <w:spacing w:before="60" w:line="240" w:lineRule="auto"/>
      <w:outlineLvl w:val="4"/>
    </w:pPr>
    <w:rPr>
      <w:b/>
      <w:bCs/>
      <w:i/>
      <w:iCs/>
      <w:szCs w:val="26"/>
    </w:rPr>
  </w:style>
  <w:style w:type="paragraph" w:styleId="Heading6">
    <w:name w:val="heading 6"/>
    <w:basedOn w:val="Normal"/>
    <w:next w:val="Normal"/>
    <w:qFormat/>
    <w:pPr>
      <w:numPr>
        <w:ilvl w:val="5"/>
        <w:numId w:val="1"/>
      </w:numPr>
      <w:spacing w:before="240"/>
      <w:outlineLvl w:val="5"/>
    </w:pPr>
    <w:rPr>
      <w:b/>
      <w:bCs/>
      <w:szCs w:val="22"/>
    </w:rPr>
  </w:style>
  <w:style w:type="paragraph" w:styleId="Heading7">
    <w:name w:val="heading 7"/>
    <w:basedOn w:val="Normal"/>
    <w:next w:val="Normal"/>
    <w:qFormat/>
    <w:pPr>
      <w:numPr>
        <w:ilvl w:val="6"/>
        <w:numId w:val="1"/>
      </w:numPr>
      <w:spacing w:before="240"/>
      <w:outlineLvl w:val="6"/>
    </w:pPr>
  </w:style>
  <w:style w:type="paragraph" w:styleId="Heading8">
    <w:name w:val="heading 8"/>
    <w:basedOn w:val="Normal"/>
    <w:next w:val="Normal"/>
    <w:qFormat/>
    <w:pPr>
      <w:numPr>
        <w:ilvl w:val="7"/>
        <w:numId w:val="1"/>
      </w:numPr>
      <w:spacing w:before="240"/>
      <w:outlineLvl w:val="7"/>
    </w:pPr>
    <w:rPr>
      <w:i/>
      <w:iCs/>
    </w:rPr>
  </w:style>
  <w:style w:type="paragraph" w:styleId="Heading9">
    <w:name w:val="heading 9"/>
    <w:basedOn w:val="Normal"/>
    <w:next w:val="Normal"/>
    <w:qFormat/>
    <w:pPr>
      <w:numPr>
        <w:ilvl w:val="8"/>
        <w:numId w:val="1"/>
      </w:numPr>
      <w:spacing w:before="24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rPr>
      <w:sz w:val="20"/>
    </w:rPr>
  </w:style>
  <w:style w:type="character" w:styleId="PageNumber">
    <w:name w:val="page number"/>
    <w:basedOn w:val="DefaultParagraphFont"/>
  </w:style>
  <w:style w:type="character" w:styleId="Hyperlink">
    <w:name w:val="Hyperlink"/>
    <w:uiPriority w:val="99"/>
    <w:rPr>
      <w:rFonts w:ascii="Arial" w:hAnsi="Arial"/>
      <w:dstrike w:val="0"/>
      <w:color w:val="000080"/>
      <w:sz w:val="20"/>
      <w:szCs w:val="20"/>
      <w:u w:val="none"/>
      <w:effect w:val="none"/>
    </w:rPr>
  </w:style>
  <w:style w:type="paragraph" w:styleId="TOC1">
    <w:name w:val="toc 1"/>
    <w:basedOn w:val="Normal"/>
    <w:next w:val="Normal"/>
    <w:autoRedefine/>
    <w:uiPriority w:val="39"/>
    <w:rsid w:val="00513431"/>
    <w:pPr>
      <w:tabs>
        <w:tab w:val="left" w:pos="360"/>
        <w:tab w:val="right" w:leader="dot" w:pos="8460"/>
      </w:tabs>
      <w:spacing w:before="120" w:after="120"/>
      <w:jc w:val="left"/>
    </w:pPr>
    <w:rPr>
      <w:b/>
      <w:bCs/>
      <w:caps/>
    </w:rPr>
  </w:style>
  <w:style w:type="paragraph" w:styleId="TOC2">
    <w:name w:val="toc 2"/>
    <w:basedOn w:val="Normal"/>
    <w:next w:val="Normal"/>
    <w:autoRedefine/>
    <w:uiPriority w:val="39"/>
    <w:rsid w:val="00513431"/>
    <w:pPr>
      <w:tabs>
        <w:tab w:val="left" w:pos="900"/>
        <w:tab w:val="right" w:leader="dot" w:pos="8460"/>
      </w:tabs>
      <w:spacing w:after="0"/>
      <w:ind w:left="360"/>
      <w:jc w:val="left"/>
    </w:pPr>
    <w:rPr>
      <w:smallCaps/>
    </w:rPr>
  </w:style>
  <w:style w:type="paragraph" w:styleId="TOC3">
    <w:name w:val="toc 3"/>
    <w:basedOn w:val="Normal"/>
    <w:next w:val="Normal"/>
    <w:autoRedefine/>
    <w:uiPriority w:val="39"/>
    <w:rsid w:val="00513431"/>
    <w:pPr>
      <w:tabs>
        <w:tab w:val="left" w:pos="1620"/>
        <w:tab w:val="right" w:leader="dot" w:pos="8460"/>
      </w:tabs>
      <w:spacing w:after="0"/>
      <w:ind w:left="900"/>
      <w:jc w:val="left"/>
    </w:pPr>
    <w:rPr>
      <w:i/>
      <w:iCs/>
    </w:rPr>
  </w:style>
  <w:style w:type="paragraph" w:styleId="TOC4">
    <w:name w:val="toc 4"/>
    <w:basedOn w:val="Normal"/>
    <w:next w:val="Normal"/>
    <w:autoRedefine/>
    <w:semiHidden/>
    <w:pPr>
      <w:spacing w:after="0"/>
      <w:ind w:left="720"/>
      <w:jc w:val="left"/>
    </w:pPr>
    <w:rPr>
      <w:szCs w:val="21"/>
    </w:rPr>
  </w:style>
  <w:style w:type="paragraph" w:styleId="TOC5">
    <w:name w:val="toc 5"/>
    <w:basedOn w:val="Normal"/>
    <w:next w:val="Normal"/>
    <w:autoRedefine/>
    <w:semiHidden/>
    <w:pPr>
      <w:spacing w:after="0"/>
      <w:ind w:left="960"/>
      <w:jc w:val="left"/>
    </w:pPr>
    <w:rPr>
      <w:szCs w:val="21"/>
    </w:rPr>
  </w:style>
  <w:style w:type="paragraph" w:styleId="TOC6">
    <w:name w:val="toc 6"/>
    <w:basedOn w:val="Normal"/>
    <w:next w:val="Normal"/>
    <w:autoRedefine/>
    <w:semiHidden/>
    <w:pPr>
      <w:spacing w:after="0"/>
      <w:ind w:left="1200"/>
      <w:jc w:val="left"/>
    </w:pPr>
    <w:rPr>
      <w:szCs w:val="21"/>
    </w:rPr>
  </w:style>
  <w:style w:type="paragraph" w:styleId="TOC7">
    <w:name w:val="toc 7"/>
    <w:basedOn w:val="Normal"/>
    <w:next w:val="Normal"/>
    <w:autoRedefine/>
    <w:semiHidden/>
    <w:pPr>
      <w:spacing w:after="0"/>
      <w:ind w:left="1440"/>
      <w:jc w:val="left"/>
    </w:pPr>
    <w:rPr>
      <w:szCs w:val="21"/>
    </w:rPr>
  </w:style>
  <w:style w:type="paragraph" w:styleId="TOC8">
    <w:name w:val="toc 8"/>
    <w:basedOn w:val="Normal"/>
    <w:next w:val="Normal"/>
    <w:autoRedefine/>
    <w:semiHidden/>
    <w:pPr>
      <w:spacing w:after="0"/>
      <w:ind w:left="1680"/>
      <w:jc w:val="left"/>
    </w:pPr>
    <w:rPr>
      <w:szCs w:val="21"/>
    </w:rPr>
  </w:style>
  <w:style w:type="paragraph" w:styleId="TOC9">
    <w:name w:val="toc 9"/>
    <w:basedOn w:val="Normal"/>
    <w:next w:val="Normal"/>
    <w:autoRedefine/>
    <w:semiHidden/>
    <w:pPr>
      <w:spacing w:after="0"/>
      <w:ind w:left="1920"/>
      <w:jc w:val="left"/>
    </w:pPr>
    <w:rPr>
      <w:szCs w:val="21"/>
    </w:rPr>
  </w:style>
  <w:style w:type="paragraph" w:customStyle="1" w:styleId="TableBody">
    <w:name w:val="TableBody"/>
    <w:rsid w:val="00BB53D4"/>
    <w:pPr>
      <w:spacing w:before="20" w:after="20"/>
      <w:jc w:val="center"/>
    </w:pPr>
    <w:rPr>
      <w:rFonts w:ascii="Arial" w:hAnsi="Arial" w:cs="Arial"/>
      <w:lang w:val="el-GR" w:eastAsia="el-GR"/>
    </w:rPr>
  </w:style>
  <w:style w:type="paragraph" w:customStyle="1" w:styleId="Heading1-no-numbers">
    <w:name w:val="Heading1-no-numbers"/>
    <w:basedOn w:val="Heading1"/>
    <w:next w:val="Normal"/>
    <w:rsid w:val="009825B0"/>
    <w:pPr>
      <w:numPr>
        <w:numId w:val="0"/>
      </w:numPr>
    </w:p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szCs w:val="20"/>
    </w:rPr>
  </w:style>
  <w:style w:type="paragraph" w:styleId="Caption">
    <w:name w:val="caption"/>
    <w:basedOn w:val="Normal"/>
    <w:next w:val="Normal"/>
    <w:uiPriority w:val="35"/>
    <w:qFormat/>
    <w:rsid w:val="00BB53D4"/>
    <w:pPr>
      <w:spacing w:before="180" w:after="240" w:line="240" w:lineRule="auto"/>
      <w:jc w:val="center"/>
    </w:pPr>
    <w:rPr>
      <w:bCs/>
      <w:sz w:val="22"/>
      <w:szCs w:val="20"/>
    </w:rPr>
  </w:style>
  <w:style w:type="character" w:styleId="HTMLCode">
    <w:name w:val="HTML Code"/>
    <w:rPr>
      <w:rFonts w:ascii="Courier New" w:eastAsia="Times New Roman" w:hAnsi="Courier New" w:cs="Courier New"/>
      <w:sz w:val="20"/>
      <w:szCs w:val="20"/>
    </w:rPr>
  </w:style>
  <w:style w:type="character" w:styleId="Strong">
    <w:name w:val="Strong"/>
    <w:qFormat/>
    <w:rPr>
      <w:b/>
      <w:bCs/>
    </w:rPr>
  </w:style>
  <w:style w:type="paragraph" w:styleId="DocumentMap">
    <w:name w:val="Document Map"/>
    <w:basedOn w:val="Normal"/>
    <w:semiHidden/>
    <w:pPr>
      <w:shd w:val="clear" w:color="auto" w:fill="000080"/>
    </w:pPr>
    <w:rPr>
      <w:rFonts w:ascii="Tahoma" w:hAnsi="Tahoma" w:cs="Tahoma"/>
    </w:rPr>
  </w:style>
  <w:style w:type="paragraph" w:customStyle="1" w:styleId="1">
    <w:name w:val="Θέμα σχολίου1"/>
    <w:basedOn w:val="CommentText"/>
    <w:next w:val="CommentText"/>
    <w:semiHidden/>
    <w:rPr>
      <w:b/>
      <w:bCs/>
    </w:rPr>
  </w:style>
  <w:style w:type="paragraph" w:customStyle="1" w:styleId="10">
    <w:name w:val="Κείμενο πλαισίου1"/>
    <w:basedOn w:val="Normal"/>
    <w:semiHidden/>
    <w:rPr>
      <w:rFonts w:ascii="Tahoma" w:hAnsi="Tahoma" w:cs="Tahoma"/>
      <w:sz w:val="16"/>
      <w:szCs w:val="16"/>
    </w:r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color w:val="000066"/>
    </w:rPr>
  </w:style>
  <w:style w:type="paragraph" w:styleId="z-TopofForm">
    <w:name w:val="HTML Top of Form"/>
    <w:basedOn w:val="Normal"/>
    <w:next w:val="Normal"/>
    <w:hidden/>
    <w:pPr>
      <w:pBdr>
        <w:bottom w:val="single" w:sz="6" w:space="1" w:color="auto"/>
      </w:pBdr>
      <w:spacing w:after="0" w:line="240" w:lineRule="auto"/>
      <w:jc w:val="center"/>
    </w:pPr>
    <w:rPr>
      <w:rFonts w:ascii="Arial" w:hAnsi="Arial" w:cs="Arial"/>
      <w:vanish/>
      <w:sz w:val="16"/>
      <w:szCs w:val="16"/>
    </w:rPr>
  </w:style>
  <w:style w:type="paragraph" w:styleId="z-BottomofForm">
    <w:name w:val="HTML Bottom of Form"/>
    <w:basedOn w:val="Normal"/>
    <w:next w:val="Normal"/>
    <w:hidden/>
    <w:pPr>
      <w:pBdr>
        <w:top w:val="single" w:sz="6" w:space="1" w:color="auto"/>
      </w:pBdr>
      <w:spacing w:after="0" w:line="240" w:lineRule="auto"/>
      <w:jc w:val="center"/>
    </w:pPr>
    <w:rPr>
      <w:rFonts w:ascii="Arial" w:hAnsi="Arial" w:cs="Arial"/>
      <w:vanish/>
      <w:sz w:val="16"/>
      <w:szCs w:val="16"/>
    </w:rPr>
  </w:style>
  <w:style w:type="character" w:styleId="Emphasis">
    <w:name w:val="Emphasis"/>
    <w:qFormat/>
    <w:rPr>
      <w:i/>
      <w:iCs/>
    </w:rPr>
  </w:style>
  <w:style w:type="paragraph" w:customStyle="1" w:styleId="body">
    <w:name w:val="body"/>
    <w:basedOn w:val="Normal"/>
    <w:pPr>
      <w:spacing w:before="100" w:beforeAutospacing="1" w:after="100" w:afterAutospacing="1" w:line="240" w:lineRule="auto"/>
      <w:jc w:val="left"/>
    </w:pPr>
  </w:style>
  <w:style w:type="paragraph" w:customStyle="1" w:styleId="booktitle">
    <w:name w:val="booktitle"/>
    <w:basedOn w:val="Normal"/>
    <w:pPr>
      <w:spacing w:after="0" w:line="240" w:lineRule="auto"/>
      <w:jc w:val="left"/>
    </w:pPr>
    <w:rPr>
      <w:i/>
      <w:iCs/>
      <w:color w:val="000000"/>
      <w:sz w:val="16"/>
      <w:szCs w:val="16"/>
    </w:rPr>
  </w:style>
  <w:style w:type="paragraph" w:styleId="Header">
    <w:name w:val="header"/>
    <w:basedOn w:val="Normal"/>
    <w:pPr>
      <w:tabs>
        <w:tab w:val="center" w:pos="4153"/>
        <w:tab w:val="right" w:pos="8306"/>
      </w:tabs>
    </w:pPr>
  </w:style>
  <w:style w:type="paragraph" w:customStyle="1" w:styleId="TableHeader">
    <w:name w:val="TableHeader"/>
    <w:rsid w:val="00BB53D4"/>
    <w:pPr>
      <w:spacing w:before="40" w:after="40"/>
      <w:jc w:val="center"/>
    </w:pPr>
    <w:rPr>
      <w:rFonts w:ascii="Arial" w:hAnsi="Arial" w:cs="Arial"/>
      <w:b/>
      <w:lang w:val="el-GR" w:eastAsia="el-GR"/>
    </w:rPr>
  </w:style>
  <w:style w:type="table" w:styleId="TableGrid">
    <w:name w:val="Table Grid"/>
    <w:basedOn w:val="TableNormal"/>
    <w:rsid w:val="008A72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EF4F0F"/>
    <w:rPr>
      <w:szCs w:val="24"/>
      <w:lang w:val="el-GR" w:eastAsia="el-GR"/>
    </w:rPr>
  </w:style>
  <w:style w:type="character" w:customStyle="1" w:styleId="Heading1Char">
    <w:name w:val="Heading 1 Char"/>
    <w:link w:val="Heading1"/>
    <w:uiPriority w:val="9"/>
    <w:rsid w:val="00EF62A6"/>
    <w:rPr>
      <w:rFonts w:ascii="Arial" w:hAnsi="Arial" w:cs="Arial"/>
      <w:b/>
      <w:bCs/>
      <w:kern w:val="32"/>
      <w:sz w:val="56"/>
      <w:szCs w:val="32"/>
      <w:lang w:val="el-GR" w:eastAsia="el-GR"/>
    </w:rPr>
  </w:style>
  <w:style w:type="paragraph" w:styleId="Bibliography">
    <w:name w:val="Bibliography"/>
    <w:basedOn w:val="Normal"/>
    <w:next w:val="Normal"/>
    <w:uiPriority w:val="37"/>
    <w:unhideWhenUsed/>
    <w:rsid w:val="00EF62A6"/>
  </w:style>
  <w:style w:type="character" w:styleId="PlaceholderText">
    <w:name w:val="Placeholder Text"/>
    <w:basedOn w:val="DefaultParagraphFont"/>
    <w:uiPriority w:val="99"/>
    <w:semiHidden/>
    <w:rsid w:val="00447CB7"/>
    <w:rPr>
      <w:color w:val="808080"/>
    </w:rPr>
  </w:style>
  <w:style w:type="paragraph" w:styleId="BodyText">
    <w:name w:val="Body Text"/>
    <w:basedOn w:val="Normal"/>
    <w:link w:val="BodyTextChar"/>
    <w:uiPriority w:val="1"/>
    <w:qFormat/>
    <w:rsid w:val="00F50170"/>
    <w:pPr>
      <w:widowControl w:val="0"/>
      <w:autoSpaceDE w:val="0"/>
      <w:autoSpaceDN w:val="0"/>
      <w:spacing w:after="0" w:line="240" w:lineRule="auto"/>
      <w:jc w:val="left"/>
    </w:pPr>
    <w:rPr>
      <w:lang w:val="en-US" w:eastAsia="en-US"/>
    </w:rPr>
  </w:style>
  <w:style w:type="character" w:customStyle="1" w:styleId="BodyTextChar">
    <w:name w:val="Body Text Char"/>
    <w:basedOn w:val="DefaultParagraphFont"/>
    <w:link w:val="BodyText"/>
    <w:uiPriority w:val="1"/>
    <w:rsid w:val="00F50170"/>
    <w:rPr>
      <w:sz w:val="24"/>
      <w:szCs w:val="24"/>
    </w:rPr>
  </w:style>
  <w:style w:type="paragraph" w:styleId="TableofFigures">
    <w:name w:val="table of figures"/>
    <w:basedOn w:val="Normal"/>
    <w:next w:val="Normal"/>
    <w:uiPriority w:val="99"/>
    <w:unhideWhenUsed/>
    <w:rsid w:val="00F50170"/>
    <w:pPr>
      <w:widowControl w:val="0"/>
      <w:autoSpaceDE w:val="0"/>
      <w:autoSpaceDN w:val="0"/>
      <w:spacing w:after="0" w:line="240" w:lineRule="auto"/>
      <w:jc w:val="left"/>
    </w:pPr>
    <w:rPr>
      <w:rFonts w:asciiTheme="minorHAnsi" w:hAnsiTheme="minorHAnsi"/>
      <w:i/>
      <w:iCs/>
      <w:sz w:val="20"/>
      <w:szCs w:val="20"/>
      <w:lang w:val="en-US" w:eastAsia="en-US"/>
    </w:rPr>
  </w:style>
  <w:style w:type="character" w:customStyle="1" w:styleId="CommentTextChar">
    <w:name w:val="Comment Text Char"/>
    <w:basedOn w:val="DefaultParagraphFont"/>
    <w:link w:val="CommentText"/>
    <w:uiPriority w:val="99"/>
    <w:semiHidden/>
    <w:rsid w:val="00F50170"/>
    <w:rPr>
      <w:lang w:val="el-GR" w:eastAsia="el-GR"/>
    </w:rPr>
  </w:style>
  <w:style w:type="table" w:styleId="PlainTable2">
    <w:name w:val="Plain Table 2"/>
    <w:basedOn w:val="TableNormal"/>
    <w:uiPriority w:val="42"/>
    <w:rsid w:val="00F50170"/>
    <w:rPr>
      <w:rFonts w:asciiTheme="minorHAnsi" w:eastAsiaTheme="minorHAnsi" w:hAnsiTheme="minorHAnsi" w:cstheme="minorBidi"/>
      <w:sz w:val="22"/>
      <w:szCs w:val="22"/>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rsid w:val="00F50170"/>
    <w:rPr>
      <w:rFonts w:ascii="Arial" w:hAnsi="Arial" w:cs="Arial"/>
      <w:b/>
      <w:bCs/>
      <w:iCs/>
      <w:sz w:val="34"/>
      <w:szCs w:val="28"/>
      <w:lang w:val="el-GR" w:eastAsia="el-GR"/>
    </w:rPr>
  </w:style>
  <w:style w:type="paragraph" w:styleId="ListParagraph">
    <w:name w:val="List Paragraph"/>
    <w:basedOn w:val="Normal"/>
    <w:uiPriority w:val="1"/>
    <w:qFormat/>
    <w:rsid w:val="00F16FB0"/>
    <w:pPr>
      <w:widowControl w:val="0"/>
      <w:autoSpaceDE w:val="0"/>
      <w:autoSpaceDN w:val="0"/>
      <w:spacing w:after="0" w:line="240" w:lineRule="auto"/>
      <w:ind w:left="1525"/>
      <w:jc w:val="left"/>
    </w:pPr>
    <w:rPr>
      <w:sz w:val="22"/>
      <w:szCs w:val="22"/>
      <w:lang w:val="en-US" w:eastAsia="en-US"/>
    </w:rPr>
  </w:style>
  <w:style w:type="paragraph" w:styleId="BalloonText">
    <w:name w:val="Balloon Text"/>
    <w:basedOn w:val="Normal"/>
    <w:link w:val="BalloonTextChar"/>
    <w:rsid w:val="004504B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4504BD"/>
    <w:rPr>
      <w:rFonts w:ascii="Segoe UI" w:hAnsi="Segoe UI" w:cs="Segoe UI"/>
      <w:sz w:val="18"/>
      <w:szCs w:val="18"/>
      <w:lang w:val="el-GR" w:eastAsia="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88125">
      <w:bodyDiv w:val="1"/>
      <w:marLeft w:val="0"/>
      <w:marRight w:val="0"/>
      <w:marTop w:val="0"/>
      <w:marBottom w:val="0"/>
      <w:divBdr>
        <w:top w:val="none" w:sz="0" w:space="0" w:color="auto"/>
        <w:left w:val="none" w:sz="0" w:space="0" w:color="auto"/>
        <w:bottom w:val="none" w:sz="0" w:space="0" w:color="auto"/>
        <w:right w:val="none" w:sz="0" w:space="0" w:color="auto"/>
      </w:divBdr>
    </w:div>
    <w:div w:id="110630143">
      <w:bodyDiv w:val="1"/>
      <w:marLeft w:val="0"/>
      <w:marRight w:val="0"/>
      <w:marTop w:val="0"/>
      <w:marBottom w:val="0"/>
      <w:divBdr>
        <w:top w:val="none" w:sz="0" w:space="0" w:color="auto"/>
        <w:left w:val="none" w:sz="0" w:space="0" w:color="auto"/>
        <w:bottom w:val="none" w:sz="0" w:space="0" w:color="auto"/>
        <w:right w:val="none" w:sz="0" w:space="0" w:color="auto"/>
      </w:divBdr>
    </w:div>
    <w:div w:id="147941652">
      <w:bodyDiv w:val="1"/>
      <w:marLeft w:val="0"/>
      <w:marRight w:val="0"/>
      <w:marTop w:val="0"/>
      <w:marBottom w:val="0"/>
      <w:divBdr>
        <w:top w:val="none" w:sz="0" w:space="0" w:color="auto"/>
        <w:left w:val="none" w:sz="0" w:space="0" w:color="auto"/>
        <w:bottom w:val="none" w:sz="0" w:space="0" w:color="auto"/>
        <w:right w:val="none" w:sz="0" w:space="0" w:color="auto"/>
      </w:divBdr>
    </w:div>
    <w:div w:id="164327414">
      <w:bodyDiv w:val="1"/>
      <w:marLeft w:val="0"/>
      <w:marRight w:val="0"/>
      <w:marTop w:val="0"/>
      <w:marBottom w:val="0"/>
      <w:divBdr>
        <w:top w:val="none" w:sz="0" w:space="0" w:color="auto"/>
        <w:left w:val="none" w:sz="0" w:space="0" w:color="auto"/>
        <w:bottom w:val="none" w:sz="0" w:space="0" w:color="auto"/>
        <w:right w:val="none" w:sz="0" w:space="0" w:color="auto"/>
      </w:divBdr>
    </w:div>
    <w:div w:id="187721978">
      <w:bodyDiv w:val="1"/>
      <w:marLeft w:val="0"/>
      <w:marRight w:val="0"/>
      <w:marTop w:val="0"/>
      <w:marBottom w:val="0"/>
      <w:divBdr>
        <w:top w:val="none" w:sz="0" w:space="0" w:color="auto"/>
        <w:left w:val="none" w:sz="0" w:space="0" w:color="auto"/>
        <w:bottom w:val="none" w:sz="0" w:space="0" w:color="auto"/>
        <w:right w:val="none" w:sz="0" w:space="0" w:color="auto"/>
      </w:divBdr>
    </w:div>
    <w:div w:id="319192429">
      <w:bodyDiv w:val="1"/>
      <w:marLeft w:val="0"/>
      <w:marRight w:val="0"/>
      <w:marTop w:val="0"/>
      <w:marBottom w:val="0"/>
      <w:divBdr>
        <w:top w:val="none" w:sz="0" w:space="0" w:color="auto"/>
        <w:left w:val="none" w:sz="0" w:space="0" w:color="auto"/>
        <w:bottom w:val="none" w:sz="0" w:space="0" w:color="auto"/>
        <w:right w:val="none" w:sz="0" w:space="0" w:color="auto"/>
      </w:divBdr>
    </w:div>
    <w:div w:id="329480462">
      <w:bodyDiv w:val="1"/>
      <w:marLeft w:val="0"/>
      <w:marRight w:val="0"/>
      <w:marTop w:val="0"/>
      <w:marBottom w:val="0"/>
      <w:divBdr>
        <w:top w:val="none" w:sz="0" w:space="0" w:color="auto"/>
        <w:left w:val="none" w:sz="0" w:space="0" w:color="auto"/>
        <w:bottom w:val="none" w:sz="0" w:space="0" w:color="auto"/>
        <w:right w:val="none" w:sz="0" w:space="0" w:color="auto"/>
      </w:divBdr>
    </w:div>
    <w:div w:id="435947864">
      <w:bodyDiv w:val="1"/>
      <w:marLeft w:val="0"/>
      <w:marRight w:val="0"/>
      <w:marTop w:val="0"/>
      <w:marBottom w:val="0"/>
      <w:divBdr>
        <w:top w:val="none" w:sz="0" w:space="0" w:color="auto"/>
        <w:left w:val="none" w:sz="0" w:space="0" w:color="auto"/>
        <w:bottom w:val="none" w:sz="0" w:space="0" w:color="auto"/>
        <w:right w:val="none" w:sz="0" w:space="0" w:color="auto"/>
      </w:divBdr>
    </w:div>
    <w:div w:id="470636317">
      <w:bodyDiv w:val="1"/>
      <w:marLeft w:val="0"/>
      <w:marRight w:val="0"/>
      <w:marTop w:val="0"/>
      <w:marBottom w:val="0"/>
      <w:divBdr>
        <w:top w:val="none" w:sz="0" w:space="0" w:color="auto"/>
        <w:left w:val="none" w:sz="0" w:space="0" w:color="auto"/>
        <w:bottom w:val="none" w:sz="0" w:space="0" w:color="auto"/>
        <w:right w:val="none" w:sz="0" w:space="0" w:color="auto"/>
      </w:divBdr>
    </w:div>
    <w:div w:id="513611895">
      <w:bodyDiv w:val="1"/>
      <w:marLeft w:val="0"/>
      <w:marRight w:val="0"/>
      <w:marTop w:val="0"/>
      <w:marBottom w:val="0"/>
      <w:divBdr>
        <w:top w:val="none" w:sz="0" w:space="0" w:color="auto"/>
        <w:left w:val="none" w:sz="0" w:space="0" w:color="auto"/>
        <w:bottom w:val="none" w:sz="0" w:space="0" w:color="auto"/>
        <w:right w:val="none" w:sz="0" w:space="0" w:color="auto"/>
      </w:divBdr>
    </w:div>
    <w:div w:id="529955408">
      <w:bodyDiv w:val="1"/>
      <w:marLeft w:val="0"/>
      <w:marRight w:val="0"/>
      <w:marTop w:val="0"/>
      <w:marBottom w:val="0"/>
      <w:divBdr>
        <w:top w:val="none" w:sz="0" w:space="0" w:color="auto"/>
        <w:left w:val="none" w:sz="0" w:space="0" w:color="auto"/>
        <w:bottom w:val="none" w:sz="0" w:space="0" w:color="auto"/>
        <w:right w:val="none" w:sz="0" w:space="0" w:color="auto"/>
      </w:divBdr>
    </w:div>
    <w:div w:id="546722719">
      <w:bodyDiv w:val="1"/>
      <w:marLeft w:val="0"/>
      <w:marRight w:val="0"/>
      <w:marTop w:val="0"/>
      <w:marBottom w:val="0"/>
      <w:divBdr>
        <w:top w:val="none" w:sz="0" w:space="0" w:color="auto"/>
        <w:left w:val="none" w:sz="0" w:space="0" w:color="auto"/>
        <w:bottom w:val="none" w:sz="0" w:space="0" w:color="auto"/>
        <w:right w:val="none" w:sz="0" w:space="0" w:color="auto"/>
      </w:divBdr>
    </w:div>
    <w:div w:id="570316140">
      <w:bodyDiv w:val="1"/>
      <w:marLeft w:val="0"/>
      <w:marRight w:val="0"/>
      <w:marTop w:val="0"/>
      <w:marBottom w:val="0"/>
      <w:divBdr>
        <w:top w:val="none" w:sz="0" w:space="0" w:color="auto"/>
        <w:left w:val="none" w:sz="0" w:space="0" w:color="auto"/>
        <w:bottom w:val="none" w:sz="0" w:space="0" w:color="auto"/>
        <w:right w:val="none" w:sz="0" w:space="0" w:color="auto"/>
      </w:divBdr>
    </w:div>
    <w:div w:id="608390596">
      <w:bodyDiv w:val="1"/>
      <w:marLeft w:val="0"/>
      <w:marRight w:val="0"/>
      <w:marTop w:val="0"/>
      <w:marBottom w:val="0"/>
      <w:divBdr>
        <w:top w:val="none" w:sz="0" w:space="0" w:color="auto"/>
        <w:left w:val="none" w:sz="0" w:space="0" w:color="auto"/>
        <w:bottom w:val="none" w:sz="0" w:space="0" w:color="auto"/>
        <w:right w:val="none" w:sz="0" w:space="0" w:color="auto"/>
      </w:divBdr>
    </w:div>
    <w:div w:id="621229988">
      <w:bodyDiv w:val="1"/>
      <w:marLeft w:val="0"/>
      <w:marRight w:val="0"/>
      <w:marTop w:val="0"/>
      <w:marBottom w:val="0"/>
      <w:divBdr>
        <w:top w:val="none" w:sz="0" w:space="0" w:color="auto"/>
        <w:left w:val="none" w:sz="0" w:space="0" w:color="auto"/>
        <w:bottom w:val="none" w:sz="0" w:space="0" w:color="auto"/>
        <w:right w:val="none" w:sz="0" w:space="0" w:color="auto"/>
      </w:divBdr>
    </w:div>
    <w:div w:id="713391406">
      <w:bodyDiv w:val="1"/>
      <w:marLeft w:val="0"/>
      <w:marRight w:val="0"/>
      <w:marTop w:val="0"/>
      <w:marBottom w:val="0"/>
      <w:divBdr>
        <w:top w:val="none" w:sz="0" w:space="0" w:color="auto"/>
        <w:left w:val="none" w:sz="0" w:space="0" w:color="auto"/>
        <w:bottom w:val="none" w:sz="0" w:space="0" w:color="auto"/>
        <w:right w:val="none" w:sz="0" w:space="0" w:color="auto"/>
      </w:divBdr>
    </w:div>
    <w:div w:id="828443705">
      <w:bodyDiv w:val="1"/>
      <w:marLeft w:val="0"/>
      <w:marRight w:val="0"/>
      <w:marTop w:val="0"/>
      <w:marBottom w:val="0"/>
      <w:divBdr>
        <w:top w:val="none" w:sz="0" w:space="0" w:color="auto"/>
        <w:left w:val="none" w:sz="0" w:space="0" w:color="auto"/>
        <w:bottom w:val="none" w:sz="0" w:space="0" w:color="auto"/>
        <w:right w:val="none" w:sz="0" w:space="0" w:color="auto"/>
      </w:divBdr>
    </w:div>
    <w:div w:id="845167675">
      <w:bodyDiv w:val="1"/>
      <w:marLeft w:val="0"/>
      <w:marRight w:val="0"/>
      <w:marTop w:val="0"/>
      <w:marBottom w:val="0"/>
      <w:divBdr>
        <w:top w:val="none" w:sz="0" w:space="0" w:color="auto"/>
        <w:left w:val="none" w:sz="0" w:space="0" w:color="auto"/>
        <w:bottom w:val="none" w:sz="0" w:space="0" w:color="auto"/>
        <w:right w:val="none" w:sz="0" w:space="0" w:color="auto"/>
      </w:divBdr>
    </w:div>
    <w:div w:id="899243970">
      <w:bodyDiv w:val="1"/>
      <w:marLeft w:val="0"/>
      <w:marRight w:val="0"/>
      <w:marTop w:val="0"/>
      <w:marBottom w:val="0"/>
      <w:divBdr>
        <w:top w:val="none" w:sz="0" w:space="0" w:color="auto"/>
        <w:left w:val="none" w:sz="0" w:space="0" w:color="auto"/>
        <w:bottom w:val="none" w:sz="0" w:space="0" w:color="auto"/>
        <w:right w:val="none" w:sz="0" w:space="0" w:color="auto"/>
      </w:divBdr>
    </w:div>
    <w:div w:id="931888422">
      <w:bodyDiv w:val="1"/>
      <w:marLeft w:val="0"/>
      <w:marRight w:val="0"/>
      <w:marTop w:val="0"/>
      <w:marBottom w:val="0"/>
      <w:divBdr>
        <w:top w:val="none" w:sz="0" w:space="0" w:color="auto"/>
        <w:left w:val="none" w:sz="0" w:space="0" w:color="auto"/>
        <w:bottom w:val="none" w:sz="0" w:space="0" w:color="auto"/>
        <w:right w:val="none" w:sz="0" w:space="0" w:color="auto"/>
      </w:divBdr>
    </w:div>
    <w:div w:id="943881948">
      <w:bodyDiv w:val="1"/>
      <w:marLeft w:val="0"/>
      <w:marRight w:val="0"/>
      <w:marTop w:val="0"/>
      <w:marBottom w:val="0"/>
      <w:divBdr>
        <w:top w:val="none" w:sz="0" w:space="0" w:color="auto"/>
        <w:left w:val="none" w:sz="0" w:space="0" w:color="auto"/>
        <w:bottom w:val="none" w:sz="0" w:space="0" w:color="auto"/>
        <w:right w:val="none" w:sz="0" w:space="0" w:color="auto"/>
      </w:divBdr>
    </w:div>
    <w:div w:id="1299141052">
      <w:bodyDiv w:val="1"/>
      <w:marLeft w:val="0"/>
      <w:marRight w:val="0"/>
      <w:marTop w:val="0"/>
      <w:marBottom w:val="0"/>
      <w:divBdr>
        <w:top w:val="none" w:sz="0" w:space="0" w:color="auto"/>
        <w:left w:val="none" w:sz="0" w:space="0" w:color="auto"/>
        <w:bottom w:val="none" w:sz="0" w:space="0" w:color="auto"/>
        <w:right w:val="none" w:sz="0" w:space="0" w:color="auto"/>
      </w:divBdr>
    </w:div>
    <w:div w:id="1373379301">
      <w:bodyDiv w:val="1"/>
      <w:marLeft w:val="0"/>
      <w:marRight w:val="0"/>
      <w:marTop w:val="0"/>
      <w:marBottom w:val="0"/>
      <w:divBdr>
        <w:top w:val="none" w:sz="0" w:space="0" w:color="auto"/>
        <w:left w:val="none" w:sz="0" w:space="0" w:color="auto"/>
        <w:bottom w:val="none" w:sz="0" w:space="0" w:color="auto"/>
        <w:right w:val="none" w:sz="0" w:space="0" w:color="auto"/>
      </w:divBdr>
    </w:div>
    <w:div w:id="1404766056">
      <w:bodyDiv w:val="1"/>
      <w:marLeft w:val="0"/>
      <w:marRight w:val="0"/>
      <w:marTop w:val="0"/>
      <w:marBottom w:val="0"/>
      <w:divBdr>
        <w:top w:val="none" w:sz="0" w:space="0" w:color="auto"/>
        <w:left w:val="none" w:sz="0" w:space="0" w:color="auto"/>
        <w:bottom w:val="none" w:sz="0" w:space="0" w:color="auto"/>
        <w:right w:val="none" w:sz="0" w:space="0" w:color="auto"/>
      </w:divBdr>
    </w:div>
    <w:div w:id="1560358391">
      <w:bodyDiv w:val="1"/>
      <w:marLeft w:val="0"/>
      <w:marRight w:val="0"/>
      <w:marTop w:val="0"/>
      <w:marBottom w:val="0"/>
      <w:divBdr>
        <w:top w:val="none" w:sz="0" w:space="0" w:color="auto"/>
        <w:left w:val="none" w:sz="0" w:space="0" w:color="auto"/>
        <w:bottom w:val="none" w:sz="0" w:space="0" w:color="auto"/>
        <w:right w:val="none" w:sz="0" w:space="0" w:color="auto"/>
      </w:divBdr>
    </w:div>
    <w:div w:id="1600286001">
      <w:bodyDiv w:val="1"/>
      <w:marLeft w:val="0"/>
      <w:marRight w:val="0"/>
      <w:marTop w:val="0"/>
      <w:marBottom w:val="0"/>
      <w:divBdr>
        <w:top w:val="none" w:sz="0" w:space="0" w:color="auto"/>
        <w:left w:val="none" w:sz="0" w:space="0" w:color="auto"/>
        <w:bottom w:val="none" w:sz="0" w:space="0" w:color="auto"/>
        <w:right w:val="none" w:sz="0" w:space="0" w:color="auto"/>
      </w:divBdr>
    </w:div>
    <w:div w:id="1632318514">
      <w:bodyDiv w:val="1"/>
      <w:marLeft w:val="0"/>
      <w:marRight w:val="0"/>
      <w:marTop w:val="0"/>
      <w:marBottom w:val="0"/>
      <w:divBdr>
        <w:top w:val="none" w:sz="0" w:space="0" w:color="auto"/>
        <w:left w:val="none" w:sz="0" w:space="0" w:color="auto"/>
        <w:bottom w:val="none" w:sz="0" w:space="0" w:color="auto"/>
        <w:right w:val="none" w:sz="0" w:space="0" w:color="auto"/>
      </w:divBdr>
    </w:div>
    <w:div w:id="1644653217">
      <w:bodyDiv w:val="1"/>
      <w:marLeft w:val="0"/>
      <w:marRight w:val="0"/>
      <w:marTop w:val="0"/>
      <w:marBottom w:val="0"/>
      <w:divBdr>
        <w:top w:val="none" w:sz="0" w:space="0" w:color="auto"/>
        <w:left w:val="none" w:sz="0" w:space="0" w:color="auto"/>
        <w:bottom w:val="none" w:sz="0" w:space="0" w:color="auto"/>
        <w:right w:val="none" w:sz="0" w:space="0" w:color="auto"/>
      </w:divBdr>
    </w:div>
    <w:div w:id="1657806410">
      <w:bodyDiv w:val="1"/>
      <w:marLeft w:val="0"/>
      <w:marRight w:val="0"/>
      <w:marTop w:val="0"/>
      <w:marBottom w:val="0"/>
      <w:divBdr>
        <w:top w:val="none" w:sz="0" w:space="0" w:color="auto"/>
        <w:left w:val="none" w:sz="0" w:space="0" w:color="auto"/>
        <w:bottom w:val="none" w:sz="0" w:space="0" w:color="auto"/>
        <w:right w:val="none" w:sz="0" w:space="0" w:color="auto"/>
      </w:divBdr>
    </w:div>
    <w:div w:id="1678918336">
      <w:bodyDiv w:val="1"/>
      <w:marLeft w:val="0"/>
      <w:marRight w:val="0"/>
      <w:marTop w:val="0"/>
      <w:marBottom w:val="0"/>
      <w:divBdr>
        <w:top w:val="none" w:sz="0" w:space="0" w:color="auto"/>
        <w:left w:val="none" w:sz="0" w:space="0" w:color="auto"/>
        <w:bottom w:val="none" w:sz="0" w:space="0" w:color="auto"/>
        <w:right w:val="none" w:sz="0" w:space="0" w:color="auto"/>
      </w:divBdr>
    </w:div>
    <w:div w:id="1731616941">
      <w:bodyDiv w:val="1"/>
      <w:marLeft w:val="0"/>
      <w:marRight w:val="0"/>
      <w:marTop w:val="0"/>
      <w:marBottom w:val="0"/>
      <w:divBdr>
        <w:top w:val="none" w:sz="0" w:space="0" w:color="auto"/>
        <w:left w:val="none" w:sz="0" w:space="0" w:color="auto"/>
        <w:bottom w:val="none" w:sz="0" w:space="0" w:color="auto"/>
        <w:right w:val="none" w:sz="0" w:space="0" w:color="auto"/>
      </w:divBdr>
    </w:div>
    <w:div w:id="1743600198">
      <w:bodyDiv w:val="1"/>
      <w:marLeft w:val="0"/>
      <w:marRight w:val="0"/>
      <w:marTop w:val="0"/>
      <w:marBottom w:val="0"/>
      <w:divBdr>
        <w:top w:val="none" w:sz="0" w:space="0" w:color="auto"/>
        <w:left w:val="none" w:sz="0" w:space="0" w:color="auto"/>
        <w:bottom w:val="none" w:sz="0" w:space="0" w:color="auto"/>
        <w:right w:val="none" w:sz="0" w:space="0" w:color="auto"/>
      </w:divBdr>
    </w:div>
    <w:div w:id="1808090527">
      <w:bodyDiv w:val="1"/>
      <w:marLeft w:val="0"/>
      <w:marRight w:val="0"/>
      <w:marTop w:val="0"/>
      <w:marBottom w:val="0"/>
      <w:divBdr>
        <w:top w:val="none" w:sz="0" w:space="0" w:color="auto"/>
        <w:left w:val="none" w:sz="0" w:space="0" w:color="auto"/>
        <w:bottom w:val="none" w:sz="0" w:space="0" w:color="auto"/>
        <w:right w:val="none" w:sz="0" w:space="0" w:color="auto"/>
      </w:divBdr>
    </w:div>
    <w:div w:id="1854032398">
      <w:bodyDiv w:val="1"/>
      <w:marLeft w:val="0"/>
      <w:marRight w:val="0"/>
      <w:marTop w:val="0"/>
      <w:marBottom w:val="0"/>
      <w:divBdr>
        <w:top w:val="none" w:sz="0" w:space="0" w:color="auto"/>
        <w:left w:val="none" w:sz="0" w:space="0" w:color="auto"/>
        <w:bottom w:val="none" w:sz="0" w:space="0" w:color="auto"/>
        <w:right w:val="none" w:sz="0" w:space="0" w:color="auto"/>
      </w:divBdr>
    </w:div>
    <w:div w:id="1862738629">
      <w:bodyDiv w:val="1"/>
      <w:marLeft w:val="0"/>
      <w:marRight w:val="0"/>
      <w:marTop w:val="0"/>
      <w:marBottom w:val="0"/>
      <w:divBdr>
        <w:top w:val="none" w:sz="0" w:space="0" w:color="auto"/>
        <w:left w:val="none" w:sz="0" w:space="0" w:color="auto"/>
        <w:bottom w:val="none" w:sz="0" w:space="0" w:color="auto"/>
        <w:right w:val="none" w:sz="0" w:space="0" w:color="auto"/>
      </w:divBdr>
    </w:div>
    <w:div w:id="1866290743">
      <w:bodyDiv w:val="1"/>
      <w:marLeft w:val="0"/>
      <w:marRight w:val="0"/>
      <w:marTop w:val="0"/>
      <w:marBottom w:val="0"/>
      <w:divBdr>
        <w:top w:val="none" w:sz="0" w:space="0" w:color="auto"/>
        <w:left w:val="none" w:sz="0" w:space="0" w:color="auto"/>
        <w:bottom w:val="none" w:sz="0" w:space="0" w:color="auto"/>
        <w:right w:val="none" w:sz="0" w:space="0" w:color="auto"/>
      </w:divBdr>
    </w:div>
    <w:div w:id="1884711977">
      <w:bodyDiv w:val="1"/>
      <w:marLeft w:val="0"/>
      <w:marRight w:val="0"/>
      <w:marTop w:val="0"/>
      <w:marBottom w:val="0"/>
      <w:divBdr>
        <w:top w:val="none" w:sz="0" w:space="0" w:color="auto"/>
        <w:left w:val="none" w:sz="0" w:space="0" w:color="auto"/>
        <w:bottom w:val="none" w:sz="0" w:space="0" w:color="auto"/>
        <w:right w:val="none" w:sz="0" w:space="0" w:color="auto"/>
      </w:divBdr>
    </w:div>
    <w:div w:id="2010714656">
      <w:bodyDiv w:val="1"/>
      <w:marLeft w:val="0"/>
      <w:marRight w:val="0"/>
      <w:marTop w:val="0"/>
      <w:marBottom w:val="0"/>
      <w:divBdr>
        <w:top w:val="none" w:sz="0" w:space="0" w:color="auto"/>
        <w:left w:val="none" w:sz="0" w:space="0" w:color="auto"/>
        <w:bottom w:val="none" w:sz="0" w:space="0" w:color="auto"/>
        <w:right w:val="none" w:sz="0" w:space="0" w:color="auto"/>
      </w:divBdr>
    </w:div>
    <w:div w:id="2130709049">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3"/>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9.emf"/><Relationship Id="rId21" Type="http://schemas.microsoft.com/office/2016/09/relationships/commentsIds" Target="commentsIds.xml"/><Relationship Id="rId42" Type="http://schemas.openxmlformats.org/officeDocument/2006/relationships/hyperlink" Target="https://en.wikipedia.org/wiki/London_Borough_of_Brent" TargetMode="External"/><Relationship Id="rId47" Type="http://schemas.openxmlformats.org/officeDocument/2006/relationships/hyperlink" Target="https://en.wikipedia.org/wiki/London_Borough_of_Merton" TargetMode="External"/><Relationship Id="rId63" Type="http://schemas.openxmlformats.org/officeDocument/2006/relationships/hyperlink" Target="https://en.wikipedia.org/wiki/London_Borough_of_Hillingdon" TargetMode="External"/><Relationship Id="rId68" Type="http://schemas.openxmlformats.org/officeDocument/2006/relationships/hyperlink" Target="https://en.wikipedia.org/wiki/London_Borough_of_Hammersmith_and_Fulham" TargetMode="External"/><Relationship Id="rId84" Type="http://schemas.openxmlformats.org/officeDocument/2006/relationships/hyperlink" Target="https://en.wikipedia.org/wiki/London_Borough_of_Bromley" TargetMode="External"/><Relationship Id="rId89" Type="http://schemas.openxmlformats.org/officeDocument/2006/relationships/hyperlink" Target="https://en.wikipedia.org/wiki/London_Borough_of_Barking_and_Dagenham" TargetMode="External"/><Relationship Id="rId16" Type="http://schemas.openxmlformats.org/officeDocument/2006/relationships/footer" Target="footer3.xml"/><Relationship Id="rId11" Type="http://schemas.openxmlformats.org/officeDocument/2006/relationships/image" Target="media/image4.png"/><Relationship Id="rId32" Type="http://schemas.openxmlformats.org/officeDocument/2006/relationships/hyperlink" Target="https://en.wikipedia.org/wiki/City_of_Westminster" TargetMode="External"/><Relationship Id="rId37" Type="http://schemas.openxmlformats.org/officeDocument/2006/relationships/hyperlink" Target="https://en.wikipedia.org/wiki/London_Borough_of_Southwark" TargetMode="External"/><Relationship Id="rId53" Type="http://schemas.openxmlformats.org/officeDocument/2006/relationships/hyperlink" Target="https://en.wikipedia.org/wiki/London_Borough_of_Bexley" TargetMode="External"/><Relationship Id="rId58" Type="http://schemas.openxmlformats.org/officeDocument/2006/relationships/hyperlink" Target="https://en.wikipedia.org/wiki/London_Borough_of_Waltham_Forest" TargetMode="External"/><Relationship Id="rId74" Type="http://schemas.openxmlformats.org/officeDocument/2006/relationships/hyperlink" Target="https://en.wikipedia.org/wiki/London_Borough_of_Islington" TargetMode="External"/><Relationship Id="rId79" Type="http://schemas.openxmlformats.org/officeDocument/2006/relationships/hyperlink" Target="https://en.wikipedia.org/wiki/London_Borough_of_Richmond_upon_Thames" TargetMode="External"/><Relationship Id="rId5" Type="http://schemas.openxmlformats.org/officeDocument/2006/relationships/webSettings" Target="webSettings.xml"/><Relationship Id="rId90" Type="http://schemas.openxmlformats.org/officeDocument/2006/relationships/hyperlink" Target="https://en.wikipedia.org/wiki/London_Borough_of_Redbridge" TargetMode="External"/><Relationship Id="rId95" Type="http://schemas.openxmlformats.org/officeDocument/2006/relationships/hyperlink" Target="https://en.wikipedia.org/wiki/London_Borough_of_Barnet" TargetMode="External"/><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hyperlink" Target="https://en.wikipedia.org/wiki/London_Borough_of_Ealing" TargetMode="External"/><Relationship Id="rId48" Type="http://schemas.openxmlformats.org/officeDocument/2006/relationships/hyperlink" Target="https://en.wikipedia.org/wiki/London_Borough_of_Sutton" TargetMode="External"/><Relationship Id="rId64" Type="http://schemas.openxmlformats.org/officeDocument/2006/relationships/image" Target="media/image14.png"/><Relationship Id="rId69" Type="http://schemas.openxmlformats.org/officeDocument/2006/relationships/hyperlink" Target="https://en.wikipedia.org/wiki/London_Borough_of_Wandsworth" TargetMode="External"/><Relationship Id="rId80" Type="http://schemas.openxmlformats.org/officeDocument/2006/relationships/hyperlink" Target="https://en.wikipedia.org/wiki/Royal_Borough_of_Kingston_upon_Thames" TargetMode="External"/><Relationship Id="rId85" Type="http://schemas.openxmlformats.org/officeDocument/2006/relationships/hyperlink" Target="https://en.wikipedia.org/wiki/London_Borough_of_Lewisham" TargetMode="External"/><Relationship Id="rId12" Type="http://schemas.openxmlformats.org/officeDocument/2006/relationships/image" Target="media/image5.jpeg"/><Relationship Id="rId17" Type="http://schemas.openxmlformats.org/officeDocument/2006/relationships/header" Target="header2.xml"/><Relationship Id="rId25" Type="http://schemas.openxmlformats.org/officeDocument/2006/relationships/image" Target="media/image8.emf"/><Relationship Id="rId33" Type="http://schemas.openxmlformats.org/officeDocument/2006/relationships/hyperlink" Target="https://en.wikipedia.org/wiki/Royal_Borough_of_Kensington_and_Chelsea" TargetMode="External"/><Relationship Id="rId38" Type="http://schemas.openxmlformats.org/officeDocument/2006/relationships/hyperlink" Target="https://en.wikipedia.org/wiki/London_Borough_of_Tower_Hamlets" TargetMode="External"/><Relationship Id="rId46" Type="http://schemas.openxmlformats.org/officeDocument/2006/relationships/hyperlink" Target="https://en.wikipedia.org/wiki/Royal_Borough_of_Kingston_upon_Thames" TargetMode="External"/><Relationship Id="rId59" Type="http://schemas.openxmlformats.org/officeDocument/2006/relationships/hyperlink" Target="https://en.wikipedia.org/wiki/London_Borough_of_Haringey" TargetMode="External"/><Relationship Id="rId67" Type="http://schemas.openxmlformats.org/officeDocument/2006/relationships/hyperlink" Target="https://en.wikipedia.org/wiki/Royal_Borough_of_Kensington_and_Chelsea" TargetMode="External"/><Relationship Id="rId20" Type="http://schemas.microsoft.com/office/2011/relationships/commentsExtended" Target="commentsExtended.xml"/><Relationship Id="rId41" Type="http://schemas.openxmlformats.org/officeDocument/2006/relationships/hyperlink" Target="https://en.wikipedia.org/wiki/London_Borough_of_Camden" TargetMode="External"/><Relationship Id="rId54" Type="http://schemas.openxmlformats.org/officeDocument/2006/relationships/hyperlink" Target="https://en.wikipedia.org/wiki/London_Borough_of_Havering" TargetMode="External"/><Relationship Id="rId62" Type="http://schemas.openxmlformats.org/officeDocument/2006/relationships/hyperlink" Target="https://en.wikipedia.org/wiki/London_Borough_of_Harrow" TargetMode="External"/><Relationship Id="rId70" Type="http://schemas.openxmlformats.org/officeDocument/2006/relationships/hyperlink" Target="https://en.wikipedia.org/wiki/London_Borough_of_Lambeth" TargetMode="External"/><Relationship Id="rId75" Type="http://schemas.openxmlformats.org/officeDocument/2006/relationships/hyperlink" Target="https://en.wikipedia.org/wiki/London_Borough_of_Camden" TargetMode="External"/><Relationship Id="rId83" Type="http://schemas.openxmlformats.org/officeDocument/2006/relationships/hyperlink" Target="https://en.wikipedia.org/wiki/London_Borough_of_Croydon" TargetMode="External"/><Relationship Id="rId88" Type="http://schemas.openxmlformats.org/officeDocument/2006/relationships/hyperlink" Target="https://en.wikipedia.org/wiki/London_Borough_of_Havering" TargetMode="External"/><Relationship Id="rId91" Type="http://schemas.openxmlformats.org/officeDocument/2006/relationships/hyperlink" Target="https://en.wikipedia.org/wiki/London_Borough_of_Newham" TargetMode="External"/><Relationship Id="rId96" Type="http://schemas.openxmlformats.org/officeDocument/2006/relationships/hyperlink" Target="https://en.wikipedia.org/wiki/London_Borough_of_Harrow"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footer" Target="footer4.xml"/><Relationship Id="rId28" Type="http://schemas.openxmlformats.org/officeDocument/2006/relationships/image" Target="media/image11.png"/><Relationship Id="rId36" Type="http://schemas.openxmlformats.org/officeDocument/2006/relationships/hyperlink" Target="https://en.wikipedia.org/wiki/London_Borough_of_Lambeth" TargetMode="External"/><Relationship Id="rId49" Type="http://schemas.openxmlformats.org/officeDocument/2006/relationships/hyperlink" Target="https://en.wikipedia.org/wiki/London_Borough_of_Croydon" TargetMode="External"/><Relationship Id="rId57" Type="http://schemas.openxmlformats.org/officeDocument/2006/relationships/hyperlink" Target="https://en.wikipedia.org/wiki/London_Borough_of_Newham" TargetMode="External"/><Relationship Id="rId10" Type="http://schemas.openxmlformats.org/officeDocument/2006/relationships/image" Target="media/image3.png"/><Relationship Id="rId31" Type="http://schemas.openxmlformats.org/officeDocument/2006/relationships/hyperlink" Target="https://en.wikipedia.org/wiki/City_of_London" TargetMode="External"/><Relationship Id="rId44" Type="http://schemas.openxmlformats.org/officeDocument/2006/relationships/hyperlink" Target="https://en.wikipedia.org/wiki/London_Borough_of_Hounslow" TargetMode="External"/><Relationship Id="rId52" Type="http://schemas.openxmlformats.org/officeDocument/2006/relationships/hyperlink" Target="https://en.wikipedia.org/wiki/Royal_Borough_of_Greenwich" TargetMode="External"/><Relationship Id="rId60" Type="http://schemas.openxmlformats.org/officeDocument/2006/relationships/hyperlink" Target="https://en.wikipedia.org/wiki/London_Borough_of_Enfield" TargetMode="External"/><Relationship Id="rId65" Type="http://schemas.openxmlformats.org/officeDocument/2006/relationships/hyperlink" Target="https://en.wikipedia.org/wiki/City_of_London" TargetMode="External"/><Relationship Id="rId73" Type="http://schemas.openxmlformats.org/officeDocument/2006/relationships/hyperlink" Target="https://en.wikipedia.org/wiki/London_Borough_of_Hackney" TargetMode="External"/><Relationship Id="rId78" Type="http://schemas.openxmlformats.org/officeDocument/2006/relationships/hyperlink" Target="https://en.wikipedia.org/wiki/London_Borough_of_Hounslow" TargetMode="External"/><Relationship Id="rId81" Type="http://schemas.openxmlformats.org/officeDocument/2006/relationships/hyperlink" Target="https://en.wikipedia.org/wiki/London_Borough_of_Merton" TargetMode="External"/><Relationship Id="rId86" Type="http://schemas.openxmlformats.org/officeDocument/2006/relationships/hyperlink" Target="https://en.wikipedia.org/wiki/Royal_Borough_of_Greenwich" TargetMode="External"/><Relationship Id="rId94" Type="http://schemas.openxmlformats.org/officeDocument/2006/relationships/hyperlink" Target="https://en.wikipedia.org/wiki/London_Borough_of_Enfield" TargetMode="Externa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yperlink" Target="https://heriotwatt-my.sharepoint.com/personal/sb228_hw_ac_uk/Documents/WF_NOTES_THESIS.docx" TargetMode="External"/><Relationship Id="rId39" Type="http://schemas.openxmlformats.org/officeDocument/2006/relationships/hyperlink" Target="https://en.wikipedia.org/wiki/London_Borough_of_Hackney" TargetMode="External"/><Relationship Id="rId34" Type="http://schemas.openxmlformats.org/officeDocument/2006/relationships/hyperlink" Target="https://en.wikipedia.org/wiki/London_Borough_of_Hammersmith_and_Fulham" TargetMode="External"/><Relationship Id="rId50" Type="http://schemas.openxmlformats.org/officeDocument/2006/relationships/hyperlink" Target="https://en.wikipedia.org/wiki/London_Borough_of_Bromley" TargetMode="External"/><Relationship Id="rId55" Type="http://schemas.openxmlformats.org/officeDocument/2006/relationships/hyperlink" Target="https://en.wikipedia.org/wiki/London_Borough_of_Barking_and_Dagenham" TargetMode="External"/><Relationship Id="rId76" Type="http://schemas.openxmlformats.org/officeDocument/2006/relationships/hyperlink" Target="https://en.wikipedia.org/wiki/London_Borough_of_Brent" TargetMode="External"/><Relationship Id="rId97" Type="http://schemas.openxmlformats.org/officeDocument/2006/relationships/hyperlink" Target="https://en.wikipedia.org/wiki/London_Borough_of_Hillingdon" TargetMode="External"/><Relationship Id="rId7" Type="http://schemas.openxmlformats.org/officeDocument/2006/relationships/endnotes" Target="endnotes.xml"/><Relationship Id="rId71" Type="http://schemas.openxmlformats.org/officeDocument/2006/relationships/hyperlink" Target="https://en.wikipedia.org/wiki/London_Borough_of_Southwark" TargetMode="External"/><Relationship Id="rId92" Type="http://schemas.openxmlformats.org/officeDocument/2006/relationships/hyperlink" Target="https://en.wikipedia.org/wiki/London_Borough_of_Waltham_Forest" TargetMode="Externa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hyperlink" Target="https://en.wikipedia.org/wiki/London_Borough_of_Islington" TargetMode="External"/><Relationship Id="rId45" Type="http://schemas.openxmlformats.org/officeDocument/2006/relationships/hyperlink" Target="https://en.wikipedia.org/wiki/London_Borough_of_Richmond_upon_Thames" TargetMode="External"/><Relationship Id="rId66" Type="http://schemas.openxmlformats.org/officeDocument/2006/relationships/hyperlink" Target="https://en.wikipedia.org/wiki/City_of_Westminster" TargetMode="External"/><Relationship Id="rId87" Type="http://schemas.openxmlformats.org/officeDocument/2006/relationships/hyperlink" Target="https://en.wikipedia.org/wiki/London_Borough_of_Bexley" TargetMode="External"/><Relationship Id="rId61" Type="http://schemas.openxmlformats.org/officeDocument/2006/relationships/hyperlink" Target="https://en.wikipedia.org/wiki/London_Borough_of_Barnet" TargetMode="External"/><Relationship Id="rId82" Type="http://schemas.openxmlformats.org/officeDocument/2006/relationships/hyperlink" Target="https://en.wikipedia.org/wiki/London_Borough_of_Sutton" TargetMode="External"/><Relationship Id="rId19" Type="http://schemas.openxmlformats.org/officeDocument/2006/relationships/comments" Target="comments.xml"/><Relationship Id="rId14" Type="http://schemas.openxmlformats.org/officeDocument/2006/relationships/footer" Target="footer2.xml"/><Relationship Id="rId30" Type="http://schemas.openxmlformats.org/officeDocument/2006/relationships/image" Target="media/image13.png"/><Relationship Id="rId35" Type="http://schemas.openxmlformats.org/officeDocument/2006/relationships/hyperlink" Target="https://en.wikipedia.org/wiki/London_Borough_of_Wandsworth" TargetMode="External"/><Relationship Id="rId56" Type="http://schemas.openxmlformats.org/officeDocument/2006/relationships/hyperlink" Target="https://en.wikipedia.org/wiki/London_Borough_of_Redbridge" TargetMode="External"/><Relationship Id="rId77" Type="http://schemas.openxmlformats.org/officeDocument/2006/relationships/hyperlink" Target="https://en.wikipedia.org/wiki/London_Borough_of_Ealing" TargetMode="External"/><Relationship Id="rId100" Type="http://schemas.microsoft.com/office/2011/relationships/people" Target="people.xml"/><Relationship Id="rId8" Type="http://schemas.openxmlformats.org/officeDocument/2006/relationships/image" Target="media/image1.png"/><Relationship Id="rId51" Type="http://schemas.openxmlformats.org/officeDocument/2006/relationships/hyperlink" Target="https://en.wikipedia.org/wiki/London_Borough_of_Lewisham" TargetMode="External"/><Relationship Id="rId72" Type="http://schemas.openxmlformats.org/officeDocument/2006/relationships/hyperlink" Target="https://en.wikipedia.org/wiki/London_Borough_of_Tower_Hamlets" TargetMode="External"/><Relationship Id="rId93" Type="http://schemas.openxmlformats.org/officeDocument/2006/relationships/hyperlink" Target="https://en.wikipedia.org/wiki/London_Borough_of_Haringey" TargetMode="External"/><Relationship Id="rId98" Type="http://schemas.openxmlformats.org/officeDocument/2006/relationships/image" Target="media/image15.pn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oe20</b:Tag>
    <b:SourceType>JournalArticle</b:SourceType>
    <b:Guid>{8CE7AD22-C9DF-4513-B9C8-AC190AF8E1C9}</b:Guid>
    <b:Title>A sample reference</b:Title>
    <b:JournalName>IEEE Transactions on Smart Cities and Communities</b:JournalName>
    <b:Year>2020</b:Year>
    <b:Pages>2-12</b:Pages>
    <b:Volume>2</b:Volume>
    <b:Issue>3</b:Issue>
    <b:Author>
      <b:Author>
        <b:NameList>
          <b:Person>
            <b:Last>Doe</b:Last>
            <b:First>John</b:First>
          </b:Person>
        </b:NameList>
      </b:Author>
    </b:Author>
    <b:RefOrder>1</b:RefOrder>
  </b:Source>
  <b:Source>
    <b:Tag>Joh</b:Tag>
    <b:SourceType>JournalArticle</b:SourceType>
    <b:Guid>{0646F857-1A01-425F-B440-0DDEC08DA3FC}</b:Guid>
    <b:Author>
      <b:Author>
        <b:NameList>
          <b:Person>
            <b:Last>Smith</b:Last>
            <b:First>John</b:First>
          </b:Person>
        </b:NameList>
      </b:Author>
    </b:Author>
    <b:Title>Another sample article</b:Title>
    <b:JournalName>IEEE Transactions on Smart Cities and Communities</b:JournalName>
    <b:Year>2021</b:Year>
    <b:Pages>55-58</b:Pages>
    <b:Volume>1</b:Volume>
    <b:Issue>2</b:Issue>
    <b:RefOrder>2</b:RefOrder>
  </b:Source>
</b:Sources>
</file>

<file path=customXml/itemProps1.xml><?xml version="1.0" encoding="utf-8"?>
<ds:datastoreItem xmlns:ds="http://schemas.openxmlformats.org/officeDocument/2006/customXml" ds:itemID="{5E3A4E04-2398-4FA9-B82B-17A673486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39</Pages>
  <Words>22196</Words>
  <Characters>126523</Characters>
  <Application>Microsoft Office Word</Application>
  <DocSecurity>0</DocSecurity>
  <Lines>1054</Lines>
  <Paragraphs>296</Paragraphs>
  <ScaleCrop>false</ScaleCrop>
  <HeadingPairs>
    <vt:vector size="6" baseType="variant">
      <vt:variant>
        <vt:lpstr>Title</vt:lpstr>
      </vt:variant>
      <vt:variant>
        <vt:i4>1</vt:i4>
      </vt:variant>
      <vt:variant>
        <vt:lpstr>Titre</vt:lpstr>
      </vt:variant>
      <vt:variant>
        <vt:i4>1</vt:i4>
      </vt:variant>
      <vt:variant>
        <vt:lpstr>Titres</vt:lpstr>
      </vt:variant>
      <vt:variant>
        <vt:i4>32</vt:i4>
      </vt:variant>
    </vt:vector>
  </HeadingPairs>
  <TitlesOfParts>
    <vt:vector size="34" baseType="lpstr">
      <vt:lpstr>ΚΕΦΑΛΑΙΟ 2</vt:lpstr>
      <vt:lpstr>ΚΕΦΑΛΑΙΟ 2</vt:lpstr>
      <vt:lpstr>Acknowledgements</vt:lpstr>
      <vt:lpstr>Abstract</vt:lpstr>
      <vt:lpstr>Table of Contents</vt:lpstr>
      <vt:lpstr>Introduction</vt:lpstr>
      <vt:lpstr>Formatting</vt:lpstr>
      <vt:lpstr>    General guidelines - pagination</vt:lpstr>
      <vt:lpstr>    Use of Styles</vt:lpstr>
      <vt:lpstr>    Figures and Tables</vt:lpstr>
      <vt:lpstr>        Figures</vt:lpstr>
      <vt:lpstr>        Tables</vt:lpstr>
      <vt:lpstr>    Titles</vt:lpstr>
      <vt:lpstr>    References and Bibliography</vt:lpstr>
      <vt:lpstr>    Equations</vt:lpstr>
      <vt:lpstr>Chapter 3 Title</vt:lpstr>
      <vt:lpstr>    Level 2 Title</vt:lpstr>
      <vt:lpstr>    Level 2 Title</vt:lpstr>
      <vt:lpstr>    Level 2 Title</vt:lpstr>
      <vt:lpstr>        Level 3 title</vt:lpstr>
      <vt:lpstr>        Level 3 title</vt:lpstr>
      <vt:lpstr>    Level 2 Title</vt:lpstr>
      <vt:lpstr>        Level 3 title</vt:lpstr>
      <vt:lpstr>        Level 3 title</vt:lpstr>
      <vt:lpstr>        Level 3 title</vt:lpstr>
      <vt:lpstr>        Level 3 title</vt:lpstr>
      <vt:lpstr>Chapter 4 Title</vt:lpstr>
      <vt:lpstr>    Level 2 title</vt:lpstr>
      <vt:lpstr>    Level 2 title</vt:lpstr>
      <vt:lpstr>Chapter 5 Title</vt:lpstr>
      <vt:lpstr>Chapter 6 Title</vt:lpstr>
      <vt:lpstr>Conclusion and future work</vt:lpstr>
      <vt:lpstr>Bibliography</vt:lpstr>
      <vt:lpstr>Appendix</vt:lpstr>
    </vt:vector>
  </TitlesOfParts>
  <Company>Hewlett-Packard Company</Company>
  <LinksUpToDate>false</LinksUpToDate>
  <CharactersWithSpaces>148423</CharactersWithSpaces>
  <SharedDoc>false</SharedDoc>
  <HLinks>
    <vt:vector size="186" baseType="variant">
      <vt:variant>
        <vt:i4>1769534</vt:i4>
      </vt:variant>
      <vt:variant>
        <vt:i4>182</vt:i4>
      </vt:variant>
      <vt:variant>
        <vt:i4>0</vt:i4>
      </vt:variant>
      <vt:variant>
        <vt:i4>5</vt:i4>
      </vt:variant>
      <vt:variant>
        <vt:lpwstr/>
      </vt:variant>
      <vt:variant>
        <vt:lpwstr>_Toc70068812</vt:lpwstr>
      </vt:variant>
      <vt:variant>
        <vt:i4>1572926</vt:i4>
      </vt:variant>
      <vt:variant>
        <vt:i4>176</vt:i4>
      </vt:variant>
      <vt:variant>
        <vt:i4>0</vt:i4>
      </vt:variant>
      <vt:variant>
        <vt:i4>5</vt:i4>
      </vt:variant>
      <vt:variant>
        <vt:lpwstr/>
      </vt:variant>
      <vt:variant>
        <vt:lpwstr>_Toc70068811</vt:lpwstr>
      </vt:variant>
      <vt:variant>
        <vt:i4>1638462</vt:i4>
      </vt:variant>
      <vt:variant>
        <vt:i4>170</vt:i4>
      </vt:variant>
      <vt:variant>
        <vt:i4>0</vt:i4>
      </vt:variant>
      <vt:variant>
        <vt:i4>5</vt:i4>
      </vt:variant>
      <vt:variant>
        <vt:lpwstr/>
      </vt:variant>
      <vt:variant>
        <vt:lpwstr>_Toc70068810</vt:lpwstr>
      </vt:variant>
      <vt:variant>
        <vt:i4>1048639</vt:i4>
      </vt:variant>
      <vt:variant>
        <vt:i4>164</vt:i4>
      </vt:variant>
      <vt:variant>
        <vt:i4>0</vt:i4>
      </vt:variant>
      <vt:variant>
        <vt:i4>5</vt:i4>
      </vt:variant>
      <vt:variant>
        <vt:lpwstr/>
      </vt:variant>
      <vt:variant>
        <vt:lpwstr>_Toc70068809</vt:lpwstr>
      </vt:variant>
      <vt:variant>
        <vt:i4>1114175</vt:i4>
      </vt:variant>
      <vt:variant>
        <vt:i4>158</vt:i4>
      </vt:variant>
      <vt:variant>
        <vt:i4>0</vt:i4>
      </vt:variant>
      <vt:variant>
        <vt:i4>5</vt:i4>
      </vt:variant>
      <vt:variant>
        <vt:lpwstr/>
      </vt:variant>
      <vt:variant>
        <vt:lpwstr>_Toc70068808</vt:lpwstr>
      </vt:variant>
      <vt:variant>
        <vt:i4>1966143</vt:i4>
      </vt:variant>
      <vt:variant>
        <vt:i4>152</vt:i4>
      </vt:variant>
      <vt:variant>
        <vt:i4>0</vt:i4>
      </vt:variant>
      <vt:variant>
        <vt:i4>5</vt:i4>
      </vt:variant>
      <vt:variant>
        <vt:lpwstr/>
      </vt:variant>
      <vt:variant>
        <vt:lpwstr>_Toc70068807</vt:lpwstr>
      </vt:variant>
      <vt:variant>
        <vt:i4>2031679</vt:i4>
      </vt:variant>
      <vt:variant>
        <vt:i4>146</vt:i4>
      </vt:variant>
      <vt:variant>
        <vt:i4>0</vt:i4>
      </vt:variant>
      <vt:variant>
        <vt:i4>5</vt:i4>
      </vt:variant>
      <vt:variant>
        <vt:lpwstr/>
      </vt:variant>
      <vt:variant>
        <vt:lpwstr>_Toc70068806</vt:lpwstr>
      </vt:variant>
      <vt:variant>
        <vt:i4>1835071</vt:i4>
      </vt:variant>
      <vt:variant>
        <vt:i4>140</vt:i4>
      </vt:variant>
      <vt:variant>
        <vt:i4>0</vt:i4>
      </vt:variant>
      <vt:variant>
        <vt:i4>5</vt:i4>
      </vt:variant>
      <vt:variant>
        <vt:lpwstr/>
      </vt:variant>
      <vt:variant>
        <vt:lpwstr>_Toc70068805</vt:lpwstr>
      </vt:variant>
      <vt:variant>
        <vt:i4>1900607</vt:i4>
      </vt:variant>
      <vt:variant>
        <vt:i4>134</vt:i4>
      </vt:variant>
      <vt:variant>
        <vt:i4>0</vt:i4>
      </vt:variant>
      <vt:variant>
        <vt:i4>5</vt:i4>
      </vt:variant>
      <vt:variant>
        <vt:lpwstr/>
      </vt:variant>
      <vt:variant>
        <vt:lpwstr>_Toc70068804</vt:lpwstr>
      </vt:variant>
      <vt:variant>
        <vt:i4>1703999</vt:i4>
      </vt:variant>
      <vt:variant>
        <vt:i4>128</vt:i4>
      </vt:variant>
      <vt:variant>
        <vt:i4>0</vt:i4>
      </vt:variant>
      <vt:variant>
        <vt:i4>5</vt:i4>
      </vt:variant>
      <vt:variant>
        <vt:lpwstr/>
      </vt:variant>
      <vt:variant>
        <vt:lpwstr>_Toc70068803</vt:lpwstr>
      </vt:variant>
      <vt:variant>
        <vt:i4>1769535</vt:i4>
      </vt:variant>
      <vt:variant>
        <vt:i4>122</vt:i4>
      </vt:variant>
      <vt:variant>
        <vt:i4>0</vt:i4>
      </vt:variant>
      <vt:variant>
        <vt:i4>5</vt:i4>
      </vt:variant>
      <vt:variant>
        <vt:lpwstr/>
      </vt:variant>
      <vt:variant>
        <vt:lpwstr>_Toc70068802</vt:lpwstr>
      </vt:variant>
      <vt:variant>
        <vt:i4>1572927</vt:i4>
      </vt:variant>
      <vt:variant>
        <vt:i4>116</vt:i4>
      </vt:variant>
      <vt:variant>
        <vt:i4>0</vt:i4>
      </vt:variant>
      <vt:variant>
        <vt:i4>5</vt:i4>
      </vt:variant>
      <vt:variant>
        <vt:lpwstr/>
      </vt:variant>
      <vt:variant>
        <vt:lpwstr>_Toc70068801</vt:lpwstr>
      </vt:variant>
      <vt:variant>
        <vt:i4>1638463</vt:i4>
      </vt:variant>
      <vt:variant>
        <vt:i4>110</vt:i4>
      </vt:variant>
      <vt:variant>
        <vt:i4>0</vt:i4>
      </vt:variant>
      <vt:variant>
        <vt:i4>5</vt:i4>
      </vt:variant>
      <vt:variant>
        <vt:lpwstr/>
      </vt:variant>
      <vt:variant>
        <vt:lpwstr>_Toc70068800</vt:lpwstr>
      </vt:variant>
      <vt:variant>
        <vt:i4>2031670</vt:i4>
      </vt:variant>
      <vt:variant>
        <vt:i4>104</vt:i4>
      </vt:variant>
      <vt:variant>
        <vt:i4>0</vt:i4>
      </vt:variant>
      <vt:variant>
        <vt:i4>5</vt:i4>
      </vt:variant>
      <vt:variant>
        <vt:lpwstr/>
      </vt:variant>
      <vt:variant>
        <vt:lpwstr>_Toc70068799</vt:lpwstr>
      </vt:variant>
      <vt:variant>
        <vt:i4>1966134</vt:i4>
      </vt:variant>
      <vt:variant>
        <vt:i4>98</vt:i4>
      </vt:variant>
      <vt:variant>
        <vt:i4>0</vt:i4>
      </vt:variant>
      <vt:variant>
        <vt:i4>5</vt:i4>
      </vt:variant>
      <vt:variant>
        <vt:lpwstr/>
      </vt:variant>
      <vt:variant>
        <vt:lpwstr>_Toc70068798</vt:lpwstr>
      </vt:variant>
      <vt:variant>
        <vt:i4>1114166</vt:i4>
      </vt:variant>
      <vt:variant>
        <vt:i4>92</vt:i4>
      </vt:variant>
      <vt:variant>
        <vt:i4>0</vt:i4>
      </vt:variant>
      <vt:variant>
        <vt:i4>5</vt:i4>
      </vt:variant>
      <vt:variant>
        <vt:lpwstr/>
      </vt:variant>
      <vt:variant>
        <vt:lpwstr>_Toc70068797</vt:lpwstr>
      </vt:variant>
      <vt:variant>
        <vt:i4>1048630</vt:i4>
      </vt:variant>
      <vt:variant>
        <vt:i4>86</vt:i4>
      </vt:variant>
      <vt:variant>
        <vt:i4>0</vt:i4>
      </vt:variant>
      <vt:variant>
        <vt:i4>5</vt:i4>
      </vt:variant>
      <vt:variant>
        <vt:lpwstr/>
      </vt:variant>
      <vt:variant>
        <vt:lpwstr>_Toc70068796</vt:lpwstr>
      </vt:variant>
      <vt:variant>
        <vt:i4>1245238</vt:i4>
      </vt:variant>
      <vt:variant>
        <vt:i4>80</vt:i4>
      </vt:variant>
      <vt:variant>
        <vt:i4>0</vt:i4>
      </vt:variant>
      <vt:variant>
        <vt:i4>5</vt:i4>
      </vt:variant>
      <vt:variant>
        <vt:lpwstr/>
      </vt:variant>
      <vt:variant>
        <vt:lpwstr>_Toc70068795</vt:lpwstr>
      </vt:variant>
      <vt:variant>
        <vt:i4>1179702</vt:i4>
      </vt:variant>
      <vt:variant>
        <vt:i4>74</vt:i4>
      </vt:variant>
      <vt:variant>
        <vt:i4>0</vt:i4>
      </vt:variant>
      <vt:variant>
        <vt:i4>5</vt:i4>
      </vt:variant>
      <vt:variant>
        <vt:lpwstr/>
      </vt:variant>
      <vt:variant>
        <vt:lpwstr>_Toc70068794</vt:lpwstr>
      </vt:variant>
      <vt:variant>
        <vt:i4>1376310</vt:i4>
      </vt:variant>
      <vt:variant>
        <vt:i4>68</vt:i4>
      </vt:variant>
      <vt:variant>
        <vt:i4>0</vt:i4>
      </vt:variant>
      <vt:variant>
        <vt:i4>5</vt:i4>
      </vt:variant>
      <vt:variant>
        <vt:lpwstr/>
      </vt:variant>
      <vt:variant>
        <vt:lpwstr>_Toc70068793</vt:lpwstr>
      </vt:variant>
      <vt:variant>
        <vt:i4>1310774</vt:i4>
      </vt:variant>
      <vt:variant>
        <vt:i4>62</vt:i4>
      </vt:variant>
      <vt:variant>
        <vt:i4>0</vt:i4>
      </vt:variant>
      <vt:variant>
        <vt:i4>5</vt:i4>
      </vt:variant>
      <vt:variant>
        <vt:lpwstr/>
      </vt:variant>
      <vt:variant>
        <vt:lpwstr>_Toc70068792</vt:lpwstr>
      </vt:variant>
      <vt:variant>
        <vt:i4>1507382</vt:i4>
      </vt:variant>
      <vt:variant>
        <vt:i4>56</vt:i4>
      </vt:variant>
      <vt:variant>
        <vt:i4>0</vt:i4>
      </vt:variant>
      <vt:variant>
        <vt:i4>5</vt:i4>
      </vt:variant>
      <vt:variant>
        <vt:lpwstr/>
      </vt:variant>
      <vt:variant>
        <vt:lpwstr>_Toc70068791</vt:lpwstr>
      </vt:variant>
      <vt:variant>
        <vt:i4>1441846</vt:i4>
      </vt:variant>
      <vt:variant>
        <vt:i4>50</vt:i4>
      </vt:variant>
      <vt:variant>
        <vt:i4>0</vt:i4>
      </vt:variant>
      <vt:variant>
        <vt:i4>5</vt:i4>
      </vt:variant>
      <vt:variant>
        <vt:lpwstr/>
      </vt:variant>
      <vt:variant>
        <vt:lpwstr>_Toc70068790</vt:lpwstr>
      </vt:variant>
      <vt:variant>
        <vt:i4>2031671</vt:i4>
      </vt:variant>
      <vt:variant>
        <vt:i4>44</vt:i4>
      </vt:variant>
      <vt:variant>
        <vt:i4>0</vt:i4>
      </vt:variant>
      <vt:variant>
        <vt:i4>5</vt:i4>
      </vt:variant>
      <vt:variant>
        <vt:lpwstr/>
      </vt:variant>
      <vt:variant>
        <vt:lpwstr>_Toc70068789</vt:lpwstr>
      </vt:variant>
      <vt:variant>
        <vt:i4>1966135</vt:i4>
      </vt:variant>
      <vt:variant>
        <vt:i4>38</vt:i4>
      </vt:variant>
      <vt:variant>
        <vt:i4>0</vt:i4>
      </vt:variant>
      <vt:variant>
        <vt:i4>5</vt:i4>
      </vt:variant>
      <vt:variant>
        <vt:lpwstr/>
      </vt:variant>
      <vt:variant>
        <vt:lpwstr>_Toc70068788</vt:lpwstr>
      </vt:variant>
      <vt:variant>
        <vt:i4>1114167</vt:i4>
      </vt:variant>
      <vt:variant>
        <vt:i4>32</vt:i4>
      </vt:variant>
      <vt:variant>
        <vt:i4>0</vt:i4>
      </vt:variant>
      <vt:variant>
        <vt:i4>5</vt:i4>
      </vt:variant>
      <vt:variant>
        <vt:lpwstr/>
      </vt:variant>
      <vt:variant>
        <vt:lpwstr>_Toc70068787</vt:lpwstr>
      </vt:variant>
      <vt:variant>
        <vt:i4>1048631</vt:i4>
      </vt:variant>
      <vt:variant>
        <vt:i4>26</vt:i4>
      </vt:variant>
      <vt:variant>
        <vt:i4>0</vt:i4>
      </vt:variant>
      <vt:variant>
        <vt:i4>5</vt:i4>
      </vt:variant>
      <vt:variant>
        <vt:lpwstr/>
      </vt:variant>
      <vt:variant>
        <vt:lpwstr>_Toc70068786</vt:lpwstr>
      </vt:variant>
      <vt:variant>
        <vt:i4>1245239</vt:i4>
      </vt:variant>
      <vt:variant>
        <vt:i4>20</vt:i4>
      </vt:variant>
      <vt:variant>
        <vt:i4>0</vt:i4>
      </vt:variant>
      <vt:variant>
        <vt:i4>5</vt:i4>
      </vt:variant>
      <vt:variant>
        <vt:lpwstr/>
      </vt:variant>
      <vt:variant>
        <vt:lpwstr>_Toc70068785</vt:lpwstr>
      </vt:variant>
      <vt:variant>
        <vt:i4>1179703</vt:i4>
      </vt:variant>
      <vt:variant>
        <vt:i4>14</vt:i4>
      </vt:variant>
      <vt:variant>
        <vt:i4>0</vt:i4>
      </vt:variant>
      <vt:variant>
        <vt:i4>5</vt:i4>
      </vt:variant>
      <vt:variant>
        <vt:lpwstr/>
      </vt:variant>
      <vt:variant>
        <vt:lpwstr>_Toc70068784</vt:lpwstr>
      </vt:variant>
      <vt:variant>
        <vt:i4>1376311</vt:i4>
      </vt:variant>
      <vt:variant>
        <vt:i4>8</vt:i4>
      </vt:variant>
      <vt:variant>
        <vt:i4>0</vt:i4>
      </vt:variant>
      <vt:variant>
        <vt:i4>5</vt:i4>
      </vt:variant>
      <vt:variant>
        <vt:lpwstr/>
      </vt:variant>
      <vt:variant>
        <vt:lpwstr>_Toc70068783</vt:lpwstr>
      </vt:variant>
      <vt:variant>
        <vt:i4>1310775</vt:i4>
      </vt:variant>
      <vt:variant>
        <vt:i4>2</vt:i4>
      </vt:variant>
      <vt:variant>
        <vt:i4>0</vt:i4>
      </vt:variant>
      <vt:variant>
        <vt:i4>5</vt:i4>
      </vt:variant>
      <vt:variant>
        <vt:lpwstr/>
      </vt:variant>
      <vt:variant>
        <vt:lpwstr>_Toc700687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ΚΕΦΑΛΑΙΟ 2</dc:title>
  <dc:subject/>
  <dc:creator>Eleni</dc:creator>
  <cp:keywords/>
  <dc:description/>
  <cp:lastModifiedBy>BIN SHAMSUDDIN, Syuqran</cp:lastModifiedBy>
  <cp:revision>10</cp:revision>
  <cp:lastPrinted>2004-07-08T16:50:00Z</cp:lastPrinted>
  <dcterms:created xsi:type="dcterms:W3CDTF">2021-05-31T14:25:00Z</dcterms:created>
  <dcterms:modified xsi:type="dcterms:W3CDTF">2021-05-31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XbywXOX"/&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